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49FA77" w14:textId="77777777" w:rsidR="00A323D6" w:rsidRPr="007B18B9" w:rsidRDefault="007D288B" w:rsidP="007D288B">
      <w:pPr>
        <w:spacing w:line="480" w:lineRule="auto"/>
        <w:jc w:val="center"/>
        <w:rPr>
          <w:b/>
          <w:lang w:val="en-US"/>
        </w:rPr>
      </w:pPr>
      <w:r w:rsidRPr="007B18B9">
        <w:rPr>
          <w:b/>
          <w:lang w:val="en-US"/>
        </w:rPr>
        <w:t>Peers and Delinquency: A Genetically-infor</w:t>
      </w:r>
      <w:r w:rsidR="003F7918" w:rsidRPr="007B18B9">
        <w:rPr>
          <w:b/>
          <w:lang w:val="en-US"/>
        </w:rPr>
        <w:t>med, Developmentally-</w:t>
      </w:r>
      <w:r w:rsidR="00167830" w:rsidRPr="007B18B9">
        <w:rPr>
          <w:b/>
          <w:lang w:val="en-US"/>
        </w:rPr>
        <w:t>S</w:t>
      </w:r>
      <w:r w:rsidR="003F7918" w:rsidRPr="007B18B9">
        <w:rPr>
          <w:b/>
          <w:lang w:val="en-US"/>
        </w:rPr>
        <w:t>ensitive</w:t>
      </w:r>
      <w:r w:rsidRPr="007B18B9">
        <w:rPr>
          <w:b/>
          <w:lang w:val="en-US"/>
        </w:rPr>
        <w:t xml:space="preserve"> Perspective</w:t>
      </w:r>
    </w:p>
    <w:p w14:paraId="4E1A815E" w14:textId="77777777" w:rsidR="007D288B" w:rsidRDefault="007D288B" w:rsidP="007D288B">
      <w:pPr>
        <w:spacing w:line="480" w:lineRule="auto"/>
        <w:jc w:val="center"/>
        <w:rPr>
          <w:lang w:val="en-US"/>
        </w:rPr>
      </w:pPr>
    </w:p>
    <w:p w14:paraId="69E1E0B1" w14:textId="7ADAE0A0" w:rsidR="00130770" w:rsidRDefault="00130770" w:rsidP="007D288B">
      <w:pPr>
        <w:spacing w:line="480" w:lineRule="auto"/>
        <w:jc w:val="center"/>
        <w:rPr>
          <w:lang w:val="en-US"/>
        </w:rPr>
      </w:pPr>
      <w:r>
        <w:rPr>
          <w:lang w:val="en-US"/>
        </w:rPr>
        <w:t>Frank Vitaro, Mara B</w:t>
      </w:r>
      <w:r w:rsidR="00A251D7">
        <w:rPr>
          <w:lang w:val="en-US"/>
        </w:rPr>
        <w:t>r</w:t>
      </w:r>
      <w:r>
        <w:rPr>
          <w:lang w:val="en-US"/>
        </w:rPr>
        <w:t>endgen, and Éric Lacourse</w:t>
      </w:r>
    </w:p>
    <w:p w14:paraId="1975D592" w14:textId="77777777" w:rsidR="00130770" w:rsidRDefault="00130770" w:rsidP="00A251D7">
      <w:pPr>
        <w:spacing w:line="480" w:lineRule="auto"/>
        <w:rPr>
          <w:lang w:val="en-US"/>
        </w:rPr>
      </w:pPr>
    </w:p>
    <w:p w14:paraId="588F11C3" w14:textId="77777777" w:rsidR="00130770" w:rsidRDefault="007D288B" w:rsidP="00130770">
      <w:pPr>
        <w:jc w:val="center"/>
        <w:rPr>
          <w:lang w:val="en-US"/>
        </w:rPr>
      </w:pPr>
      <w:r>
        <w:rPr>
          <w:lang w:val="en-US"/>
        </w:rPr>
        <w:t>Frank Vitaro</w:t>
      </w:r>
    </w:p>
    <w:p w14:paraId="03A949E0" w14:textId="77777777" w:rsidR="00130770" w:rsidRDefault="001D42D4" w:rsidP="00130770">
      <w:pPr>
        <w:jc w:val="center"/>
        <w:rPr>
          <w:lang w:val="en-US"/>
        </w:rPr>
      </w:pPr>
      <w:r>
        <w:rPr>
          <w:lang w:val="en-US"/>
        </w:rPr>
        <w:t>Department of Psychoeducation</w:t>
      </w:r>
    </w:p>
    <w:p w14:paraId="1083B64C" w14:textId="77777777" w:rsidR="00130770" w:rsidRDefault="007D288B" w:rsidP="00130770">
      <w:pPr>
        <w:jc w:val="center"/>
        <w:rPr>
          <w:lang w:val="en-US"/>
        </w:rPr>
      </w:pPr>
      <w:r>
        <w:rPr>
          <w:lang w:val="en-US"/>
        </w:rPr>
        <w:t>University of Montreal</w:t>
      </w:r>
    </w:p>
    <w:p w14:paraId="27F5439F" w14:textId="77777777" w:rsidR="00130770" w:rsidRPr="00130770" w:rsidRDefault="00130770" w:rsidP="00130770">
      <w:pPr>
        <w:pStyle w:val="BodyText21"/>
        <w:spacing w:line="240" w:lineRule="auto"/>
        <w:jc w:val="center"/>
        <w:rPr>
          <w:szCs w:val="24"/>
          <w:lang w:val="fr-CA"/>
        </w:rPr>
      </w:pPr>
      <w:r w:rsidRPr="00130770">
        <w:rPr>
          <w:szCs w:val="24"/>
          <w:lang w:val="fr-CA"/>
        </w:rPr>
        <w:t>C.P. 6128, Succ. Centre-Ville</w:t>
      </w:r>
    </w:p>
    <w:p w14:paraId="07300594" w14:textId="77777777" w:rsidR="00130770" w:rsidRPr="00A251D7" w:rsidRDefault="00130770" w:rsidP="00130770">
      <w:pPr>
        <w:pStyle w:val="BodyText21"/>
        <w:spacing w:line="240" w:lineRule="auto"/>
        <w:jc w:val="center"/>
        <w:rPr>
          <w:szCs w:val="24"/>
          <w:lang w:val="en-CA"/>
        </w:rPr>
      </w:pPr>
      <w:r w:rsidRPr="00A251D7">
        <w:rPr>
          <w:szCs w:val="24"/>
          <w:lang w:val="en-CA"/>
        </w:rPr>
        <w:t>Montreal (Quebec), Canada</w:t>
      </w:r>
    </w:p>
    <w:p w14:paraId="5852B7EF" w14:textId="77777777" w:rsidR="00130770" w:rsidRPr="00B1270D" w:rsidRDefault="00130770" w:rsidP="00130770">
      <w:pPr>
        <w:pStyle w:val="BodyText21"/>
        <w:spacing w:line="240" w:lineRule="auto"/>
        <w:jc w:val="center"/>
        <w:rPr>
          <w:szCs w:val="24"/>
        </w:rPr>
      </w:pPr>
      <w:r w:rsidRPr="00B1270D">
        <w:rPr>
          <w:szCs w:val="24"/>
        </w:rPr>
        <w:t>H3C 3J7</w:t>
      </w:r>
    </w:p>
    <w:p w14:paraId="78673C5D" w14:textId="77777777" w:rsidR="00130770" w:rsidRDefault="00130770" w:rsidP="00130770">
      <w:pPr>
        <w:jc w:val="center"/>
        <w:rPr>
          <w:lang w:val="en-US"/>
        </w:rPr>
      </w:pPr>
      <w:r>
        <w:rPr>
          <w:lang w:val="en-US"/>
        </w:rPr>
        <w:t xml:space="preserve">Email: </w:t>
      </w:r>
      <w:hyperlink r:id="rId7" w:history="1">
        <w:r w:rsidRPr="002D334D">
          <w:rPr>
            <w:rStyle w:val="Hyperlink"/>
            <w:lang w:val="en-US"/>
          </w:rPr>
          <w:t>frank.vitaro@umontreal.ca</w:t>
        </w:r>
      </w:hyperlink>
    </w:p>
    <w:p w14:paraId="2B83B53F" w14:textId="77777777" w:rsidR="00130770" w:rsidRDefault="00130770" w:rsidP="00130770">
      <w:pPr>
        <w:jc w:val="center"/>
        <w:rPr>
          <w:lang w:val="en-US"/>
        </w:rPr>
      </w:pPr>
    </w:p>
    <w:p w14:paraId="76CCF64B" w14:textId="77777777" w:rsidR="00130770" w:rsidRDefault="00130770" w:rsidP="00130770">
      <w:pPr>
        <w:jc w:val="center"/>
        <w:rPr>
          <w:lang w:val="en-US"/>
        </w:rPr>
      </w:pPr>
    </w:p>
    <w:p w14:paraId="3011953B" w14:textId="77777777" w:rsidR="00130770" w:rsidRDefault="00167830" w:rsidP="00130770">
      <w:pPr>
        <w:jc w:val="center"/>
        <w:rPr>
          <w:lang w:val="en-US"/>
        </w:rPr>
      </w:pPr>
      <w:r>
        <w:rPr>
          <w:lang w:val="en-US"/>
        </w:rPr>
        <w:t>Mara Brendgen</w:t>
      </w:r>
    </w:p>
    <w:p w14:paraId="2D96C72F" w14:textId="77777777" w:rsidR="00130770" w:rsidRDefault="001D42D4" w:rsidP="00130770">
      <w:pPr>
        <w:jc w:val="center"/>
        <w:rPr>
          <w:lang w:val="en-US"/>
        </w:rPr>
      </w:pPr>
      <w:r>
        <w:rPr>
          <w:lang w:val="en-US"/>
        </w:rPr>
        <w:t>Department of Psychology</w:t>
      </w:r>
    </w:p>
    <w:p w14:paraId="0C642C3F" w14:textId="77777777" w:rsidR="00130770" w:rsidRDefault="00167830" w:rsidP="00130770">
      <w:pPr>
        <w:jc w:val="center"/>
        <w:rPr>
          <w:lang w:val="en-US"/>
        </w:rPr>
      </w:pPr>
      <w:r>
        <w:rPr>
          <w:lang w:val="en-US"/>
        </w:rPr>
        <w:t>University of Quebec in Montreal</w:t>
      </w:r>
    </w:p>
    <w:p w14:paraId="7A021C03" w14:textId="77777777" w:rsidR="00130770" w:rsidRPr="00A251D7" w:rsidRDefault="00130770" w:rsidP="00130770">
      <w:pPr>
        <w:jc w:val="center"/>
      </w:pPr>
      <w:r w:rsidRPr="00A251D7">
        <w:t>CP 8888, succursale Centre-ville</w:t>
      </w:r>
    </w:p>
    <w:p w14:paraId="3DF9A8F5" w14:textId="77777777" w:rsidR="00130770" w:rsidRPr="00A251D7" w:rsidRDefault="00130770" w:rsidP="00130770">
      <w:pPr>
        <w:jc w:val="center"/>
      </w:pPr>
      <w:r w:rsidRPr="00A251D7">
        <w:t>Montréal (Quebec), Canada</w:t>
      </w:r>
    </w:p>
    <w:p w14:paraId="2DD3A13D" w14:textId="77777777" w:rsidR="00130770" w:rsidRDefault="00130770" w:rsidP="00130770">
      <w:pPr>
        <w:jc w:val="center"/>
        <w:rPr>
          <w:lang w:val="en-US"/>
        </w:rPr>
      </w:pPr>
      <w:r w:rsidRPr="00130770">
        <w:rPr>
          <w:lang w:val="en-US"/>
        </w:rPr>
        <w:t>H3C 3P8</w:t>
      </w:r>
    </w:p>
    <w:p w14:paraId="2ADD59A8" w14:textId="77777777" w:rsidR="00130770" w:rsidRDefault="00130770" w:rsidP="00130770">
      <w:pPr>
        <w:jc w:val="center"/>
        <w:rPr>
          <w:lang w:val="en-US"/>
        </w:rPr>
      </w:pPr>
      <w:r>
        <w:rPr>
          <w:lang w:val="en-US"/>
        </w:rPr>
        <w:t xml:space="preserve">Email: </w:t>
      </w:r>
      <w:hyperlink r:id="rId8" w:history="1">
        <w:r w:rsidRPr="002D334D">
          <w:rPr>
            <w:rStyle w:val="Hyperlink"/>
            <w:lang w:val="en-US"/>
          </w:rPr>
          <w:t>brendgen.mara@uqam.ca</w:t>
        </w:r>
      </w:hyperlink>
    </w:p>
    <w:p w14:paraId="08C55A3A" w14:textId="77777777" w:rsidR="00167830" w:rsidRDefault="00167830" w:rsidP="00130770">
      <w:pPr>
        <w:jc w:val="center"/>
        <w:rPr>
          <w:lang w:val="en-US"/>
        </w:rPr>
      </w:pPr>
    </w:p>
    <w:p w14:paraId="16230E88" w14:textId="77777777" w:rsidR="00130770" w:rsidRDefault="00130770" w:rsidP="00130770">
      <w:pPr>
        <w:jc w:val="center"/>
        <w:rPr>
          <w:lang w:val="en-US"/>
        </w:rPr>
      </w:pPr>
    </w:p>
    <w:p w14:paraId="59F1385E" w14:textId="77777777" w:rsidR="00130770" w:rsidRDefault="003C752F" w:rsidP="00130770">
      <w:pPr>
        <w:jc w:val="center"/>
        <w:rPr>
          <w:lang w:val="en-US"/>
        </w:rPr>
      </w:pPr>
      <w:r>
        <w:rPr>
          <w:lang w:val="en-US"/>
        </w:rPr>
        <w:t>Éric Lacourse</w:t>
      </w:r>
    </w:p>
    <w:p w14:paraId="160C5A7F" w14:textId="77777777" w:rsidR="00130770" w:rsidRDefault="001D42D4" w:rsidP="00130770">
      <w:pPr>
        <w:jc w:val="center"/>
        <w:rPr>
          <w:lang w:val="en-US"/>
        </w:rPr>
      </w:pPr>
      <w:r>
        <w:rPr>
          <w:lang w:val="en-US"/>
        </w:rPr>
        <w:t>Department of Sociology</w:t>
      </w:r>
    </w:p>
    <w:p w14:paraId="72F886A3" w14:textId="77777777" w:rsidR="00130770" w:rsidRDefault="003C752F" w:rsidP="00130770">
      <w:pPr>
        <w:jc w:val="center"/>
        <w:rPr>
          <w:lang w:val="en-US"/>
        </w:rPr>
      </w:pPr>
      <w:r>
        <w:rPr>
          <w:lang w:val="en-US"/>
        </w:rPr>
        <w:t>University of Montreal</w:t>
      </w:r>
    </w:p>
    <w:p w14:paraId="43520683" w14:textId="77777777" w:rsidR="00130770" w:rsidRPr="00130770" w:rsidRDefault="00130770" w:rsidP="00130770">
      <w:pPr>
        <w:pStyle w:val="BodyText21"/>
        <w:spacing w:line="240" w:lineRule="auto"/>
        <w:jc w:val="center"/>
        <w:rPr>
          <w:szCs w:val="24"/>
          <w:lang w:val="fr-CA"/>
        </w:rPr>
      </w:pPr>
      <w:r w:rsidRPr="00957935">
        <w:rPr>
          <w:szCs w:val="24"/>
          <w:lang w:val="fr-CA"/>
        </w:rPr>
        <w:t xml:space="preserve">C.P. 6128, Succ. </w:t>
      </w:r>
      <w:r w:rsidRPr="00130770">
        <w:rPr>
          <w:szCs w:val="24"/>
          <w:lang w:val="fr-CA"/>
        </w:rPr>
        <w:t>Centre-Ville</w:t>
      </w:r>
    </w:p>
    <w:p w14:paraId="3CD0ADA0" w14:textId="77777777" w:rsidR="00130770" w:rsidRPr="00130770" w:rsidRDefault="00130770" w:rsidP="00130770">
      <w:pPr>
        <w:pStyle w:val="BodyText21"/>
        <w:spacing w:line="240" w:lineRule="auto"/>
        <w:jc w:val="center"/>
        <w:rPr>
          <w:szCs w:val="24"/>
          <w:lang w:val="fr-CA"/>
        </w:rPr>
      </w:pPr>
      <w:r w:rsidRPr="00130770">
        <w:rPr>
          <w:szCs w:val="24"/>
          <w:lang w:val="fr-CA"/>
        </w:rPr>
        <w:t>Montreal (Quebec), Canada</w:t>
      </w:r>
    </w:p>
    <w:p w14:paraId="2CA1AB64" w14:textId="77777777" w:rsidR="00130770" w:rsidRPr="00957935" w:rsidRDefault="00130770" w:rsidP="00130770">
      <w:pPr>
        <w:pStyle w:val="BodyText21"/>
        <w:spacing w:line="240" w:lineRule="auto"/>
        <w:jc w:val="center"/>
        <w:rPr>
          <w:szCs w:val="24"/>
        </w:rPr>
      </w:pPr>
      <w:r w:rsidRPr="00957935">
        <w:rPr>
          <w:szCs w:val="24"/>
        </w:rPr>
        <w:t>H3C 3J7</w:t>
      </w:r>
    </w:p>
    <w:p w14:paraId="10FA061B" w14:textId="5FC9316A" w:rsidR="00130770" w:rsidRPr="00A251D7" w:rsidRDefault="00130770" w:rsidP="00A251D7">
      <w:pPr>
        <w:spacing w:line="480" w:lineRule="auto"/>
        <w:jc w:val="center"/>
        <w:rPr>
          <w:lang w:val="en-US"/>
        </w:rPr>
      </w:pPr>
      <w:r w:rsidRPr="00957935">
        <w:rPr>
          <w:lang w:val="en-US"/>
        </w:rPr>
        <w:t xml:space="preserve">Email: </w:t>
      </w:r>
      <w:hyperlink r:id="rId9" w:history="1">
        <w:r w:rsidRPr="002D334D">
          <w:rPr>
            <w:rStyle w:val="Hyperlink"/>
            <w:lang w:val="en-US"/>
          </w:rPr>
          <w:t>eric.lacourse@umontreal.ca</w:t>
        </w:r>
      </w:hyperlink>
    </w:p>
    <w:p w14:paraId="62C9002A" w14:textId="77777777" w:rsidR="00130770" w:rsidRDefault="00130770" w:rsidP="00130770">
      <w:pPr>
        <w:jc w:val="center"/>
        <w:rPr>
          <w:i/>
          <w:lang w:val="en-US"/>
        </w:rPr>
      </w:pPr>
    </w:p>
    <w:p w14:paraId="1CD9CE0F" w14:textId="5115ADF9" w:rsidR="00311248" w:rsidRDefault="00A251D7" w:rsidP="00F70E54">
      <w:pPr>
        <w:tabs>
          <w:tab w:val="left" w:pos="900"/>
        </w:tabs>
        <w:rPr>
          <w:i/>
          <w:lang w:val="en-US"/>
        </w:rPr>
      </w:pPr>
      <w:r>
        <w:rPr>
          <w:i/>
          <w:lang w:val="en-US"/>
        </w:rPr>
        <w:t>CITATION:</w:t>
      </w:r>
    </w:p>
    <w:p w14:paraId="6D8F2D67" w14:textId="77777777" w:rsidR="00A251D7" w:rsidRDefault="00A251D7" w:rsidP="00A251D7">
      <w:pPr>
        <w:pStyle w:val="NoSpacing"/>
        <w:jc w:val="both"/>
        <w:rPr>
          <w:rFonts w:ascii="Times New Roman" w:hAnsi="Times New Roman"/>
          <w:sz w:val="24"/>
          <w:szCs w:val="24"/>
          <w:lang w:val="en-CA"/>
        </w:rPr>
      </w:pPr>
    </w:p>
    <w:p w14:paraId="2AE6DC52" w14:textId="0E946263" w:rsidR="00A251D7" w:rsidRPr="00A251D7" w:rsidRDefault="00A251D7" w:rsidP="00A251D7">
      <w:pPr>
        <w:pStyle w:val="NoSpacing"/>
        <w:jc w:val="both"/>
        <w:rPr>
          <w:rFonts w:ascii="Times New Roman" w:hAnsi="Times New Roman"/>
          <w:sz w:val="24"/>
          <w:szCs w:val="24"/>
        </w:rPr>
      </w:pPr>
      <w:r w:rsidRPr="00A251D7">
        <w:rPr>
          <w:rFonts w:ascii="Times New Roman" w:hAnsi="Times New Roman"/>
          <w:sz w:val="24"/>
          <w:szCs w:val="24"/>
          <w:lang w:val="en-CA"/>
        </w:rPr>
        <w:t xml:space="preserve">Vitaro, F., Brendgen, M., &amp; Lacourse, É. (2015). </w:t>
      </w:r>
      <w:r w:rsidRPr="00A251D7">
        <w:rPr>
          <w:rFonts w:ascii="Times New Roman" w:hAnsi="Times New Roman"/>
          <w:sz w:val="24"/>
          <w:szCs w:val="24"/>
        </w:rPr>
        <w:t xml:space="preserve">Peers and delinquency: A genetically-informed, developmentally-sensitive perspective. </w:t>
      </w:r>
      <w:r w:rsidRPr="00A251D7">
        <w:rPr>
          <w:rFonts w:ascii="Times New Roman" w:hAnsi="Times New Roman"/>
          <w:color w:val="000000" w:themeColor="text1"/>
          <w:sz w:val="24"/>
          <w:szCs w:val="24"/>
          <w:lang w:val="en-CA"/>
        </w:rPr>
        <w:t>Dans</w:t>
      </w:r>
      <w:r w:rsidRPr="00A251D7">
        <w:rPr>
          <w:rFonts w:ascii="Times New Roman" w:hAnsi="Times New Roman"/>
          <w:sz w:val="24"/>
          <w:szCs w:val="24"/>
        </w:rPr>
        <w:t xml:space="preserve"> J. Morizot &amp; L. Kazemian (Eds</w:t>
      </w:r>
      <w:r w:rsidRPr="00A251D7">
        <w:rPr>
          <w:rFonts w:ascii="Times New Roman" w:hAnsi="Times New Roman"/>
          <w:sz w:val="24"/>
          <w:szCs w:val="24"/>
          <w:u w:val="single"/>
        </w:rPr>
        <w:t>.), The development of criminal and antisocial behavior: Theoretical foundations and practical applications</w:t>
      </w:r>
      <w:r w:rsidRPr="00A251D7">
        <w:rPr>
          <w:rFonts w:ascii="Times New Roman" w:hAnsi="Times New Roman"/>
          <w:sz w:val="24"/>
          <w:szCs w:val="24"/>
        </w:rPr>
        <w:t xml:space="preserve"> (pp221-236). New York: Springer.</w:t>
      </w:r>
    </w:p>
    <w:p w14:paraId="47BFFA01" w14:textId="77777777" w:rsidR="00A251D7" w:rsidRDefault="00A251D7" w:rsidP="00F70E54">
      <w:pPr>
        <w:tabs>
          <w:tab w:val="left" w:pos="900"/>
        </w:tabs>
        <w:rPr>
          <w:i/>
          <w:lang w:val="en-US"/>
        </w:rPr>
      </w:pPr>
    </w:p>
    <w:p w14:paraId="7C7DD0CE" w14:textId="4C09800E" w:rsidR="00A251D7" w:rsidRDefault="00A251D7" w:rsidP="00F70E54">
      <w:pPr>
        <w:tabs>
          <w:tab w:val="left" w:pos="900"/>
        </w:tabs>
        <w:rPr>
          <w:i/>
          <w:lang w:val="en-US"/>
        </w:rPr>
      </w:pPr>
      <w:r>
        <w:rPr>
          <w:i/>
          <w:lang w:val="en-US"/>
        </w:rPr>
        <w:br w:type="page"/>
      </w:r>
    </w:p>
    <w:p w14:paraId="23827900" w14:textId="77777777" w:rsidR="00A251D7" w:rsidRDefault="00A251D7" w:rsidP="00F70E54">
      <w:pPr>
        <w:tabs>
          <w:tab w:val="left" w:pos="900"/>
        </w:tabs>
        <w:rPr>
          <w:i/>
          <w:lang w:val="en-US"/>
        </w:rPr>
      </w:pPr>
    </w:p>
    <w:p w14:paraId="5BFDA5F3" w14:textId="77777777" w:rsidR="00A251D7" w:rsidRDefault="00A251D7" w:rsidP="00F70E54">
      <w:pPr>
        <w:tabs>
          <w:tab w:val="left" w:pos="900"/>
        </w:tabs>
        <w:rPr>
          <w:lang w:val="en-US"/>
        </w:rPr>
      </w:pPr>
    </w:p>
    <w:p w14:paraId="6AC2DC54" w14:textId="77777777" w:rsidR="003C009B" w:rsidRPr="003C009B" w:rsidRDefault="003C009B" w:rsidP="003C009B">
      <w:pPr>
        <w:pStyle w:val="Header"/>
        <w:tabs>
          <w:tab w:val="clear" w:pos="4320"/>
          <w:tab w:val="clear" w:pos="8640"/>
        </w:tabs>
        <w:spacing w:line="480" w:lineRule="auto"/>
        <w:jc w:val="center"/>
        <w:rPr>
          <w:b/>
          <w:lang w:val="en-US"/>
        </w:rPr>
      </w:pPr>
      <w:r w:rsidRPr="003C009B">
        <w:rPr>
          <w:b/>
          <w:lang w:val="en-US"/>
        </w:rPr>
        <w:t>Abstract</w:t>
      </w:r>
    </w:p>
    <w:p w14:paraId="508B7C46" w14:textId="77777777" w:rsidR="00F3071F" w:rsidRPr="00F3071F" w:rsidRDefault="00F3071F" w:rsidP="003C009B">
      <w:pPr>
        <w:pStyle w:val="Header"/>
        <w:tabs>
          <w:tab w:val="clear" w:pos="4320"/>
          <w:tab w:val="clear" w:pos="8640"/>
        </w:tabs>
        <w:spacing w:line="480" w:lineRule="auto"/>
        <w:rPr>
          <w:lang w:val="en-US"/>
        </w:rPr>
      </w:pPr>
      <w:r>
        <w:rPr>
          <w:lang w:val="en-US"/>
        </w:rPr>
        <w:t xml:space="preserve">Deviant peer affiliation (DPA) has been shown to be one of the strongest predictors of delinquent behavior in children and adolescents. However, the role of DPA may differ depending on the type of delinquent behavior considered (i.e., overt </w:t>
      </w:r>
      <w:r w:rsidRPr="00130770">
        <w:rPr>
          <w:lang w:val="en-US"/>
        </w:rPr>
        <w:t>vs.</w:t>
      </w:r>
      <w:r>
        <w:rPr>
          <w:lang w:val="en-US"/>
        </w:rPr>
        <w:t xml:space="preserve"> covert delinquency) and participants’ developmental stage (i.e., childhood </w:t>
      </w:r>
      <w:r w:rsidRPr="00130770">
        <w:rPr>
          <w:lang w:val="en-US"/>
        </w:rPr>
        <w:t>vs.</w:t>
      </w:r>
      <w:r>
        <w:rPr>
          <w:lang w:val="en-US"/>
        </w:rPr>
        <w:t xml:space="preserve"> adolescence). </w:t>
      </w:r>
      <w:r w:rsidR="00466801">
        <w:rPr>
          <w:lang w:val="en-US"/>
        </w:rPr>
        <w:t xml:space="preserve">The role of DPA may also vary depending on individuals’ genetic disposition for delinquent behavior. </w:t>
      </w:r>
      <w:r>
        <w:rPr>
          <w:lang w:val="en-US"/>
        </w:rPr>
        <w:t xml:space="preserve">This chapter reviews the literature from quantitative (i.e., behavioral) genetic studies and from molecular genetic studies </w:t>
      </w:r>
      <w:r w:rsidR="00130770">
        <w:rPr>
          <w:lang w:val="en-US"/>
        </w:rPr>
        <w:t>(</w:t>
      </w:r>
      <w:r>
        <w:rPr>
          <w:lang w:val="en-US"/>
        </w:rPr>
        <w:t xml:space="preserve">1) to determine whether DPA is genetically </w:t>
      </w:r>
      <w:r w:rsidR="00B7417C">
        <w:rPr>
          <w:lang w:val="en-US"/>
        </w:rPr>
        <w:t xml:space="preserve">influenced </w:t>
      </w:r>
      <w:r>
        <w:rPr>
          <w:lang w:val="en-US"/>
        </w:rPr>
        <w:t xml:space="preserve">and </w:t>
      </w:r>
      <w:r w:rsidR="00130770">
        <w:rPr>
          <w:lang w:val="en-US"/>
        </w:rPr>
        <w:t>(</w:t>
      </w:r>
      <w:r>
        <w:rPr>
          <w:lang w:val="en-US"/>
        </w:rPr>
        <w:t>2) to examine its contribution to overt or covert delinquency according to a Selection, a Socialization or an Interactional perspective. The conclusion raises a number of methodological and conceptual issues that need to be addressed in future research.</w:t>
      </w:r>
    </w:p>
    <w:p w14:paraId="122B69A4" w14:textId="77777777" w:rsidR="003C009B" w:rsidRPr="003C009B" w:rsidRDefault="003C009B" w:rsidP="003C009B">
      <w:pPr>
        <w:pStyle w:val="Header"/>
        <w:tabs>
          <w:tab w:val="clear" w:pos="4320"/>
          <w:tab w:val="clear" w:pos="8640"/>
        </w:tabs>
        <w:spacing w:line="480" w:lineRule="auto"/>
        <w:rPr>
          <w:b/>
          <w:lang w:val="en-US"/>
        </w:rPr>
      </w:pPr>
      <w:r w:rsidRPr="003C009B">
        <w:rPr>
          <w:b/>
          <w:lang w:val="en-US"/>
        </w:rPr>
        <w:t xml:space="preserve">Keywords: </w:t>
      </w:r>
      <w:r w:rsidR="00F3071F">
        <w:rPr>
          <w:lang w:val="en-US"/>
        </w:rPr>
        <w:t>Deviant peers, delinquency, antisociality</w:t>
      </w:r>
      <w:r w:rsidR="00D70EF0">
        <w:rPr>
          <w:lang w:val="en-US"/>
        </w:rPr>
        <w:t>,</w:t>
      </w:r>
      <w:r w:rsidR="00F3071F">
        <w:rPr>
          <w:lang w:val="en-US"/>
        </w:rPr>
        <w:t xml:space="preserve"> longitudinal research, quantitative genetics, molecular genetics, children, adolescents, development</w:t>
      </w:r>
    </w:p>
    <w:p w14:paraId="268074BF" w14:textId="77777777" w:rsidR="003C009B" w:rsidRDefault="003C009B" w:rsidP="003C009B">
      <w:pPr>
        <w:pStyle w:val="Header"/>
        <w:tabs>
          <w:tab w:val="clear" w:pos="4320"/>
          <w:tab w:val="clear" w:pos="8640"/>
        </w:tabs>
        <w:spacing w:line="480" w:lineRule="auto"/>
        <w:rPr>
          <w:lang w:val="en-US"/>
        </w:rPr>
      </w:pPr>
    </w:p>
    <w:p w14:paraId="290B97C2" w14:textId="77777777" w:rsidR="003C009B" w:rsidRDefault="003C009B">
      <w:pPr>
        <w:rPr>
          <w:lang w:val="en-US"/>
        </w:rPr>
      </w:pPr>
      <w:r>
        <w:rPr>
          <w:lang w:val="en-US"/>
        </w:rPr>
        <w:br w:type="page"/>
      </w:r>
    </w:p>
    <w:p w14:paraId="3CC9B52F" w14:textId="77777777" w:rsidR="005E6E3F" w:rsidRPr="009B362C" w:rsidRDefault="00A2104C">
      <w:pPr>
        <w:pStyle w:val="Header"/>
        <w:tabs>
          <w:tab w:val="clear" w:pos="4320"/>
          <w:tab w:val="clear" w:pos="8640"/>
        </w:tabs>
        <w:spacing w:line="480" w:lineRule="auto"/>
        <w:ind w:firstLine="720"/>
        <w:rPr>
          <w:lang w:val="en-US"/>
        </w:rPr>
      </w:pPr>
      <w:r w:rsidRPr="009B362C">
        <w:rPr>
          <w:lang w:val="en-US"/>
        </w:rPr>
        <w:lastRenderedPageBreak/>
        <w:t xml:space="preserve">In addition to the family, </w:t>
      </w:r>
      <w:r w:rsidR="00536D0C" w:rsidRPr="009B362C">
        <w:rPr>
          <w:lang w:val="en-US"/>
        </w:rPr>
        <w:t>peers</w:t>
      </w:r>
      <w:r w:rsidRPr="009B362C">
        <w:rPr>
          <w:lang w:val="en-US"/>
        </w:rPr>
        <w:t xml:space="preserve"> play a major role in </w:t>
      </w:r>
      <w:r w:rsidRPr="009B362C">
        <w:rPr>
          <w:lang w:val="en-CA"/>
        </w:rPr>
        <w:t xml:space="preserve">youngsters’ development. They provide a crucial context for </w:t>
      </w:r>
      <w:r w:rsidR="001751EF" w:rsidRPr="009B362C">
        <w:rPr>
          <w:lang w:val="en-CA"/>
        </w:rPr>
        <w:t>the acquisition of new social skills, the validation of the self-concept, a</w:t>
      </w:r>
      <w:r w:rsidRPr="009B362C">
        <w:rPr>
          <w:lang w:val="en-CA"/>
        </w:rPr>
        <w:t>nd the learning of social roles and norms</w:t>
      </w:r>
      <w:r w:rsidR="00C16EE2" w:rsidRPr="009B362C">
        <w:rPr>
          <w:lang w:val="en-CA"/>
        </w:rPr>
        <w:t xml:space="preserve"> </w:t>
      </w:r>
      <w:r w:rsidR="00536D0C" w:rsidRPr="009B362C">
        <w:rPr>
          <w:lang w:val="en-CA"/>
        </w:rPr>
        <w:fldChar w:fldCharType="begin"/>
      </w:r>
      <w:r w:rsidR="00C16EE2" w:rsidRPr="009B362C">
        <w:rPr>
          <w:lang w:val="en-CA"/>
        </w:rPr>
        <w:instrText xml:space="preserve"> ADDIN EN.CITE &lt;EndNote&gt;&lt;Cite&gt;&lt;Author&gt;Vitaro&lt;/Author&gt;&lt;Year&gt;2009&lt;/Year&gt;&lt;RecNum&gt;7049&lt;/RecNum&gt;&lt;DisplayText&gt;(Vitaro, Boivin, &amp;amp; Bukowski, 2009)&lt;/DisplayText&gt;&lt;record&gt;&lt;rec-number&gt;7049&lt;/rec-number&gt;&lt;foreign-keys&gt;&lt;key app="EN" db-id="vrffdvpvldr29ne0z24pvw9tserwwrxxrpta"&gt;7049&lt;/key&gt;&lt;/foreign-keys&gt;&lt;ref-type name="Book Section"&gt;5&lt;/ref-type&gt;&lt;contributors&gt;&lt;authors&gt;&lt;author&gt;Vitaro, F.&lt;/author&gt;&lt;author&gt;Boivin, M.&lt;/author&gt;&lt;author&gt;Bukowski, W. M.&lt;/author&gt;&lt;/authors&gt;&lt;secondary-authors&gt;&lt;author&gt;K. Rubin&lt;/author&gt;&lt;author&gt;W. M. Bukowski&lt;/author&gt;&lt;author&gt;B. Laursen&lt;/author&gt;&lt;/secondary-authors&gt;&lt;/contributors&gt;&lt;titles&gt;&lt;title&gt;The role of friendship in child and adolescent psychosocial development&lt;/title&gt;&lt;secondary-title&gt;Handbook of peer interactions, relationships, and groups&lt;/secondary-title&gt;&lt;/titles&gt;&lt;pages&gt;568-588&lt;/pages&gt;&lt;dates&gt;&lt;year&gt;2009&lt;/year&gt;&lt;/dates&gt;&lt;pub-location&gt;New York, NY&lt;/pub-location&gt;&lt;publisher&gt;Guilford Press&lt;/publisher&gt;&lt;urls&gt;&lt;/urls&gt;&lt;/record&gt;&lt;/Cite&gt;&lt;/EndNote&gt;</w:instrText>
      </w:r>
      <w:r w:rsidR="00536D0C" w:rsidRPr="009B362C">
        <w:rPr>
          <w:lang w:val="en-CA"/>
        </w:rPr>
        <w:fldChar w:fldCharType="separate"/>
      </w:r>
      <w:r w:rsidR="00C16EE2" w:rsidRPr="009B362C">
        <w:rPr>
          <w:noProof/>
          <w:lang w:val="en-CA"/>
        </w:rPr>
        <w:t>(</w:t>
      </w:r>
      <w:hyperlink w:anchor="_ENREF_95" w:tooltip="Vitaro, 2009 #7049" w:history="1">
        <w:r w:rsidR="001660BD" w:rsidRPr="009B362C">
          <w:rPr>
            <w:noProof/>
            <w:lang w:val="en-CA"/>
          </w:rPr>
          <w:t>Vitaro, Boivin, &amp; Bukowski, 2009</w:t>
        </w:r>
      </w:hyperlink>
      <w:r w:rsidR="00C16EE2" w:rsidRPr="009B362C">
        <w:rPr>
          <w:noProof/>
          <w:lang w:val="en-CA"/>
        </w:rPr>
        <w:t>)</w:t>
      </w:r>
      <w:r w:rsidR="00536D0C" w:rsidRPr="009B362C">
        <w:rPr>
          <w:lang w:val="en-CA"/>
        </w:rPr>
        <w:fldChar w:fldCharType="end"/>
      </w:r>
      <w:r w:rsidR="001751EF" w:rsidRPr="009B362C">
        <w:rPr>
          <w:lang w:val="en-CA"/>
        </w:rPr>
        <w:t xml:space="preserve">. </w:t>
      </w:r>
      <w:r w:rsidRPr="009B362C">
        <w:rPr>
          <w:lang w:val="en-CA"/>
        </w:rPr>
        <w:t xml:space="preserve">Not all </w:t>
      </w:r>
      <w:r w:rsidR="00536D0C" w:rsidRPr="009B362C">
        <w:rPr>
          <w:lang w:val="en-CA"/>
        </w:rPr>
        <w:t>peer relationships</w:t>
      </w:r>
      <w:r w:rsidRPr="009B362C">
        <w:rPr>
          <w:lang w:val="en-CA"/>
        </w:rPr>
        <w:t xml:space="preserve"> are positive, however, </w:t>
      </w:r>
      <w:r w:rsidR="00BF0B03" w:rsidRPr="009B362C">
        <w:rPr>
          <w:lang w:val="en-CA"/>
        </w:rPr>
        <w:t xml:space="preserve">and they can sometimes be a significant source of concern for caregivers such as parents and educators. This is notably the case when youngsters affiliate with deviant peers. </w:t>
      </w:r>
      <w:r w:rsidR="00536D0C" w:rsidRPr="009B362C">
        <w:rPr>
          <w:lang w:val="en-US"/>
        </w:rPr>
        <w:t>Deviant peer affiliation</w:t>
      </w:r>
      <w:r w:rsidR="00E34B74" w:rsidRPr="009B362C">
        <w:rPr>
          <w:lang w:val="en-US"/>
        </w:rPr>
        <w:t xml:space="preserve"> (D</w:t>
      </w:r>
      <w:r w:rsidR="00FC6D2E" w:rsidRPr="009B362C">
        <w:rPr>
          <w:lang w:val="en-US"/>
        </w:rPr>
        <w:t>PA</w:t>
      </w:r>
      <w:r w:rsidR="00E34B74" w:rsidRPr="009B362C">
        <w:rPr>
          <w:lang w:val="en-US"/>
        </w:rPr>
        <w:t>)</w:t>
      </w:r>
      <w:r w:rsidR="00FC6D2E" w:rsidRPr="009B362C">
        <w:rPr>
          <w:lang w:val="en-US"/>
        </w:rPr>
        <w:t xml:space="preserve"> </w:t>
      </w:r>
      <w:r w:rsidR="00DD0CB3" w:rsidRPr="009B362C">
        <w:rPr>
          <w:lang w:val="en-US"/>
        </w:rPr>
        <w:t xml:space="preserve">has </w:t>
      </w:r>
      <w:r w:rsidR="00FC6D2E" w:rsidRPr="009B362C">
        <w:rPr>
          <w:lang w:val="en-US"/>
        </w:rPr>
        <w:t xml:space="preserve">sometimes </w:t>
      </w:r>
      <w:r w:rsidR="00DD0CB3" w:rsidRPr="009B362C">
        <w:rPr>
          <w:lang w:val="en-US"/>
        </w:rPr>
        <w:t>been referred</w:t>
      </w:r>
      <w:r w:rsidR="00FC6D2E" w:rsidRPr="009B362C">
        <w:rPr>
          <w:lang w:val="en-US"/>
        </w:rPr>
        <w:t xml:space="preserve"> to </w:t>
      </w:r>
      <w:r w:rsidR="00DD0CB3" w:rsidRPr="009B362C">
        <w:rPr>
          <w:lang w:val="en-US"/>
        </w:rPr>
        <w:t xml:space="preserve">as </w:t>
      </w:r>
      <w:r w:rsidR="00FC6D2E" w:rsidRPr="009B362C">
        <w:rPr>
          <w:lang w:val="en-US"/>
        </w:rPr>
        <w:t>the proportion of friends or peers involved in disruptive or delinquent activities</w:t>
      </w:r>
      <w:r w:rsidR="00DD0CB3" w:rsidRPr="009B362C">
        <w:rPr>
          <w:lang w:val="en-US"/>
        </w:rPr>
        <w:t xml:space="preserve"> such as </w:t>
      </w:r>
      <w:r w:rsidR="00274CE8" w:rsidRPr="009B362C">
        <w:rPr>
          <w:lang w:val="en-US"/>
        </w:rPr>
        <w:t xml:space="preserve">aggression and violence, theft or </w:t>
      </w:r>
      <w:r w:rsidR="00DD0CB3" w:rsidRPr="009B362C">
        <w:rPr>
          <w:lang w:val="en-US"/>
        </w:rPr>
        <w:t>substance use</w:t>
      </w:r>
      <w:r w:rsidR="00FC6D2E" w:rsidRPr="009B362C">
        <w:rPr>
          <w:lang w:val="en-US"/>
        </w:rPr>
        <w:t xml:space="preserve">. Most often, however, DPA refers to friends’ or close peers’ involvement in disruptive or delinquent activities, as assessed by the participants themselves, the friends/close peers, or a third source (e.g., parents). Apart from youngsters’ own </w:t>
      </w:r>
      <w:r w:rsidR="001B2E45" w:rsidRPr="009B362C">
        <w:rPr>
          <w:lang w:val="en-US"/>
        </w:rPr>
        <w:t>ear</w:t>
      </w:r>
      <w:r w:rsidR="00FC6D2E" w:rsidRPr="009B362C">
        <w:rPr>
          <w:lang w:val="en-US"/>
        </w:rPr>
        <w:t>ly</w:t>
      </w:r>
      <w:r w:rsidR="001B2E45" w:rsidRPr="009B362C">
        <w:rPr>
          <w:lang w:val="en-US"/>
        </w:rPr>
        <w:t xml:space="preserve"> disruptive behaviors </w:t>
      </w:r>
      <w:r w:rsidR="00FC6D2E" w:rsidRPr="009B362C">
        <w:rPr>
          <w:lang w:val="en-US"/>
        </w:rPr>
        <w:t xml:space="preserve">such as </w:t>
      </w:r>
      <w:r w:rsidR="001B2E45" w:rsidRPr="009B362C">
        <w:rPr>
          <w:lang w:val="en-US"/>
        </w:rPr>
        <w:t>aggressiveness</w:t>
      </w:r>
      <w:r w:rsidR="00FC6D2E" w:rsidRPr="009B362C">
        <w:rPr>
          <w:lang w:val="en-US"/>
        </w:rPr>
        <w:t xml:space="preserve"> and</w:t>
      </w:r>
      <w:r w:rsidR="001B2E45" w:rsidRPr="009B362C">
        <w:rPr>
          <w:lang w:val="en-US"/>
        </w:rPr>
        <w:t xml:space="preserve"> rule breaking</w:t>
      </w:r>
      <w:r w:rsidR="00FC6D2E" w:rsidRPr="009B362C">
        <w:rPr>
          <w:lang w:val="en-US"/>
        </w:rPr>
        <w:t xml:space="preserve">, </w:t>
      </w:r>
      <w:r w:rsidR="00925136" w:rsidRPr="009B362C">
        <w:rPr>
          <w:lang w:val="en-US"/>
        </w:rPr>
        <w:t xml:space="preserve">DPA </w:t>
      </w:r>
      <w:r w:rsidR="00FC6D2E" w:rsidRPr="009B362C">
        <w:rPr>
          <w:lang w:val="en-US"/>
        </w:rPr>
        <w:t xml:space="preserve">has been shown to be </w:t>
      </w:r>
      <w:r w:rsidR="002D7016" w:rsidRPr="009B362C">
        <w:rPr>
          <w:lang w:val="en-US"/>
        </w:rPr>
        <w:t>one of the</w:t>
      </w:r>
      <w:r w:rsidR="00BF31EF" w:rsidRPr="009B362C">
        <w:rPr>
          <w:lang w:val="en-US"/>
        </w:rPr>
        <w:t xml:space="preserve"> strongest predictors of delinquent</w:t>
      </w:r>
      <w:r w:rsidR="002D7016" w:rsidRPr="009B362C">
        <w:rPr>
          <w:lang w:val="en-US"/>
        </w:rPr>
        <w:t xml:space="preserve"> behavior </w:t>
      </w:r>
      <w:r w:rsidR="00FC6D2E" w:rsidRPr="009B362C">
        <w:rPr>
          <w:lang w:val="en-US"/>
        </w:rPr>
        <w:t>in children and adolescen</w:t>
      </w:r>
      <w:r w:rsidR="00C51982" w:rsidRPr="009B362C">
        <w:rPr>
          <w:lang w:val="en-US"/>
        </w:rPr>
        <w:t>ts</w:t>
      </w:r>
      <w:r w:rsidR="00401C7F" w:rsidRPr="009B362C">
        <w:rPr>
          <w:lang w:val="en-US"/>
        </w:rPr>
        <w:t xml:space="preserve"> </w:t>
      </w:r>
      <w:r w:rsidR="00536D0C" w:rsidRPr="009B362C">
        <w:rPr>
          <w:lang w:val="en-US"/>
        </w:rPr>
        <w:fldChar w:fldCharType="begin">
          <w:fldData xml:space="preserve">PEVuZE5vdGU+PENpdGU+PEF1dGhvcj5MYWNvdXJzZTwvQXV0aG9yPjxZZWFyPjIwMDM8L1llYXI+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</w:fldData>
        </w:fldChar>
      </w:r>
      <w:r w:rsidR="00614683" w:rsidRPr="009B362C">
        <w:rPr>
          <w:lang w:val="en-US"/>
        </w:rPr>
        <w:instrText xml:space="preserve"> ADDIN EN.CITE </w:instrText>
      </w:r>
      <w:r w:rsidR="00536D0C" w:rsidRPr="009B362C">
        <w:rPr>
          <w:lang w:val="en-US"/>
        </w:rPr>
        <w:fldChar w:fldCharType="begin">
          <w:fldData xml:space="preserve">PEVuZE5vdGU+PENpdGU+PEF1dGhvcj5MYWNvdXJzZTwvQXV0aG9yPjxZZWFyPjIwMDM8L1llYXI+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</w:fldData>
        </w:fldChar>
      </w:r>
      <w:r w:rsidR="00614683"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614683" w:rsidRPr="009B362C">
        <w:rPr>
          <w:noProof/>
          <w:lang w:val="en-US"/>
        </w:rPr>
        <w:t>(</w:t>
      </w:r>
      <w:hyperlink w:anchor="_ENREF_14" w:tooltip="Boivin, 2005 #5469" w:history="1">
        <w:r w:rsidR="001660BD" w:rsidRPr="009B362C">
          <w:rPr>
            <w:noProof/>
            <w:lang w:val="en-US"/>
          </w:rPr>
          <w:t>Boivin, Vitaro, &amp; Poulin, 2005</w:t>
        </w:r>
      </w:hyperlink>
      <w:r w:rsidR="00614683" w:rsidRPr="009B362C">
        <w:rPr>
          <w:noProof/>
          <w:lang w:val="en-US"/>
        </w:rPr>
        <w:t xml:space="preserve">; </w:t>
      </w:r>
      <w:hyperlink w:anchor="_ENREF_38" w:tooltip="Dishion, 2006 #8185" w:history="1">
        <w:r w:rsidR="001660BD" w:rsidRPr="009B362C">
          <w:rPr>
            <w:noProof/>
            <w:lang w:val="en-US"/>
          </w:rPr>
          <w:t>Dishion &amp; Patterson, 2006</w:t>
        </w:r>
      </w:hyperlink>
      <w:r w:rsidR="00614683" w:rsidRPr="009B362C">
        <w:rPr>
          <w:noProof/>
          <w:lang w:val="en-US"/>
        </w:rPr>
        <w:t xml:space="preserve">; </w:t>
      </w:r>
      <w:hyperlink w:anchor="_ENREF_64" w:tooltip="Lacourse, 2003 #5223" w:history="1">
        <w:r w:rsidR="001660BD" w:rsidRPr="009B362C">
          <w:rPr>
            <w:noProof/>
            <w:lang w:val="en-US"/>
          </w:rPr>
          <w:t>Lacourse, Nagin, Tremblay, Vitaro, &amp; Claes, 2003</w:t>
        </w:r>
      </w:hyperlink>
      <w:r w:rsidR="00614683" w:rsidRPr="009B362C">
        <w:rPr>
          <w:noProof/>
          <w:lang w:val="en-US"/>
        </w:rPr>
        <w:t>)</w:t>
      </w:r>
      <w:r w:rsidR="00536D0C" w:rsidRPr="009B362C">
        <w:rPr>
          <w:lang w:val="en-US"/>
        </w:rPr>
        <w:fldChar w:fldCharType="end"/>
      </w:r>
      <w:r w:rsidR="008F63EF" w:rsidRPr="009B362C">
        <w:rPr>
          <w:lang w:val="en-US"/>
        </w:rPr>
        <w:t xml:space="preserve">. </w:t>
      </w:r>
    </w:p>
    <w:p w14:paraId="21389F66" w14:textId="77777777" w:rsidR="005E6E3F" w:rsidRPr="009B362C" w:rsidRDefault="002D7016">
      <w:pPr>
        <w:pStyle w:val="Header"/>
        <w:tabs>
          <w:tab w:val="clear" w:pos="4320"/>
          <w:tab w:val="clear" w:pos="8640"/>
        </w:tabs>
        <w:spacing w:line="480" w:lineRule="auto"/>
        <w:ind w:firstLine="720"/>
        <w:rPr>
          <w:lang w:val="en-US"/>
        </w:rPr>
      </w:pPr>
      <w:r w:rsidRPr="009B362C">
        <w:rPr>
          <w:lang w:val="en-US"/>
        </w:rPr>
        <w:t>T</w:t>
      </w:r>
      <w:r w:rsidR="008779F6" w:rsidRPr="009B362C">
        <w:rPr>
          <w:lang w:val="en-US"/>
        </w:rPr>
        <w:t>hree</w:t>
      </w:r>
      <w:r w:rsidRPr="009B362C">
        <w:rPr>
          <w:lang w:val="en-US"/>
        </w:rPr>
        <w:t xml:space="preserve"> e</w:t>
      </w:r>
      <w:r w:rsidR="00BF31EF" w:rsidRPr="009B362C">
        <w:rPr>
          <w:lang w:val="en-US"/>
        </w:rPr>
        <w:t xml:space="preserve">xplanations for </w:t>
      </w:r>
      <w:r w:rsidR="001814A5" w:rsidRPr="009B362C">
        <w:rPr>
          <w:lang w:val="en-US"/>
        </w:rPr>
        <w:t xml:space="preserve">the association between </w:t>
      </w:r>
      <w:r w:rsidR="00BF31EF" w:rsidRPr="009B362C">
        <w:rPr>
          <w:lang w:val="en-US"/>
        </w:rPr>
        <w:t xml:space="preserve">DPA </w:t>
      </w:r>
      <w:r w:rsidR="001814A5" w:rsidRPr="009B362C">
        <w:rPr>
          <w:lang w:val="en-US"/>
        </w:rPr>
        <w:t xml:space="preserve">and </w:t>
      </w:r>
      <w:r w:rsidR="00BF31EF" w:rsidRPr="009B362C">
        <w:rPr>
          <w:lang w:val="en-US"/>
        </w:rPr>
        <w:t>child</w:t>
      </w:r>
      <w:r w:rsidR="00A2104C" w:rsidRPr="009B362C">
        <w:rPr>
          <w:lang w:val="en-US"/>
        </w:rPr>
        <w:t>ren’s</w:t>
      </w:r>
      <w:r w:rsidR="00BF31EF" w:rsidRPr="009B362C">
        <w:rPr>
          <w:lang w:val="en-US"/>
        </w:rPr>
        <w:t xml:space="preserve"> </w:t>
      </w:r>
      <w:r w:rsidR="00F60C47" w:rsidRPr="009B362C">
        <w:rPr>
          <w:lang w:val="en-US"/>
        </w:rPr>
        <w:t>or adolescent</w:t>
      </w:r>
      <w:r w:rsidR="00A2104C" w:rsidRPr="009B362C">
        <w:rPr>
          <w:lang w:val="en-US"/>
        </w:rPr>
        <w:t>s’</w:t>
      </w:r>
      <w:r w:rsidR="00F60C47" w:rsidRPr="009B362C">
        <w:rPr>
          <w:lang w:val="en-US"/>
        </w:rPr>
        <w:t xml:space="preserve"> </w:t>
      </w:r>
      <w:r w:rsidR="00A2104C" w:rsidRPr="009B362C">
        <w:rPr>
          <w:lang w:val="en-US"/>
        </w:rPr>
        <w:t xml:space="preserve">delinquent behavior </w:t>
      </w:r>
      <w:r w:rsidR="00A866C2" w:rsidRPr="009B362C">
        <w:rPr>
          <w:lang w:val="en-US"/>
        </w:rPr>
        <w:t>have been debate</w:t>
      </w:r>
      <w:r w:rsidR="001814A5" w:rsidRPr="009B362C">
        <w:rPr>
          <w:lang w:val="en-US"/>
        </w:rPr>
        <w:t>d</w:t>
      </w:r>
      <w:r w:rsidR="00A866C2" w:rsidRPr="009B362C">
        <w:rPr>
          <w:lang w:val="en-US"/>
        </w:rPr>
        <w:t xml:space="preserve"> for the past three decades</w:t>
      </w:r>
      <w:r w:rsidR="00017139" w:rsidRPr="009B362C">
        <w:rPr>
          <w:lang w:val="en-US"/>
        </w:rPr>
        <w:t xml:space="preserve"> </w:t>
      </w:r>
      <w:r w:rsidR="00536D0C" w:rsidRPr="009B362C">
        <w:rPr>
          <w:lang w:val="en-US"/>
        </w:rPr>
        <w:fldChar w:fldCharType="begin"/>
      </w:r>
      <w:r w:rsidR="00017139" w:rsidRPr="009B362C">
        <w:rPr>
          <w:lang w:val="en-US"/>
        </w:rPr>
        <w:instrText xml:space="preserve"> ADDIN EN.CITE &lt;EndNote&gt;&lt;Cite&gt;&lt;Author&gt;Vitaro&lt;/Author&gt;&lt;Year&gt;2001&lt;/Year&gt;&lt;RecNum&gt;4310&lt;/RecNum&gt;&lt;Prefix&gt;see &lt;/Prefix&gt;&lt;Suffix&gt; for a detailed overview&lt;/Suffix&gt;&lt;DisplayText&gt;(see Vitaro, Tremblay, &amp;amp; Bukowski, 2001 for a detailed overview)&lt;/DisplayText&gt;&lt;record&gt;&lt;rec-number&gt;4310&lt;/rec-number&gt;&lt;foreign-keys&gt;&lt;key app="EN" db-id="vrffdvpvldr29ne0z24pvw9tserwwrxxrpta"&gt;4310&lt;/key&gt;&lt;/foreign-keys&gt;&lt;ref-type name="Book Section"&gt;5&lt;/ref-type&gt;&lt;contributors&gt;&lt;authors&gt;&lt;author&gt;Vitaro, F.&lt;/author&gt;&lt;author&gt;Tremblay, R. E.&lt;/author&gt;&lt;author&gt;Bukowski, W. M.&lt;/author&gt;&lt;/authors&gt;&lt;secondary-authors&gt;&lt;author&gt;J. Hill&lt;/author&gt;&lt;author&gt;B. Maughan&lt;/author&gt;&lt;/secondary-authors&gt;&lt;/contributors&gt;&lt;titles&gt;&lt;title&gt;Friends, friendships, and conduct disorders&lt;/title&gt;&lt;secondary-title&gt;Conduct disorder in childhood&lt;/secondary-title&gt;&lt;/titles&gt;&lt;pages&gt;346-378&lt;/pages&gt;&lt;dates&gt;&lt;year&gt;2001&lt;/year&gt;&lt;/dates&gt;&lt;pub-location&gt;Cambridge&lt;/pub-location&gt;&lt;publisher&gt;Cambridge University Press&lt;/publisher&gt;&lt;urls&gt;&lt;/urls&gt;&lt;/record&gt;&lt;/Cite&gt;&lt;/EndNote&gt;</w:instrText>
      </w:r>
      <w:r w:rsidR="00536D0C" w:rsidRPr="009B362C">
        <w:rPr>
          <w:lang w:val="en-US"/>
        </w:rPr>
        <w:fldChar w:fldCharType="separate"/>
      </w:r>
      <w:r w:rsidR="00017139" w:rsidRPr="009B362C">
        <w:rPr>
          <w:noProof/>
          <w:lang w:val="en-US"/>
        </w:rPr>
        <w:t>(</w:t>
      </w:r>
      <w:hyperlink w:anchor="_ENREF_100" w:tooltip="Vitaro, 2001 #4310" w:history="1">
        <w:r w:rsidR="001660BD" w:rsidRPr="009B362C">
          <w:rPr>
            <w:noProof/>
            <w:lang w:val="en-US"/>
          </w:rPr>
          <w:t>see Vitaro, Tremblay, &amp; Bukowski, 2001 for a detailed overview</w:t>
        </w:r>
      </w:hyperlink>
      <w:r w:rsidR="00017139" w:rsidRPr="009B362C">
        <w:rPr>
          <w:noProof/>
          <w:lang w:val="en-US"/>
        </w:rPr>
        <w:t>)</w:t>
      </w:r>
      <w:r w:rsidR="00536D0C" w:rsidRPr="009B362C">
        <w:rPr>
          <w:lang w:val="en-US"/>
        </w:rPr>
        <w:fldChar w:fldCharType="end"/>
      </w:r>
      <w:r w:rsidRPr="009B362C">
        <w:rPr>
          <w:lang w:val="en-US"/>
        </w:rPr>
        <w:t xml:space="preserve">. </w:t>
      </w:r>
      <w:r w:rsidR="001814A5" w:rsidRPr="009B362C">
        <w:rPr>
          <w:lang w:val="en-US"/>
        </w:rPr>
        <w:t xml:space="preserve">According to one perspective, the </w:t>
      </w:r>
      <w:r w:rsidR="00FC14FB" w:rsidRPr="009B362C">
        <w:rPr>
          <w:lang w:val="en-US"/>
        </w:rPr>
        <w:t xml:space="preserve">(predictive) </w:t>
      </w:r>
      <w:r w:rsidR="001814A5" w:rsidRPr="009B362C">
        <w:rPr>
          <w:lang w:val="en-US"/>
        </w:rPr>
        <w:t xml:space="preserve">association between DPA and </w:t>
      </w:r>
      <w:r w:rsidR="00A2104C" w:rsidRPr="009B362C">
        <w:rPr>
          <w:lang w:val="en-US"/>
        </w:rPr>
        <w:t>delinquent behavior</w:t>
      </w:r>
      <w:r w:rsidR="001814A5" w:rsidRPr="009B362C">
        <w:rPr>
          <w:lang w:val="en-US"/>
        </w:rPr>
        <w:t xml:space="preserve"> does not necessarily indicate a causal influence of one on the other, but </w:t>
      </w:r>
      <w:r w:rsidR="00FC14FB" w:rsidRPr="009B362C">
        <w:rPr>
          <w:lang w:val="en-US"/>
        </w:rPr>
        <w:t xml:space="preserve">is instead explained by one or more other underlying factors. That is, </w:t>
      </w:r>
      <w:r w:rsidR="001814A5" w:rsidRPr="009B362C">
        <w:rPr>
          <w:lang w:val="en-US"/>
        </w:rPr>
        <w:t>the same (</w:t>
      </w:r>
      <w:r w:rsidR="00536D0C" w:rsidRPr="009B362C">
        <w:rPr>
          <w:lang w:val="en-US"/>
        </w:rPr>
        <w:t>genetic</w:t>
      </w:r>
      <w:r w:rsidR="001814A5" w:rsidRPr="009B362C">
        <w:rPr>
          <w:lang w:val="en-US"/>
        </w:rPr>
        <w:t xml:space="preserve"> or environmental) factors that lead to a child’s or an adolescent’s </w:t>
      </w:r>
      <w:r w:rsidR="00A2104C" w:rsidRPr="009B362C">
        <w:rPr>
          <w:lang w:val="en-US"/>
        </w:rPr>
        <w:t>delinquent behavior</w:t>
      </w:r>
      <w:r w:rsidR="001814A5" w:rsidRPr="009B362C">
        <w:rPr>
          <w:lang w:val="en-US"/>
        </w:rPr>
        <w:t xml:space="preserve"> also contribute to DPA</w:t>
      </w:r>
      <w:r w:rsidR="00017139" w:rsidRPr="009B362C">
        <w:rPr>
          <w:lang w:val="en-US"/>
        </w:rPr>
        <w:t xml:space="preserve"> </w:t>
      </w:r>
      <w:r w:rsidR="00536D0C" w:rsidRPr="009B362C">
        <w:rPr>
          <w:lang w:val="en-US"/>
        </w:rPr>
        <w:fldChar w:fldCharType="begin"/>
      </w:r>
      <w:r w:rsidR="00017139" w:rsidRPr="009B362C">
        <w:rPr>
          <w:lang w:val="en-US"/>
        </w:rPr>
        <w:instrText xml:space="preserve"> ADDIN EN.CITE &lt;EndNote&gt;&lt;Cite&gt;&lt;Author&gt;Gottfredson&lt;/Author&gt;&lt;Year&gt;1990&lt;/Year&gt;&lt;RecNum&gt;1897&lt;/RecNum&gt;&lt;DisplayText&gt;(Gottfredson &amp;amp; Hirschi, 1990)&lt;/DisplayText&gt;&lt;record&gt;&lt;rec-number&gt;1897&lt;/rec-number&gt;&lt;foreign-keys&gt;&lt;key app="EN" db-id="vrffdvpvldr29ne0z24pvw9tserwwrxxrpta"&gt;1897&lt;/key&gt;&lt;/foreign-keys&gt;&lt;ref-type name="Book"&gt;6&lt;/ref-type&gt;&lt;contributors&gt;&lt;authors&gt;&lt;author&gt;Gottfredson, M. R.&lt;/author&gt;&lt;author&gt;Hirschi, T.&lt;/author&gt;&lt;/authors&gt;&lt;/contributors&gt;&lt;titles&gt;&lt;title&gt;A general theory of crime&lt;/title&gt;&lt;/titles&gt;&lt;dates&gt;&lt;year&gt;1990&lt;/year&gt;&lt;/dates&gt;&lt;pub-location&gt;Stanford, CA&lt;/pub-location&gt;&lt;publisher&gt;Stanford University Press&lt;/publisher&gt;&lt;urls&gt;&lt;/urls&gt;&lt;/record&gt;&lt;/Cite&gt;&lt;/EndNote&gt;</w:instrText>
      </w:r>
      <w:r w:rsidR="00536D0C" w:rsidRPr="009B362C">
        <w:rPr>
          <w:lang w:val="en-US"/>
        </w:rPr>
        <w:fldChar w:fldCharType="separate"/>
      </w:r>
      <w:r w:rsidR="00017139" w:rsidRPr="009B362C">
        <w:rPr>
          <w:noProof/>
          <w:lang w:val="en-US"/>
        </w:rPr>
        <w:t>(</w:t>
      </w:r>
      <w:hyperlink w:anchor="_ENREF_48" w:tooltip="Gottfredson, 1990 #1897" w:history="1">
        <w:r w:rsidR="001660BD" w:rsidRPr="009B362C">
          <w:rPr>
            <w:noProof/>
            <w:lang w:val="en-US"/>
          </w:rPr>
          <w:t>Gottfredson &amp; Hirschi, 1990</w:t>
        </w:r>
      </w:hyperlink>
      <w:r w:rsidR="00017139" w:rsidRPr="009B362C">
        <w:rPr>
          <w:noProof/>
          <w:lang w:val="en-US"/>
        </w:rPr>
        <w:t>)</w:t>
      </w:r>
      <w:r w:rsidR="00536D0C" w:rsidRPr="009B362C">
        <w:rPr>
          <w:lang w:val="en-US"/>
        </w:rPr>
        <w:fldChar w:fldCharType="end"/>
      </w:r>
      <w:r w:rsidR="001814A5" w:rsidRPr="009B362C">
        <w:rPr>
          <w:lang w:val="en-US"/>
        </w:rPr>
        <w:t xml:space="preserve">. This viewpoint is compatible with a </w:t>
      </w:r>
      <w:r w:rsidR="00536D0C" w:rsidRPr="009B362C">
        <w:rPr>
          <w:i/>
          <w:lang w:val="en-US"/>
        </w:rPr>
        <w:t>Selection model</w:t>
      </w:r>
      <w:r w:rsidR="001814A5" w:rsidRPr="009B362C">
        <w:rPr>
          <w:lang w:val="en-US"/>
        </w:rPr>
        <w:t xml:space="preserve"> whereby disruptive children or delinquent adolescents affiliate with each other by virtue of the similarities in their behavioral dispositions </w:t>
      </w:r>
      <w:r w:rsidR="00536D0C" w:rsidRPr="009B362C">
        <w:rPr>
          <w:lang w:val="en-US"/>
        </w:rPr>
        <w:fldChar w:fldCharType="begin">
          <w:fldData xml:space="preserve">PEVuZE5vdGU+PENpdGU+PEF1dGhvcj5CZWF2ZXI8L0F1dGhvcj48WWVhcj4yMDA5PC9ZZWFyPjxS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</w:fldData>
        </w:fldChar>
      </w:r>
      <w:r w:rsidR="00F9643F" w:rsidRPr="009B362C">
        <w:rPr>
          <w:lang w:val="en-US"/>
        </w:rPr>
        <w:instrText xml:space="preserve"> ADDIN EN.CITE </w:instrText>
      </w:r>
      <w:r w:rsidR="00536D0C" w:rsidRPr="009B362C">
        <w:rPr>
          <w:lang w:val="en-US"/>
        </w:rPr>
        <w:fldChar w:fldCharType="begin">
          <w:fldData xml:space="preserve">PEVuZE5vdGU+PENpdGU+PEF1dGhvcj5CZWF2ZXI8L0F1dGhvcj48WWVhcj4yMDA5PC9ZZWFyPjxS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</w:fldData>
        </w:fldChar>
      </w:r>
      <w:r w:rsidR="00F9643F"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F9643F" w:rsidRPr="009B362C">
        <w:rPr>
          <w:noProof/>
          <w:lang w:val="en-US"/>
        </w:rPr>
        <w:t>(</w:t>
      </w:r>
      <w:hyperlink w:anchor="_ENREF_6" w:tooltip="Beaver, 2009 #7722" w:history="1">
        <w:r w:rsidR="001660BD" w:rsidRPr="009B362C">
          <w:rPr>
            <w:noProof/>
            <w:lang w:val="en-US"/>
          </w:rPr>
          <w:t>Beaver, Ratchford, &amp; Ferguson, 2009</w:t>
        </w:r>
      </w:hyperlink>
      <w:r w:rsidR="00F9643F" w:rsidRPr="009B362C">
        <w:rPr>
          <w:noProof/>
          <w:lang w:val="en-US"/>
        </w:rPr>
        <w:t xml:space="preserve">; </w:t>
      </w:r>
      <w:hyperlink w:anchor="_ENREF_57" w:tooltip="Kendler, 2008 #7894" w:history="1">
        <w:r w:rsidR="001660BD" w:rsidRPr="009B362C">
          <w:rPr>
            <w:noProof/>
            <w:lang w:val="en-US"/>
          </w:rPr>
          <w:t>Kendler, Schmitt, Aggen, &amp; Prescott, 2008</w:t>
        </w:r>
      </w:hyperlink>
      <w:r w:rsidR="00F9643F" w:rsidRPr="009B362C">
        <w:rPr>
          <w:noProof/>
          <w:lang w:val="en-US"/>
        </w:rPr>
        <w:t xml:space="preserve">; </w:t>
      </w:r>
      <w:hyperlink w:anchor="_ENREF_65" w:tooltip="Lacourse, 2006 #6062" w:history="1">
        <w:r w:rsidR="001660BD" w:rsidRPr="009B362C">
          <w:rPr>
            <w:noProof/>
            <w:lang w:val="en-US"/>
          </w:rPr>
          <w:t>Lacourse et al., 2006</w:t>
        </w:r>
      </w:hyperlink>
      <w:r w:rsidR="00F9643F" w:rsidRPr="009B362C">
        <w:rPr>
          <w:noProof/>
          <w:lang w:val="en-US"/>
        </w:rPr>
        <w:t>)</w:t>
      </w:r>
      <w:r w:rsidR="00536D0C" w:rsidRPr="009B362C">
        <w:rPr>
          <w:lang w:val="en-US"/>
        </w:rPr>
        <w:fldChar w:fldCharType="end"/>
      </w:r>
      <w:r w:rsidR="001814A5" w:rsidRPr="009B362C">
        <w:rPr>
          <w:lang w:val="en-US"/>
        </w:rPr>
        <w:t xml:space="preserve">. </w:t>
      </w:r>
      <w:r w:rsidR="001814A5" w:rsidRPr="009B362C">
        <w:rPr>
          <w:lang w:val="en-US"/>
        </w:rPr>
        <w:lastRenderedPageBreak/>
        <w:t xml:space="preserve">An alternative perspective proposes that </w:t>
      </w:r>
      <w:r w:rsidR="00971A37" w:rsidRPr="009B362C">
        <w:rPr>
          <w:lang w:val="en-US"/>
        </w:rPr>
        <w:t xml:space="preserve">DPA </w:t>
      </w:r>
      <w:r w:rsidR="001814A5" w:rsidRPr="009B362C">
        <w:rPr>
          <w:lang w:val="en-US"/>
        </w:rPr>
        <w:t xml:space="preserve">truly </w:t>
      </w:r>
      <w:r w:rsidR="00971A37" w:rsidRPr="009B362C">
        <w:rPr>
          <w:lang w:val="en-US"/>
        </w:rPr>
        <w:t>con</w:t>
      </w:r>
      <w:r w:rsidR="00F60C47" w:rsidRPr="009B362C">
        <w:rPr>
          <w:lang w:val="en-US"/>
        </w:rPr>
        <w:t xml:space="preserve">tributes to </w:t>
      </w:r>
      <w:r w:rsidR="001814A5" w:rsidRPr="009B362C">
        <w:rPr>
          <w:lang w:val="en-US"/>
        </w:rPr>
        <w:t xml:space="preserve">the development of </w:t>
      </w:r>
      <w:r w:rsidR="00A2104C" w:rsidRPr="009B362C">
        <w:rPr>
          <w:lang w:val="en-US"/>
        </w:rPr>
        <w:t>delinquent behavior</w:t>
      </w:r>
      <w:r w:rsidR="001814A5" w:rsidRPr="009B362C">
        <w:rPr>
          <w:lang w:val="en-US"/>
        </w:rPr>
        <w:t xml:space="preserve"> in youth even when possible selection processes and other risk factors are controlled</w:t>
      </w:r>
      <w:r w:rsidR="00971A37" w:rsidRPr="009B362C">
        <w:rPr>
          <w:lang w:val="en-US"/>
        </w:rPr>
        <w:t xml:space="preserve">. This explanation is compatible with a </w:t>
      </w:r>
      <w:r w:rsidR="00536D0C" w:rsidRPr="009B362C">
        <w:rPr>
          <w:i/>
          <w:lang w:val="en-US"/>
        </w:rPr>
        <w:t>Social influence</w:t>
      </w:r>
      <w:r w:rsidR="004A73FC" w:rsidRPr="009B362C">
        <w:rPr>
          <w:lang w:val="en-US"/>
        </w:rPr>
        <w:t xml:space="preserve"> (i.e., </w:t>
      </w:r>
      <w:r w:rsidR="00536D0C" w:rsidRPr="009B362C">
        <w:rPr>
          <w:lang w:val="en-US"/>
        </w:rPr>
        <w:t>socialization</w:t>
      </w:r>
      <w:r w:rsidR="004A73FC" w:rsidRPr="009B362C">
        <w:rPr>
          <w:lang w:val="en-US"/>
        </w:rPr>
        <w:t>) model</w:t>
      </w:r>
      <w:r w:rsidR="004317B8" w:rsidRPr="009B362C">
        <w:rPr>
          <w:lang w:val="en-US"/>
        </w:rPr>
        <w:t xml:space="preserve"> </w:t>
      </w:r>
      <w:r w:rsidR="00536D0C" w:rsidRPr="009B362C">
        <w:rPr>
          <w:lang w:val="en-US"/>
        </w:rPr>
        <w:fldChar w:fldCharType="begin"/>
      </w:r>
      <w:r w:rsidR="004317B8" w:rsidRPr="009B362C">
        <w:rPr>
          <w:lang w:val="en-US"/>
        </w:rPr>
        <w:instrText xml:space="preserve"> ADDIN EN.CITE &lt;EndNote&gt;&lt;Cite&gt;&lt;Author&gt;Elliott&lt;/Author&gt;&lt;Year&gt;1985&lt;/Year&gt;&lt;RecNum&gt;1607&lt;/RecNum&gt;&lt;DisplayText&gt;(Elliott, Huizinga, &amp;amp; Ageton, 1985; Thornberry, Krohn, Lizotte, &amp;amp; Chard-Wierschem, 1993)&lt;/DisplayText&gt;&lt;record&gt;&lt;rec-number&gt;1607&lt;/rec-number&gt;&lt;foreign-keys&gt;&lt;key app="EN" db-id="vrffdvpvldr29ne0z24pvw9tserwwrxxrpta"&gt;1607&lt;/key&gt;&lt;/foreign-keys&gt;&lt;ref-type name="Book"&gt;6&lt;/ref-type&gt;&lt;contributors&gt;&lt;authors&gt;&lt;author&gt;Elliott, D. S.&lt;/author&gt;&lt;author&gt;Huizinga, D.&lt;/author&gt;&lt;author&gt;Ageton, S. S.&lt;/author&gt;&lt;/authors&gt;&lt;/contributors&gt;&lt;titles&gt;&lt;title&gt;Explaining delinquency and drug use&lt;/title&gt;&lt;/titles&gt;&lt;dates&gt;&lt;year&gt;1985&lt;/year&gt;&lt;/dates&gt;&lt;pub-location&gt;Beverly Hills, CA&lt;/pub-location&gt;&lt;publisher&gt;Sage&lt;/publisher&gt;&lt;urls&gt;&lt;/urls&gt;&lt;/record&gt;&lt;/Cite&gt;&lt;Cite&gt;&lt;Author&gt;Thornberry&lt;/Author&gt;&lt;Year&gt;1993&lt;/Year&gt;&lt;RecNum&gt;1337&lt;/RecNum&gt;&lt;record&gt;&lt;rec-number&gt;1337&lt;/rec-number&gt;&lt;foreign-keys&gt;&lt;key app="EN" db-id="vrffdvpvldr29ne0z24pvw9tserwwrxxrpta"&gt;1337&lt;/key&gt;&lt;/foreign-keys&gt;&lt;ref-type name="Journal Article"&gt;17&lt;/ref-type&gt;&lt;contributors&gt;&lt;authors&gt;&lt;author&gt;Thornberry, T. P.&lt;/author&gt;&lt;author&gt;Krohn, M. D.&lt;/author&gt;&lt;author&gt;Lizotte, A. J.&lt;/author&gt;&lt;author&gt;Chard-Wierschem, D.&lt;/author&gt;&lt;/authors&gt;&lt;/contributors&gt;&lt;titles&gt;&lt;title&gt;The role of juvenile gangs in facilitating delinquent behavior&lt;/title&gt;&lt;secondary-title&gt;Journal of Research in Crime and Delinquency&lt;/secondary-title&gt;&lt;/titles&gt;&lt;periodical&gt;&lt;full-title&gt;Journal of Research in Crime and Delinquency&lt;/full-title&gt;&lt;/periodical&gt;&lt;pages&gt;55-87&lt;/pages&gt;&lt;volume&gt;30&lt;/volume&gt;&lt;keywords&gt;&lt;keyword&gt;gang, délinquance&lt;/keyword&gt;&lt;/keywords&gt;&lt;dates&gt;&lt;year&gt;1993&lt;/year&gt;&lt;/dates&gt;&lt;urls&gt;&lt;/urls&gt;&lt;/record&gt;&lt;/Cite&gt;&lt;/EndNote&gt;</w:instrText>
      </w:r>
      <w:r w:rsidR="00536D0C" w:rsidRPr="009B362C">
        <w:rPr>
          <w:lang w:val="en-US"/>
        </w:rPr>
        <w:fldChar w:fldCharType="separate"/>
      </w:r>
      <w:r w:rsidR="004317B8" w:rsidRPr="009B362C">
        <w:rPr>
          <w:noProof/>
          <w:lang w:val="en-US"/>
        </w:rPr>
        <w:t>(</w:t>
      </w:r>
      <w:hyperlink w:anchor="_ENREF_44" w:tooltip="Elliott, 1985 #1607" w:history="1">
        <w:r w:rsidR="001660BD" w:rsidRPr="009B362C">
          <w:rPr>
            <w:noProof/>
            <w:lang w:val="en-US"/>
          </w:rPr>
          <w:t>Elliott, Huizinga, &amp; Ageton, 1985</w:t>
        </w:r>
      </w:hyperlink>
      <w:r w:rsidR="004317B8" w:rsidRPr="009B362C">
        <w:rPr>
          <w:noProof/>
          <w:lang w:val="en-US"/>
        </w:rPr>
        <w:t xml:space="preserve">; </w:t>
      </w:r>
      <w:hyperlink w:anchor="_ENREF_89" w:tooltip="Thornberry, 1993 #1337" w:history="1">
        <w:r w:rsidR="001660BD" w:rsidRPr="009B362C">
          <w:rPr>
            <w:noProof/>
            <w:lang w:val="en-US"/>
          </w:rPr>
          <w:t>Thornberry, Krohn, Lizotte, &amp; Chard-Wierschem, 1993</w:t>
        </w:r>
      </w:hyperlink>
      <w:r w:rsidR="004317B8" w:rsidRPr="009B362C">
        <w:rPr>
          <w:noProof/>
          <w:lang w:val="en-US"/>
        </w:rPr>
        <w:t>)</w:t>
      </w:r>
      <w:r w:rsidR="00536D0C" w:rsidRPr="009B362C">
        <w:rPr>
          <w:lang w:val="en-US"/>
        </w:rPr>
        <w:fldChar w:fldCharType="end"/>
      </w:r>
      <w:r w:rsidR="00971A37" w:rsidRPr="009B362C">
        <w:rPr>
          <w:lang w:val="en-US"/>
        </w:rPr>
        <w:t xml:space="preserve">. </w:t>
      </w:r>
      <w:r w:rsidR="001814A5" w:rsidRPr="009B362C">
        <w:rPr>
          <w:lang w:val="en-US"/>
        </w:rPr>
        <w:t>Finally</w:t>
      </w:r>
      <w:r w:rsidR="00352BFE" w:rsidRPr="009B362C">
        <w:rPr>
          <w:lang w:val="en-US"/>
        </w:rPr>
        <w:t xml:space="preserve">, the </w:t>
      </w:r>
      <w:r w:rsidR="00536D0C" w:rsidRPr="009B362C">
        <w:rPr>
          <w:i/>
          <w:lang w:val="en-US"/>
        </w:rPr>
        <w:t>Social interactional</w:t>
      </w:r>
      <w:r w:rsidR="00005CB0" w:rsidRPr="009B362C">
        <w:rPr>
          <w:lang w:val="en-US"/>
        </w:rPr>
        <w:t xml:space="preserve"> perspective</w:t>
      </w:r>
      <w:r w:rsidR="00C07DDD" w:rsidRPr="009B362C">
        <w:rPr>
          <w:lang w:val="en-US"/>
        </w:rPr>
        <w:t xml:space="preserve"> </w:t>
      </w:r>
      <w:r w:rsidR="00352BFE" w:rsidRPr="009B362C">
        <w:rPr>
          <w:lang w:val="en-US"/>
        </w:rPr>
        <w:t xml:space="preserve">(also referred </w:t>
      </w:r>
      <w:r w:rsidR="00A866C2" w:rsidRPr="009B362C">
        <w:rPr>
          <w:lang w:val="en-US"/>
        </w:rPr>
        <w:t xml:space="preserve">to </w:t>
      </w:r>
      <w:r w:rsidR="00352BFE" w:rsidRPr="009B362C">
        <w:rPr>
          <w:lang w:val="en-US"/>
        </w:rPr>
        <w:t xml:space="preserve">as the Social enhancement model) views DPA </w:t>
      </w:r>
      <w:r w:rsidR="001814A5" w:rsidRPr="009B362C">
        <w:rPr>
          <w:lang w:val="en-US"/>
        </w:rPr>
        <w:t xml:space="preserve">not so much as an independent contributor to </w:t>
      </w:r>
      <w:r w:rsidR="00A2104C" w:rsidRPr="009B362C">
        <w:rPr>
          <w:lang w:val="en-US"/>
        </w:rPr>
        <w:t>delinquent behavior</w:t>
      </w:r>
      <w:r w:rsidR="001814A5" w:rsidRPr="009B362C">
        <w:rPr>
          <w:lang w:val="en-US"/>
        </w:rPr>
        <w:t xml:space="preserve">, but rather as influencing </w:t>
      </w:r>
      <w:r w:rsidR="00A2104C" w:rsidRPr="009B362C">
        <w:rPr>
          <w:lang w:val="en-US"/>
        </w:rPr>
        <w:t>delinquent behavior</w:t>
      </w:r>
      <w:r w:rsidR="001814A5" w:rsidRPr="009B362C">
        <w:rPr>
          <w:lang w:val="en-US"/>
        </w:rPr>
        <w:t xml:space="preserve"> in interaction with personal characteristics</w:t>
      </w:r>
      <w:r w:rsidR="004317B8" w:rsidRPr="009B362C">
        <w:rPr>
          <w:lang w:val="en-US"/>
        </w:rPr>
        <w:t xml:space="preserve"> </w:t>
      </w:r>
      <w:r w:rsidR="00536D0C" w:rsidRPr="009B362C">
        <w:rPr>
          <w:lang w:val="en-US"/>
        </w:rPr>
        <w:fldChar w:fldCharType="begin">
          <w:fldData xml:space="preserve">PEVuZE5vdGU+PENpdGU+PEF1dGhvcj5WaXRhcm88L0F1dGhvcj48WWVhcj4xOTk3PC9ZZWFyPjxS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</w:fldData>
        </w:fldChar>
      </w:r>
      <w:r w:rsidR="009141F1" w:rsidRPr="009B362C">
        <w:rPr>
          <w:lang w:val="en-US"/>
        </w:rPr>
        <w:instrText xml:space="preserve"> ADDIN EN.CITE </w:instrText>
      </w:r>
      <w:r w:rsidR="00536D0C" w:rsidRPr="009B362C">
        <w:rPr>
          <w:lang w:val="en-US"/>
        </w:rPr>
        <w:fldChar w:fldCharType="begin">
          <w:fldData xml:space="preserve">PEVuZE5vdGU+PENpdGU+PEF1dGhvcj5WaXRhcm88L0F1dGhvcj48WWVhcj4xOTk3PC9ZZWFyPjxS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</w:fldData>
        </w:fldChar>
      </w:r>
      <w:r w:rsidR="009141F1"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9141F1" w:rsidRPr="009B362C">
        <w:rPr>
          <w:noProof/>
          <w:lang w:val="en-US"/>
        </w:rPr>
        <w:t>(</w:t>
      </w:r>
      <w:hyperlink w:anchor="_ENREF_64" w:tooltip="Lacourse, 2003 #5223" w:history="1">
        <w:r w:rsidR="001660BD" w:rsidRPr="009B362C">
          <w:rPr>
            <w:noProof/>
            <w:lang w:val="en-US"/>
          </w:rPr>
          <w:t>Lacourse et al., 2003</w:t>
        </w:r>
      </w:hyperlink>
      <w:r w:rsidR="009141F1" w:rsidRPr="009B362C">
        <w:rPr>
          <w:noProof/>
          <w:lang w:val="en-US"/>
        </w:rPr>
        <w:t xml:space="preserve">; </w:t>
      </w:r>
      <w:hyperlink w:anchor="_ENREF_101" w:tooltip="Vitaro, 1997 #3856" w:history="1">
        <w:r w:rsidR="001660BD" w:rsidRPr="009B362C">
          <w:rPr>
            <w:noProof/>
            <w:lang w:val="en-US"/>
          </w:rPr>
          <w:t>Vitaro, Tremblay, Kerr, Pagani, &amp; Bukowski, 1997</w:t>
        </w:r>
      </w:hyperlink>
      <w:r w:rsidR="009141F1" w:rsidRPr="009B362C">
        <w:rPr>
          <w:noProof/>
          <w:lang w:val="en-US"/>
        </w:rPr>
        <w:t>)</w:t>
      </w:r>
      <w:r w:rsidR="00536D0C" w:rsidRPr="009B362C">
        <w:rPr>
          <w:lang w:val="en-US"/>
        </w:rPr>
        <w:fldChar w:fldCharType="end"/>
      </w:r>
      <w:r w:rsidR="00DA3F7A" w:rsidRPr="009B362C">
        <w:rPr>
          <w:lang w:val="en-CA"/>
        </w:rPr>
        <w:t xml:space="preserve">. According to this perspective, deviant friends are not necessary for </w:t>
      </w:r>
      <w:r w:rsidR="00CB7FEA" w:rsidRPr="009B362C">
        <w:rPr>
          <w:lang w:val="en-CA"/>
        </w:rPr>
        <w:t>disruptive</w:t>
      </w:r>
      <w:r w:rsidR="00DA3F7A" w:rsidRPr="009B362C">
        <w:rPr>
          <w:lang w:val="en-CA"/>
        </w:rPr>
        <w:t xml:space="preserve"> children to become delinquent</w:t>
      </w:r>
      <w:r w:rsidR="00F92CE1" w:rsidRPr="009B362C">
        <w:rPr>
          <w:lang w:val="en-CA"/>
        </w:rPr>
        <w:t xml:space="preserve"> but </w:t>
      </w:r>
      <w:r w:rsidR="00CB7FEA" w:rsidRPr="009B362C">
        <w:rPr>
          <w:lang w:val="en-CA"/>
        </w:rPr>
        <w:t xml:space="preserve">early disruptiveness is even more likely to </w:t>
      </w:r>
      <w:r w:rsidR="00F92CE1" w:rsidRPr="009B362C">
        <w:rPr>
          <w:lang w:val="en-CA"/>
        </w:rPr>
        <w:t>develop</w:t>
      </w:r>
      <w:r w:rsidR="00CB7FEA" w:rsidRPr="009B362C">
        <w:rPr>
          <w:lang w:val="en-CA"/>
        </w:rPr>
        <w:t xml:space="preserve"> into delinquency later on f</w:t>
      </w:r>
      <w:r w:rsidR="00DA3F7A" w:rsidRPr="009B362C">
        <w:rPr>
          <w:lang w:val="en-CA"/>
        </w:rPr>
        <w:t>or those who do affiliate with delinquent peers.</w:t>
      </w:r>
      <w:r w:rsidR="00352BFE" w:rsidRPr="009B362C">
        <w:rPr>
          <w:lang w:val="en-US"/>
        </w:rPr>
        <w:t xml:space="preserve"> </w:t>
      </w:r>
    </w:p>
    <w:p w14:paraId="1447BEEF" w14:textId="77777777" w:rsidR="007D288B" w:rsidRPr="009B362C" w:rsidRDefault="00005CB0">
      <w:pPr>
        <w:spacing w:line="480" w:lineRule="auto"/>
        <w:ind w:firstLine="720"/>
        <w:rPr>
          <w:lang w:val="en-US"/>
        </w:rPr>
      </w:pPr>
      <w:r w:rsidRPr="009B362C">
        <w:rPr>
          <w:lang w:val="en-US"/>
        </w:rPr>
        <w:t xml:space="preserve">The </w:t>
      </w:r>
      <w:r w:rsidR="00971A37" w:rsidRPr="009B362C">
        <w:rPr>
          <w:lang w:val="en-US"/>
        </w:rPr>
        <w:t xml:space="preserve">goal of this chapter is to contribute to the ongoing debate between the </w:t>
      </w:r>
      <w:r w:rsidR="00C07DDD" w:rsidRPr="009B362C">
        <w:rPr>
          <w:lang w:val="en-US"/>
        </w:rPr>
        <w:t xml:space="preserve">three </w:t>
      </w:r>
      <w:r w:rsidR="00971A37" w:rsidRPr="009B362C">
        <w:rPr>
          <w:lang w:val="en-US"/>
        </w:rPr>
        <w:t xml:space="preserve">models from a perspective that is both </w:t>
      </w:r>
      <w:r w:rsidR="00536D0C" w:rsidRPr="009B362C">
        <w:rPr>
          <w:lang w:val="en-US"/>
        </w:rPr>
        <w:t>genetically-informed</w:t>
      </w:r>
      <w:r w:rsidR="003F7918" w:rsidRPr="009B362C">
        <w:rPr>
          <w:lang w:val="en-US"/>
        </w:rPr>
        <w:t xml:space="preserve"> and developmentally-sensitive</w:t>
      </w:r>
      <w:r w:rsidR="006C0C38" w:rsidRPr="009B362C">
        <w:rPr>
          <w:lang w:val="en-US"/>
        </w:rPr>
        <w:t xml:space="preserve"> </w:t>
      </w:r>
      <w:r w:rsidR="00536D0C" w:rsidRPr="009B362C">
        <w:rPr>
          <w:lang w:val="en-US"/>
        </w:rPr>
        <w:fldChar w:fldCharType="begin">
          <w:fldData xml:space="preserve">PEVuZE5vdGU+PENpdGU+PEF1dGhvcj5CYXRlczwvQXV0aG9yPjxZZWFyPjIwMTI8L1llYXI+PFJl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</w:fldData>
        </w:fldChar>
      </w:r>
      <w:r w:rsidR="00D70936" w:rsidRPr="009B362C">
        <w:rPr>
          <w:lang w:val="en-US"/>
        </w:rPr>
        <w:instrText xml:space="preserve"> ADDIN EN.CITE </w:instrText>
      </w:r>
      <w:r w:rsidR="00536D0C" w:rsidRPr="009B362C">
        <w:rPr>
          <w:lang w:val="en-US"/>
        </w:rPr>
        <w:fldChar w:fldCharType="begin">
          <w:fldData xml:space="preserve">PEVuZE5vdGU+PENpdGU+PEF1dGhvcj5CYXRlczwvQXV0aG9yPjxZZWFyPjIwMTI8L1llYXI+PFJl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</w:fldData>
        </w:fldChar>
      </w:r>
      <w:r w:rsidR="00D70936"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D70936" w:rsidRPr="009B362C">
        <w:rPr>
          <w:noProof/>
          <w:lang w:val="en-US"/>
        </w:rPr>
        <w:t>(</w:t>
      </w:r>
      <w:hyperlink w:anchor="_ENREF_3" w:tooltip="Bates, 2012 #8182" w:history="1">
        <w:r w:rsidR="001660BD" w:rsidRPr="009B362C">
          <w:rPr>
            <w:noProof/>
            <w:lang w:val="en-US"/>
          </w:rPr>
          <w:t>for a general discussion about the benefits of a genetically sensitive design, see Bates &amp; Lewis, 2012</w:t>
        </w:r>
      </w:hyperlink>
      <w:r w:rsidR="00D70936" w:rsidRPr="009B362C">
        <w:rPr>
          <w:noProof/>
          <w:lang w:val="en-US"/>
        </w:rPr>
        <w:t xml:space="preserve">; </w:t>
      </w:r>
      <w:hyperlink w:anchor="_ENREF_68" w:tooltip="LeBlanc, 1998 #8188" w:history="1">
        <w:r w:rsidR="001660BD" w:rsidRPr="009B362C">
          <w:rPr>
            <w:noProof/>
            <w:lang w:val="en-US"/>
          </w:rPr>
          <w:t>as for the benefits of a developmental perspective, see LeBlanc &amp; Loeber, 1998</w:t>
        </w:r>
      </w:hyperlink>
      <w:r w:rsidR="00D70936" w:rsidRPr="009B362C">
        <w:rPr>
          <w:noProof/>
          <w:lang w:val="en-US"/>
        </w:rPr>
        <w:t>)</w:t>
      </w:r>
      <w:r w:rsidR="00536D0C" w:rsidRPr="009B362C">
        <w:rPr>
          <w:lang w:val="en-US"/>
        </w:rPr>
        <w:fldChar w:fldCharType="end"/>
      </w:r>
      <w:r w:rsidR="00971A37" w:rsidRPr="009B362C">
        <w:rPr>
          <w:lang w:val="en-US"/>
        </w:rPr>
        <w:t>.</w:t>
      </w:r>
      <w:r w:rsidR="008D3203" w:rsidRPr="009B362C">
        <w:rPr>
          <w:lang w:val="en-US"/>
        </w:rPr>
        <w:t xml:space="preserve"> When</w:t>
      </w:r>
      <w:r w:rsidR="00402973" w:rsidRPr="009B362C">
        <w:rPr>
          <w:lang w:val="en-US"/>
        </w:rPr>
        <w:t>ever</w:t>
      </w:r>
      <w:r w:rsidR="008D3203" w:rsidRPr="009B362C">
        <w:rPr>
          <w:lang w:val="en-US"/>
        </w:rPr>
        <w:t xml:space="preserve"> possible, a distinction i</w:t>
      </w:r>
      <w:r w:rsidR="00971A37" w:rsidRPr="009B362C">
        <w:rPr>
          <w:lang w:val="en-US"/>
        </w:rPr>
        <w:t xml:space="preserve">s made between </w:t>
      </w:r>
      <w:r w:rsidR="00536D0C" w:rsidRPr="009B362C">
        <w:rPr>
          <w:i/>
          <w:lang w:val="en-US"/>
        </w:rPr>
        <w:t>overt</w:t>
      </w:r>
      <w:r w:rsidR="00971A37" w:rsidRPr="009B362C">
        <w:rPr>
          <w:lang w:val="en-US"/>
        </w:rPr>
        <w:t xml:space="preserve"> </w:t>
      </w:r>
      <w:r w:rsidR="004E535B" w:rsidRPr="009B362C">
        <w:rPr>
          <w:lang w:val="en-US"/>
        </w:rPr>
        <w:t>(i.e., personal violence</w:t>
      </w:r>
      <w:r w:rsidR="00292A89" w:rsidRPr="009B362C">
        <w:rPr>
          <w:lang w:val="en-US"/>
        </w:rPr>
        <w:t>,</w:t>
      </w:r>
      <w:r w:rsidR="004E535B" w:rsidRPr="009B362C">
        <w:rPr>
          <w:lang w:val="en-US"/>
        </w:rPr>
        <w:t xml:space="preserve"> aggression)</w:t>
      </w:r>
      <w:r w:rsidR="00F60C47" w:rsidRPr="009B362C">
        <w:rPr>
          <w:lang w:val="en-US"/>
        </w:rPr>
        <w:t xml:space="preserve"> </w:t>
      </w:r>
      <w:r w:rsidR="00971A37" w:rsidRPr="009B362C">
        <w:rPr>
          <w:lang w:val="en-US"/>
        </w:rPr>
        <w:t xml:space="preserve">and </w:t>
      </w:r>
      <w:r w:rsidR="00536D0C" w:rsidRPr="009B362C">
        <w:rPr>
          <w:i/>
          <w:lang w:val="en-US"/>
        </w:rPr>
        <w:t>covert</w:t>
      </w:r>
      <w:r w:rsidR="004E535B" w:rsidRPr="009B362C">
        <w:rPr>
          <w:lang w:val="en-US"/>
        </w:rPr>
        <w:t xml:space="preserve"> (i.e., </w:t>
      </w:r>
      <w:r w:rsidR="00F427F6" w:rsidRPr="009B362C">
        <w:rPr>
          <w:lang w:val="en-US"/>
        </w:rPr>
        <w:t>vandalism or destruction of property</w:t>
      </w:r>
      <w:r w:rsidR="004E535B" w:rsidRPr="009B362C">
        <w:rPr>
          <w:lang w:val="en-US"/>
        </w:rPr>
        <w:t xml:space="preserve">, theft, lying, cheating, rule breaking behavior) </w:t>
      </w:r>
      <w:r w:rsidR="001A071A" w:rsidRPr="009B362C">
        <w:rPr>
          <w:lang w:val="en-US"/>
        </w:rPr>
        <w:t>delinquent behavior</w:t>
      </w:r>
      <w:r w:rsidR="005C0803" w:rsidRPr="009B362C">
        <w:rPr>
          <w:lang w:val="en-US"/>
        </w:rPr>
        <w:t>. T</w:t>
      </w:r>
      <w:r w:rsidR="004E535B" w:rsidRPr="009B362C">
        <w:rPr>
          <w:lang w:val="en-US"/>
        </w:rPr>
        <w:t xml:space="preserve">he two types of </w:t>
      </w:r>
      <w:r w:rsidR="00A2104C" w:rsidRPr="009B362C">
        <w:rPr>
          <w:lang w:val="en-US"/>
        </w:rPr>
        <w:t xml:space="preserve">delinquent behavior </w:t>
      </w:r>
      <w:r w:rsidR="004E535B" w:rsidRPr="009B362C">
        <w:rPr>
          <w:lang w:val="en-US"/>
        </w:rPr>
        <w:t>are partly independent from each oth</w:t>
      </w:r>
      <w:r w:rsidR="00DD0CAD" w:rsidRPr="009B362C">
        <w:rPr>
          <w:lang w:val="en-US"/>
        </w:rPr>
        <w:t>er</w:t>
      </w:r>
      <w:r w:rsidR="004E535B" w:rsidRPr="009B362C">
        <w:rPr>
          <w:lang w:val="en-US"/>
        </w:rPr>
        <w:t xml:space="preserve"> </w:t>
      </w:r>
      <w:r w:rsidR="00DD0CAD" w:rsidRPr="009B362C">
        <w:rPr>
          <w:lang w:val="en-US"/>
        </w:rPr>
        <w:t xml:space="preserve">and they are associated with </w:t>
      </w:r>
      <w:r w:rsidR="000109BA" w:rsidRPr="009B362C">
        <w:rPr>
          <w:lang w:val="en-US"/>
        </w:rPr>
        <w:t>p</w:t>
      </w:r>
      <w:r w:rsidR="005C0803" w:rsidRPr="009B362C">
        <w:rPr>
          <w:lang w:val="en-US"/>
        </w:rPr>
        <w:t>art</w:t>
      </w:r>
      <w:r w:rsidR="000109BA" w:rsidRPr="009B362C">
        <w:rPr>
          <w:lang w:val="en-US"/>
        </w:rPr>
        <w:t xml:space="preserve">ly </w:t>
      </w:r>
      <w:r w:rsidR="00DD0CAD" w:rsidRPr="009B362C">
        <w:rPr>
          <w:lang w:val="en-US"/>
        </w:rPr>
        <w:t>different risk factors</w:t>
      </w:r>
      <w:r w:rsidR="00552A7E" w:rsidRPr="009B362C">
        <w:rPr>
          <w:lang w:val="en-US"/>
        </w:rPr>
        <w:t xml:space="preserve"> </w:t>
      </w:r>
      <w:r w:rsidR="00536D0C" w:rsidRPr="009B362C">
        <w:rPr>
          <w:lang w:val="en-US"/>
        </w:rPr>
        <w:fldChar w:fldCharType="begin">
          <w:fldData xml:space="preserve">PEVuZE5vdGU+PENpdGU+PEF1dGhvcj5CYXJrZXI8L0F1dGhvcj48WWVhcj4yMDExPC9ZZWFyPjxS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</w:fldData>
        </w:fldChar>
      </w:r>
      <w:r w:rsidR="005B63BE" w:rsidRPr="009B362C">
        <w:rPr>
          <w:lang w:val="en-US"/>
        </w:rPr>
        <w:instrText xml:space="preserve"> ADDIN EN.CITE </w:instrText>
      </w:r>
      <w:r w:rsidR="00536D0C" w:rsidRPr="009B362C">
        <w:rPr>
          <w:lang w:val="en-US"/>
        </w:rPr>
        <w:fldChar w:fldCharType="begin">
          <w:fldData xml:space="preserve">PEVuZE5vdGU+PENpdGU+PEF1dGhvcj5CYXJrZXI8L0F1dGhvcj48WWVhcj4yMDExPC9ZZWFyPjxS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</w:fldData>
        </w:fldChar>
      </w:r>
      <w:r w:rsidR="005B63BE"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5B63BE" w:rsidRPr="009B362C">
        <w:rPr>
          <w:noProof/>
          <w:lang w:val="en-US"/>
        </w:rPr>
        <w:t>(</w:t>
      </w:r>
      <w:hyperlink w:anchor="_ENREF_2" w:tooltip="Barker, 2011 #7628" w:history="1">
        <w:r w:rsidR="001660BD" w:rsidRPr="009B362C">
          <w:rPr>
            <w:noProof/>
            <w:lang w:val="en-US"/>
          </w:rPr>
          <w:t>Barker et al., 2011</w:t>
        </w:r>
      </w:hyperlink>
      <w:r w:rsidR="005B63BE" w:rsidRPr="009B362C">
        <w:rPr>
          <w:noProof/>
          <w:lang w:val="en-US"/>
        </w:rPr>
        <w:t xml:space="preserve">; </w:t>
      </w:r>
      <w:hyperlink w:anchor="_ENREF_21" w:tooltip="Burt, 2009 #8107" w:history="1">
        <w:r w:rsidR="001660BD" w:rsidRPr="009B362C">
          <w:rPr>
            <w:noProof/>
            <w:lang w:val="en-US"/>
          </w:rPr>
          <w:t>Burt, 2009</w:t>
        </w:r>
      </w:hyperlink>
      <w:r w:rsidR="005B63BE" w:rsidRPr="009B362C">
        <w:rPr>
          <w:noProof/>
          <w:lang w:val="en-US"/>
        </w:rPr>
        <w:t xml:space="preserve">; </w:t>
      </w:r>
      <w:hyperlink w:anchor="_ENREF_61" w:tooltip="Lacourse, 2010 #7356" w:history="1">
        <w:r w:rsidR="001660BD" w:rsidRPr="009B362C">
          <w:rPr>
            <w:noProof/>
            <w:lang w:val="en-US"/>
          </w:rPr>
          <w:t>Lacourse et al., 2010</w:t>
        </w:r>
      </w:hyperlink>
      <w:r w:rsidR="005B63BE" w:rsidRPr="009B362C">
        <w:rPr>
          <w:noProof/>
          <w:lang w:val="en-US"/>
        </w:rPr>
        <w:t>)</w:t>
      </w:r>
      <w:r w:rsidR="00536D0C" w:rsidRPr="009B362C">
        <w:rPr>
          <w:lang w:val="en-US"/>
        </w:rPr>
        <w:fldChar w:fldCharType="end"/>
      </w:r>
      <w:r w:rsidR="004E535B" w:rsidRPr="009B362C">
        <w:rPr>
          <w:lang w:val="en-US"/>
        </w:rPr>
        <w:t xml:space="preserve">. </w:t>
      </w:r>
      <w:r w:rsidR="00B82233" w:rsidRPr="009B362C">
        <w:rPr>
          <w:lang w:val="en-US"/>
        </w:rPr>
        <w:t>T</w:t>
      </w:r>
      <w:r w:rsidR="004E535B" w:rsidRPr="009B362C">
        <w:rPr>
          <w:lang w:val="en-US"/>
        </w:rPr>
        <w:t>he</w:t>
      </w:r>
      <w:r w:rsidR="00B82233" w:rsidRPr="009B362C">
        <w:rPr>
          <w:lang w:val="en-US"/>
        </w:rPr>
        <w:t xml:space="preserve"> relative role of genetic and environmental influences is</w:t>
      </w:r>
      <w:r w:rsidR="004E535B" w:rsidRPr="009B362C">
        <w:rPr>
          <w:lang w:val="en-US"/>
        </w:rPr>
        <w:t xml:space="preserve"> </w:t>
      </w:r>
      <w:r w:rsidR="00F92CE1" w:rsidRPr="009B362C">
        <w:rPr>
          <w:lang w:val="en-US"/>
        </w:rPr>
        <w:t xml:space="preserve">also </w:t>
      </w:r>
      <w:r w:rsidR="004E535B" w:rsidRPr="009B362C">
        <w:rPr>
          <w:lang w:val="en-US"/>
        </w:rPr>
        <w:t>different</w:t>
      </w:r>
      <w:r w:rsidR="009C31C6" w:rsidRPr="009B362C">
        <w:rPr>
          <w:lang w:val="en-US"/>
        </w:rPr>
        <w:t xml:space="preserve"> </w:t>
      </w:r>
      <w:r w:rsidR="00B82233" w:rsidRPr="009B362C">
        <w:rPr>
          <w:lang w:val="en-US"/>
        </w:rPr>
        <w:t xml:space="preserve">for the two types of </w:t>
      </w:r>
      <w:r w:rsidR="00A2104C" w:rsidRPr="009B362C">
        <w:rPr>
          <w:lang w:val="en-US"/>
        </w:rPr>
        <w:t>delinquent behavior</w:t>
      </w:r>
      <w:r w:rsidR="00873223" w:rsidRPr="009B362C">
        <w:rPr>
          <w:lang w:val="en-US"/>
        </w:rPr>
        <w:t xml:space="preserve">. </w:t>
      </w:r>
      <w:r w:rsidR="005C0803" w:rsidRPr="009B362C">
        <w:rPr>
          <w:lang w:val="en-US"/>
        </w:rPr>
        <w:t>O</w:t>
      </w:r>
      <w:r w:rsidR="00292A89" w:rsidRPr="009B362C">
        <w:rPr>
          <w:lang w:val="en-US"/>
        </w:rPr>
        <w:t>vert</w:t>
      </w:r>
      <w:r w:rsidR="00971A37" w:rsidRPr="009B362C">
        <w:rPr>
          <w:lang w:val="en-US"/>
        </w:rPr>
        <w:t xml:space="preserve"> </w:t>
      </w:r>
      <w:r w:rsidR="00A2104C" w:rsidRPr="009B362C">
        <w:rPr>
          <w:lang w:val="en-US"/>
        </w:rPr>
        <w:t xml:space="preserve">delinquent behavior </w:t>
      </w:r>
      <w:r w:rsidR="00971A37" w:rsidRPr="009B362C">
        <w:rPr>
          <w:lang w:val="en-US"/>
        </w:rPr>
        <w:t>is highly heritable an</w:t>
      </w:r>
      <w:r w:rsidR="00292A89" w:rsidRPr="009B362C">
        <w:rPr>
          <w:lang w:val="en-US"/>
        </w:rPr>
        <w:t>d the gene</w:t>
      </w:r>
      <w:r w:rsidR="00B82233" w:rsidRPr="009B362C">
        <w:rPr>
          <w:lang w:val="en-US"/>
        </w:rPr>
        <w:t>tic factor</w:t>
      </w:r>
      <w:r w:rsidR="00292A89" w:rsidRPr="009B362C">
        <w:rPr>
          <w:lang w:val="en-US"/>
        </w:rPr>
        <w:t>s contributing to its</w:t>
      </w:r>
      <w:r w:rsidR="00971A37" w:rsidRPr="009B362C">
        <w:rPr>
          <w:lang w:val="en-US"/>
        </w:rPr>
        <w:t xml:space="preserve"> </w:t>
      </w:r>
      <w:r w:rsidR="00B82233" w:rsidRPr="009B362C">
        <w:rPr>
          <w:lang w:val="en-US"/>
        </w:rPr>
        <w:t xml:space="preserve">development </w:t>
      </w:r>
      <w:r w:rsidR="00971A37" w:rsidRPr="009B362C">
        <w:rPr>
          <w:lang w:val="en-US"/>
        </w:rPr>
        <w:t xml:space="preserve">are first expressed during early-to-middle childhood </w:t>
      </w:r>
      <w:r w:rsidR="00536D0C" w:rsidRPr="009B362C">
        <w:rPr>
          <w:lang w:val="en-US"/>
        </w:rPr>
        <w:fldChar w:fldCharType="begin">
          <w:fldData xml:space="preserve">PEVuZE5vdGU+PENpdGU+PEF1dGhvcj52YW4gQmVpanN0ZXJ2ZWxkdDwvQXV0aG9yPjxZZWFyPjIw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</w:fldData>
        </w:fldChar>
      </w:r>
      <w:r w:rsidR="00AA7DD0" w:rsidRPr="009B362C">
        <w:rPr>
          <w:lang w:val="en-US"/>
        </w:rPr>
        <w:instrText xml:space="preserve"> ADDIN EN.CITE </w:instrText>
      </w:r>
      <w:r w:rsidR="00536D0C" w:rsidRPr="009B362C">
        <w:rPr>
          <w:lang w:val="en-US"/>
        </w:rPr>
        <w:fldChar w:fldCharType="begin">
          <w:fldData xml:space="preserve">PEVuZE5vdGU+PENpdGU+PEF1dGhvcj52YW4gQmVpanN0ZXJ2ZWxkdDwvQXV0aG9yPjxZZWFyPjIw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</w:fldData>
        </w:fldChar>
      </w:r>
      <w:r w:rsidR="00AA7DD0"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AA7DD0" w:rsidRPr="009B362C">
        <w:rPr>
          <w:noProof/>
          <w:lang w:val="en-US"/>
        </w:rPr>
        <w:t>(</w:t>
      </w:r>
      <w:hyperlink w:anchor="_ENREF_62" w:tooltip="Lacourse, sous presse #8101" w:history="1">
        <w:r w:rsidR="001660BD" w:rsidRPr="009B362C">
          <w:rPr>
            <w:noProof/>
            <w:lang w:val="en-US"/>
          </w:rPr>
          <w:t>Lacourse et al., sous presse</w:t>
        </w:r>
      </w:hyperlink>
      <w:r w:rsidR="00AA7DD0" w:rsidRPr="009B362C">
        <w:rPr>
          <w:noProof/>
          <w:lang w:val="en-US"/>
        </w:rPr>
        <w:t xml:space="preserve">; </w:t>
      </w:r>
      <w:hyperlink w:anchor="_ENREF_75" w:tooltip="Niv, 2013 #8165" w:history="1">
        <w:r w:rsidR="001660BD" w:rsidRPr="009B362C">
          <w:rPr>
            <w:noProof/>
            <w:lang w:val="en-US"/>
          </w:rPr>
          <w:t>Niv, Tuvblad, Raine, &amp; Baker, 2013</w:t>
        </w:r>
      </w:hyperlink>
      <w:r w:rsidR="00AA7DD0" w:rsidRPr="009B362C">
        <w:rPr>
          <w:noProof/>
          <w:lang w:val="en-US"/>
        </w:rPr>
        <w:t xml:space="preserve">; </w:t>
      </w:r>
      <w:hyperlink w:anchor="_ENREF_92" w:tooltip="van Beijsterveldt, 2003 #8109" w:history="1">
        <w:r w:rsidR="001660BD" w:rsidRPr="009B362C">
          <w:rPr>
            <w:noProof/>
            <w:lang w:val="en-US"/>
          </w:rPr>
          <w:t>van Beijsterveldt, Bartels, Hudziak, &amp; Boomsma, 2003</w:t>
        </w:r>
      </w:hyperlink>
      <w:r w:rsidR="00AA7DD0" w:rsidRPr="009B362C">
        <w:rPr>
          <w:noProof/>
          <w:lang w:val="en-US"/>
        </w:rPr>
        <w:t>)</w:t>
      </w:r>
      <w:r w:rsidR="00536D0C" w:rsidRPr="009B362C">
        <w:rPr>
          <w:lang w:val="en-US"/>
        </w:rPr>
        <w:fldChar w:fldCharType="end"/>
      </w:r>
      <w:r w:rsidR="00971A37" w:rsidRPr="009B362C">
        <w:rPr>
          <w:lang w:val="en-US"/>
        </w:rPr>
        <w:t xml:space="preserve">. </w:t>
      </w:r>
      <w:r w:rsidR="00C07DDD" w:rsidRPr="009B362C">
        <w:rPr>
          <w:lang w:val="en-US"/>
        </w:rPr>
        <w:t>In contrast, environmental influences are more salient</w:t>
      </w:r>
      <w:r w:rsidR="00B82233" w:rsidRPr="009B362C">
        <w:rPr>
          <w:lang w:val="en-US"/>
        </w:rPr>
        <w:t xml:space="preserve"> on covert </w:t>
      </w:r>
      <w:r w:rsidR="00A2104C" w:rsidRPr="009B362C">
        <w:rPr>
          <w:lang w:val="en-US"/>
        </w:rPr>
        <w:lastRenderedPageBreak/>
        <w:t>delinquent behavior</w:t>
      </w:r>
      <w:r w:rsidR="00C07DDD" w:rsidRPr="009B362C">
        <w:rPr>
          <w:lang w:val="en-US"/>
        </w:rPr>
        <w:t xml:space="preserve">, despite a steady increase of genetic influences from childhood to adolescence </w:t>
      </w:r>
      <w:r w:rsidR="00536D0C" w:rsidRPr="009B362C">
        <w:rPr>
          <w:lang w:val="en-US"/>
        </w:rPr>
        <w:fldChar w:fldCharType="begin"/>
      </w:r>
      <w:r w:rsidR="00C07DDD" w:rsidRPr="009B362C">
        <w:rPr>
          <w:lang w:val="en-US"/>
        </w:rPr>
        <w:instrText xml:space="preserve"> ADDIN EN.CITE &lt;EndNote&gt;&lt;Cite&gt;&lt;Author&gt;Burt&lt;/Author&gt;&lt;Year&gt;2009&lt;/Year&gt;&lt;RecNum&gt;8108&lt;/RecNum&gt;&lt;DisplayText&gt;(Burt &amp;amp; Klump, 2009)&lt;/DisplayText&gt;&lt;record&gt;&lt;rec-number&gt;8108&lt;/rec-number&gt;&lt;foreign-keys&gt;&lt;key app="EN" db-id="vrffdvpvldr29ne0z24pvw9tserwwrxxrpta"&gt;8108&lt;/key&gt;&lt;/foreign-keys&gt;&lt;ref-type name="Journal Article"&gt;17&lt;/ref-type&gt;&lt;contributors&gt;&lt;authors&gt;&lt;author&gt;Burt, S. A.&lt;/author&gt;&lt;author&gt;Klump, K. L.&lt;/author&gt;&lt;/authors&gt;&lt;/contributors&gt;&lt;titles&gt;&lt;title&gt;The etiological moderation of aggressive and nonaggressive antisocial behavior by age&lt;/title&gt;&lt;secondary-title&gt;Twin Research and Human Genetics&lt;/secondary-title&gt;&lt;/titles&gt;&lt;periodical&gt;&lt;full-title&gt;Twin Research and Human Genetics&lt;/full-title&gt;&lt;/periodical&gt;&lt;pages&gt;343-350&lt;/pages&gt;&lt;volume&gt;12&lt;/volume&gt;&lt;number&gt;4&lt;/number&gt;&lt;dates&gt;&lt;year&gt;2009&lt;/year&gt;&lt;pub-dates&gt;&lt;date&gt;Aug&lt;/date&gt;&lt;/pub-dates&gt;&lt;/dates&gt;&lt;isbn&gt;1832-4274&lt;/isbn&gt;&lt;accession-num&gt;WOS:000268994700002&lt;/accession-num&gt;&lt;urls&gt;&lt;related-urls&gt;&lt;url&gt;&amp;lt;Go to ISI&amp;gt;://WOS:000268994700002&lt;/url&gt;&lt;/related-urls&gt;&lt;/urls&gt;&lt;/record&gt;&lt;/Cite&gt;&lt;/EndNote&gt;</w:instrText>
      </w:r>
      <w:r w:rsidR="00536D0C" w:rsidRPr="009B362C">
        <w:rPr>
          <w:lang w:val="en-US"/>
        </w:rPr>
        <w:fldChar w:fldCharType="separate"/>
      </w:r>
      <w:r w:rsidR="00C07DDD" w:rsidRPr="009B362C">
        <w:rPr>
          <w:noProof/>
          <w:lang w:val="en-US"/>
        </w:rPr>
        <w:t>(</w:t>
      </w:r>
      <w:hyperlink w:anchor="_ENREF_22" w:tooltip="Burt, 2009 #8108" w:history="1">
        <w:r w:rsidR="001660BD" w:rsidRPr="009B362C">
          <w:rPr>
            <w:noProof/>
            <w:lang w:val="en-US"/>
          </w:rPr>
          <w:t>Burt &amp; Klump, 2009</w:t>
        </w:r>
      </w:hyperlink>
      <w:r w:rsidR="00C07DDD" w:rsidRPr="009B362C">
        <w:rPr>
          <w:noProof/>
          <w:lang w:val="en-US"/>
        </w:rPr>
        <w:t>)</w:t>
      </w:r>
      <w:r w:rsidR="00536D0C" w:rsidRPr="009B362C">
        <w:rPr>
          <w:lang w:val="en-US"/>
        </w:rPr>
        <w:fldChar w:fldCharType="end"/>
      </w:r>
      <w:r w:rsidR="009C31C6" w:rsidRPr="009B362C">
        <w:rPr>
          <w:lang w:val="en-US"/>
        </w:rPr>
        <w:t xml:space="preserve">. </w:t>
      </w:r>
      <w:r w:rsidR="003B5F4C" w:rsidRPr="009B362C">
        <w:rPr>
          <w:lang w:val="en-US"/>
        </w:rPr>
        <w:t>In consequence, some of the processes that underlie</w:t>
      </w:r>
      <w:r w:rsidR="008D3203" w:rsidRPr="009B362C">
        <w:rPr>
          <w:lang w:val="en-US"/>
        </w:rPr>
        <w:t xml:space="preserve"> the role of DPA and its interplay with genetic or environmental influences </w:t>
      </w:r>
      <w:r w:rsidR="005C0803" w:rsidRPr="009B362C">
        <w:rPr>
          <w:lang w:val="en-US"/>
        </w:rPr>
        <w:t>on</w:t>
      </w:r>
      <w:r w:rsidR="003B5F4C" w:rsidRPr="009B362C">
        <w:rPr>
          <w:lang w:val="en-US"/>
        </w:rPr>
        <w:t xml:space="preserve"> </w:t>
      </w:r>
      <w:r w:rsidR="00B8526A" w:rsidRPr="009B362C">
        <w:rPr>
          <w:lang w:val="en-US"/>
        </w:rPr>
        <w:t>delinquent behavior</w:t>
      </w:r>
      <w:r w:rsidR="003B5F4C" w:rsidRPr="009B362C">
        <w:rPr>
          <w:lang w:val="en-US"/>
        </w:rPr>
        <w:t xml:space="preserve"> may</w:t>
      </w:r>
      <w:r w:rsidR="00292A89" w:rsidRPr="009B362C">
        <w:rPr>
          <w:lang w:val="en-US"/>
        </w:rPr>
        <w:t xml:space="preserve"> vary depending on the type of </w:t>
      </w:r>
      <w:r w:rsidR="001A071A" w:rsidRPr="009B362C">
        <w:rPr>
          <w:lang w:val="en-US"/>
        </w:rPr>
        <w:t>delinquent behavior</w:t>
      </w:r>
      <w:r w:rsidR="003B5F4C" w:rsidRPr="009B362C">
        <w:rPr>
          <w:lang w:val="en-US"/>
        </w:rPr>
        <w:t xml:space="preserve"> considered</w:t>
      </w:r>
      <w:r w:rsidR="00292A89" w:rsidRPr="009B362C">
        <w:rPr>
          <w:lang w:val="en-US"/>
        </w:rPr>
        <w:t xml:space="preserve"> (i.e., overt vs</w:t>
      </w:r>
      <w:r w:rsidR="00B82B62" w:rsidRPr="009B362C">
        <w:rPr>
          <w:lang w:val="en-US"/>
        </w:rPr>
        <w:t>.</w:t>
      </w:r>
      <w:r w:rsidR="00292A89" w:rsidRPr="009B362C">
        <w:rPr>
          <w:lang w:val="en-US"/>
        </w:rPr>
        <w:t xml:space="preserve"> covert</w:t>
      </w:r>
      <w:r w:rsidR="001D20E5" w:rsidRPr="009B362C">
        <w:rPr>
          <w:lang w:val="en-US"/>
        </w:rPr>
        <w:t>)</w:t>
      </w:r>
      <w:r w:rsidR="005C0803" w:rsidRPr="009B362C">
        <w:rPr>
          <w:lang w:val="en-US"/>
        </w:rPr>
        <w:t xml:space="preserve"> or</w:t>
      </w:r>
      <w:r w:rsidR="00292A89" w:rsidRPr="009B362C">
        <w:rPr>
          <w:lang w:val="en-US"/>
        </w:rPr>
        <w:t xml:space="preserve"> the developmental period </w:t>
      </w:r>
      <w:r w:rsidR="005C0803" w:rsidRPr="009B362C">
        <w:rPr>
          <w:lang w:val="en-US"/>
        </w:rPr>
        <w:t>under investigation</w:t>
      </w:r>
      <w:r w:rsidR="00292A89" w:rsidRPr="009B362C">
        <w:rPr>
          <w:lang w:val="en-US"/>
        </w:rPr>
        <w:t xml:space="preserve"> (i.e., childhood vs</w:t>
      </w:r>
      <w:r w:rsidR="00B82B62" w:rsidRPr="009B362C">
        <w:rPr>
          <w:lang w:val="en-US"/>
        </w:rPr>
        <w:t>.</w:t>
      </w:r>
      <w:r w:rsidR="00292A89" w:rsidRPr="009B362C">
        <w:rPr>
          <w:lang w:val="en-US"/>
        </w:rPr>
        <w:t xml:space="preserve"> adolescence).</w:t>
      </w:r>
    </w:p>
    <w:p w14:paraId="1F74971D" w14:textId="77777777" w:rsidR="003B5F4C" w:rsidRPr="009B362C" w:rsidRDefault="001A071A" w:rsidP="003B5F4C">
      <w:pPr>
        <w:spacing w:line="480" w:lineRule="auto"/>
        <w:rPr>
          <w:b/>
          <w:lang w:val="en-US"/>
        </w:rPr>
      </w:pPr>
      <w:r w:rsidRPr="009B362C">
        <w:rPr>
          <w:b/>
          <w:lang w:val="en-US"/>
        </w:rPr>
        <w:t xml:space="preserve">The Usefulness of a </w:t>
      </w:r>
      <w:r w:rsidR="00BF1134" w:rsidRPr="009B362C">
        <w:rPr>
          <w:b/>
          <w:lang w:val="en-US"/>
        </w:rPr>
        <w:t>G</w:t>
      </w:r>
      <w:r w:rsidR="00962E95" w:rsidRPr="009B362C">
        <w:rPr>
          <w:b/>
          <w:lang w:val="en-US"/>
        </w:rPr>
        <w:t>enetically-</w:t>
      </w:r>
      <w:r w:rsidR="00BF1134" w:rsidRPr="009B362C">
        <w:rPr>
          <w:b/>
          <w:lang w:val="en-US"/>
        </w:rPr>
        <w:t>I</w:t>
      </w:r>
      <w:r w:rsidR="00962E95" w:rsidRPr="009B362C">
        <w:rPr>
          <w:b/>
          <w:lang w:val="en-US"/>
        </w:rPr>
        <w:t xml:space="preserve">nformed </w:t>
      </w:r>
      <w:r w:rsidRPr="009B362C">
        <w:rPr>
          <w:b/>
          <w:lang w:val="en-US"/>
        </w:rPr>
        <w:t>Perspective</w:t>
      </w:r>
    </w:p>
    <w:p w14:paraId="56D60787" w14:textId="77777777" w:rsidR="003D6CEB" w:rsidRPr="009B362C" w:rsidRDefault="001751EF" w:rsidP="00F6483D">
      <w:pPr>
        <w:spacing w:line="480" w:lineRule="auto"/>
        <w:ind w:firstLine="720"/>
        <w:rPr>
          <w:lang w:val="en-US"/>
        </w:rPr>
      </w:pPr>
      <w:r w:rsidRPr="009B362C">
        <w:rPr>
          <w:rFonts w:cs="Times New Roman"/>
          <w:szCs w:val="24"/>
          <w:lang w:val="en-CA"/>
        </w:rPr>
        <w:t xml:space="preserve">The vast majority of empirical evidence for genetic effects on </w:t>
      </w:r>
      <w:r w:rsidR="00B8526A" w:rsidRPr="009B362C">
        <w:rPr>
          <w:lang w:val="en-US"/>
        </w:rPr>
        <w:t>delinquent behavior</w:t>
      </w:r>
      <w:r w:rsidRPr="009B362C">
        <w:rPr>
          <w:rFonts w:cs="Times New Roman"/>
          <w:szCs w:val="24"/>
          <w:lang w:val="en-CA"/>
        </w:rPr>
        <w:t xml:space="preserve"> comes from </w:t>
      </w:r>
      <w:r w:rsidR="00536D0C" w:rsidRPr="009B362C">
        <w:rPr>
          <w:rFonts w:cs="Times New Roman"/>
          <w:i/>
          <w:szCs w:val="24"/>
          <w:lang w:val="en-CA"/>
        </w:rPr>
        <w:t>quantitative genetic studies</w:t>
      </w:r>
      <w:r w:rsidRPr="009B362C">
        <w:rPr>
          <w:rFonts w:cs="Times New Roman"/>
          <w:szCs w:val="24"/>
          <w:lang w:val="en-CA"/>
        </w:rPr>
        <w:t xml:space="preserve"> (which are also often termed behavioral genetic studies)</w:t>
      </w:r>
      <w:r w:rsidR="009A2ED5" w:rsidRPr="009B362C">
        <w:rPr>
          <w:rFonts w:cs="Times New Roman"/>
          <w:szCs w:val="24"/>
          <w:lang w:val="en-CA"/>
        </w:rPr>
        <w:t xml:space="preserve"> (</w:t>
      </w:r>
      <w:r w:rsidR="00C64B90" w:rsidRPr="009B362C">
        <w:rPr>
          <w:rFonts w:cs="Times New Roman"/>
          <w:szCs w:val="24"/>
          <w:lang w:val="en-CA"/>
        </w:rPr>
        <w:t>s</w:t>
      </w:r>
      <w:r w:rsidR="009A2ED5" w:rsidRPr="009B362C">
        <w:rPr>
          <w:rFonts w:cs="Times New Roman"/>
          <w:szCs w:val="24"/>
          <w:lang w:val="en-CA"/>
        </w:rPr>
        <w:t>ee Beaver, Schwartz, &amp; Gajos, this volume)</w:t>
      </w:r>
      <w:r w:rsidRPr="009B362C">
        <w:rPr>
          <w:rFonts w:cs="Times New Roman"/>
          <w:szCs w:val="24"/>
          <w:lang w:val="en-CA"/>
        </w:rPr>
        <w:t xml:space="preserve">. In contrast to </w:t>
      </w:r>
      <w:r w:rsidR="00536D0C" w:rsidRPr="009B362C">
        <w:rPr>
          <w:rFonts w:cs="Times New Roman"/>
          <w:i/>
          <w:szCs w:val="24"/>
          <w:lang w:val="en-CA"/>
        </w:rPr>
        <w:t>molecular genetic</w:t>
      </w:r>
      <w:r w:rsidR="00536D0C" w:rsidRPr="009B362C">
        <w:rPr>
          <w:rFonts w:cs="Times New Roman"/>
          <w:szCs w:val="24"/>
          <w:lang w:val="en-CA"/>
        </w:rPr>
        <w:t xml:space="preserve"> </w:t>
      </w:r>
      <w:r w:rsidR="00536D0C" w:rsidRPr="009B362C">
        <w:rPr>
          <w:rFonts w:cs="Times New Roman"/>
          <w:i/>
          <w:szCs w:val="24"/>
          <w:lang w:val="en-CA"/>
        </w:rPr>
        <w:t>studies</w:t>
      </w:r>
      <w:r w:rsidRPr="009B362C">
        <w:rPr>
          <w:rFonts w:cs="Times New Roman"/>
          <w:szCs w:val="24"/>
          <w:lang w:val="en-CA"/>
        </w:rPr>
        <w:t>, which attempt to identify specific genes related to a phenotype</w:t>
      </w:r>
      <w:r w:rsidR="00F92CE1" w:rsidRPr="009B362C">
        <w:rPr>
          <w:rFonts w:cs="Times New Roman"/>
          <w:szCs w:val="24"/>
          <w:lang w:val="en-CA"/>
        </w:rPr>
        <w:t xml:space="preserve"> such as </w:t>
      </w:r>
      <w:r w:rsidR="00B8526A" w:rsidRPr="009B362C">
        <w:rPr>
          <w:lang w:val="en-US"/>
        </w:rPr>
        <w:t>delinquent behavior</w:t>
      </w:r>
      <w:r w:rsidRPr="009B362C">
        <w:rPr>
          <w:rFonts w:cs="Times New Roman"/>
          <w:szCs w:val="24"/>
          <w:lang w:val="en-CA"/>
        </w:rPr>
        <w:t>, quantitative genetic studies do not explicitly measure specific genes</w:t>
      </w:r>
      <w:r w:rsidR="00F92CE1" w:rsidRPr="009B362C">
        <w:rPr>
          <w:rFonts w:cs="Times New Roman"/>
          <w:szCs w:val="24"/>
          <w:lang w:val="en-CA"/>
        </w:rPr>
        <w:t xml:space="preserve"> and </w:t>
      </w:r>
      <w:r w:rsidRPr="009B362C">
        <w:rPr>
          <w:rFonts w:cs="Times New Roman"/>
          <w:szCs w:val="24"/>
          <w:lang w:val="en-CA"/>
        </w:rPr>
        <w:t xml:space="preserve">many do not </w:t>
      </w:r>
      <w:r w:rsidR="00F92CE1" w:rsidRPr="009B362C">
        <w:rPr>
          <w:rFonts w:cs="Times New Roman"/>
          <w:szCs w:val="24"/>
          <w:lang w:val="en-CA"/>
        </w:rPr>
        <w:t xml:space="preserve">even </w:t>
      </w:r>
      <w:r w:rsidRPr="009B362C">
        <w:rPr>
          <w:rFonts w:cs="Times New Roman"/>
          <w:szCs w:val="24"/>
          <w:lang w:val="en-CA"/>
        </w:rPr>
        <w:t>include any specific measures of environmental influence. Instead</w:t>
      </w:r>
      <w:r w:rsidR="00EC6625" w:rsidRPr="009B362C">
        <w:rPr>
          <w:lang w:val="en-US"/>
        </w:rPr>
        <w:t xml:space="preserve">, </w:t>
      </w:r>
      <w:r w:rsidR="00F92CE1" w:rsidRPr="009B362C">
        <w:rPr>
          <w:lang w:val="en-US"/>
        </w:rPr>
        <w:t>quantitative</w:t>
      </w:r>
      <w:r w:rsidR="00EC6625" w:rsidRPr="009B362C">
        <w:rPr>
          <w:lang w:val="en-US"/>
        </w:rPr>
        <w:t xml:space="preserve"> genetic studies statistically infer </w:t>
      </w:r>
      <w:r w:rsidR="00765112" w:rsidRPr="009B362C">
        <w:rPr>
          <w:lang w:val="en-US"/>
        </w:rPr>
        <w:t>t</w:t>
      </w:r>
      <w:r w:rsidR="008151D9" w:rsidRPr="009B362C">
        <w:rPr>
          <w:lang w:val="en-US"/>
        </w:rPr>
        <w:t>he relative strength of</w:t>
      </w:r>
      <w:r w:rsidR="00765112" w:rsidRPr="009B362C">
        <w:rPr>
          <w:lang w:val="en-US"/>
        </w:rPr>
        <w:t xml:space="preserve"> genetic and environmental influences </w:t>
      </w:r>
      <w:r w:rsidR="00EC6625" w:rsidRPr="009B362C">
        <w:rPr>
          <w:lang w:val="en-US"/>
        </w:rPr>
        <w:t xml:space="preserve">on a </w:t>
      </w:r>
      <w:r w:rsidR="00F92CE1" w:rsidRPr="009B362C">
        <w:rPr>
          <w:lang w:val="en-US"/>
        </w:rPr>
        <w:t>phenotype</w:t>
      </w:r>
      <w:r w:rsidR="00EC6625" w:rsidRPr="009B362C">
        <w:rPr>
          <w:lang w:val="en-US"/>
        </w:rPr>
        <w:t xml:space="preserve"> </w:t>
      </w:r>
      <w:r w:rsidR="00765112" w:rsidRPr="009B362C">
        <w:rPr>
          <w:lang w:val="en-US"/>
        </w:rPr>
        <w:t xml:space="preserve">by examining the similarity of family members with varying degrees of genetic relatedness in </w:t>
      </w:r>
      <w:r w:rsidR="00EC6625" w:rsidRPr="009B362C">
        <w:rPr>
          <w:lang w:val="en-US"/>
        </w:rPr>
        <w:t>regard to that behavior</w:t>
      </w:r>
      <w:r w:rsidR="00564585" w:rsidRPr="009B362C">
        <w:rPr>
          <w:lang w:val="en-US"/>
        </w:rPr>
        <w:t xml:space="preserve"> in a specific population</w:t>
      </w:r>
      <w:r w:rsidR="00765112" w:rsidRPr="009B362C">
        <w:rPr>
          <w:lang w:val="en-US"/>
        </w:rPr>
        <w:t>. This can be accomplished using a variety of research designs, such as through the comparison of ado</w:t>
      </w:r>
      <w:r w:rsidR="00300B9D" w:rsidRPr="009B362C">
        <w:rPr>
          <w:lang w:val="en-US"/>
        </w:rPr>
        <w:t>pted and biological siblings or</w:t>
      </w:r>
      <w:r w:rsidR="00765112" w:rsidRPr="009B362C">
        <w:rPr>
          <w:lang w:val="en-US"/>
        </w:rPr>
        <w:t xml:space="preserve"> the comparison of identical </w:t>
      </w:r>
      <w:r w:rsidR="000604CD" w:rsidRPr="009B362C">
        <w:rPr>
          <w:lang w:val="en-US"/>
        </w:rPr>
        <w:t>(i.e., monozygotic</w:t>
      </w:r>
      <w:r w:rsidR="00300B9D" w:rsidRPr="009B362C">
        <w:rPr>
          <w:lang w:val="en-US"/>
        </w:rPr>
        <w:t>, MZ</w:t>
      </w:r>
      <w:r w:rsidR="000604CD" w:rsidRPr="009B362C">
        <w:rPr>
          <w:lang w:val="en-US"/>
        </w:rPr>
        <w:t>) and fraternal (i.e., dizygotic</w:t>
      </w:r>
      <w:r w:rsidR="00300B9D" w:rsidRPr="009B362C">
        <w:rPr>
          <w:lang w:val="en-US"/>
        </w:rPr>
        <w:t>, DZ</w:t>
      </w:r>
      <w:r w:rsidR="000604CD" w:rsidRPr="009B362C">
        <w:rPr>
          <w:lang w:val="en-US"/>
        </w:rPr>
        <w:t>) twin pai</w:t>
      </w:r>
      <w:r w:rsidR="00F50794" w:rsidRPr="009B362C">
        <w:rPr>
          <w:lang w:val="en-US"/>
        </w:rPr>
        <w:t>rs</w:t>
      </w:r>
      <w:r w:rsidR="000604CD" w:rsidRPr="009B362C">
        <w:rPr>
          <w:lang w:val="en-US"/>
        </w:rPr>
        <w:t xml:space="preserve">. </w:t>
      </w:r>
      <w:r w:rsidR="00300B9D" w:rsidRPr="009B362C">
        <w:rPr>
          <w:lang w:val="en-US"/>
        </w:rPr>
        <w:t xml:space="preserve">In the case of </w:t>
      </w:r>
      <w:r w:rsidR="00BA3740" w:rsidRPr="009B362C">
        <w:rPr>
          <w:lang w:val="en-US"/>
        </w:rPr>
        <w:t xml:space="preserve">the classical </w:t>
      </w:r>
      <w:r w:rsidR="00300B9D" w:rsidRPr="009B362C">
        <w:rPr>
          <w:lang w:val="en-US"/>
        </w:rPr>
        <w:t xml:space="preserve">twin </w:t>
      </w:r>
      <w:r w:rsidR="00BA3740" w:rsidRPr="009B362C">
        <w:rPr>
          <w:lang w:val="en-US"/>
        </w:rPr>
        <w:t>design</w:t>
      </w:r>
      <w:r w:rsidR="00300B9D" w:rsidRPr="009B362C">
        <w:rPr>
          <w:lang w:val="en-US"/>
        </w:rPr>
        <w:t>, the genetic and environmental variance associated with a given phen</w:t>
      </w:r>
      <w:r w:rsidR="00F50794" w:rsidRPr="009B362C">
        <w:rPr>
          <w:lang w:val="en-US"/>
        </w:rPr>
        <w:t>otype</w:t>
      </w:r>
      <w:r w:rsidR="00300B9D" w:rsidRPr="009B362C">
        <w:rPr>
          <w:lang w:val="en-US"/>
        </w:rPr>
        <w:t xml:space="preserve"> </w:t>
      </w:r>
      <w:r w:rsidR="00C51982" w:rsidRPr="009B362C">
        <w:rPr>
          <w:lang w:val="en-US"/>
        </w:rPr>
        <w:t xml:space="preserve">(i.e., overt or covert delinquency; DPA) </w:t>
      </w:r>
      <w:r w:rsidR="00300B9D" w:rsidRPr="009B362C">
        <w:rPr>
          <w:lang w:val="en-US"/>
        </w:rPr>
        <w:t>is decomposed by comparing the within pair similarity of MZ twins</w:t>
      </w:r>
      <w:r w:rsidR="00F92CE1" w:rsidRPr="009B362C">
        <w:rPr>
          <w:lang w:val="en-US"/>
        </w:rPr>
        <w:t xml:space="preserve">, </w:t>
      </w:r>
      <w:r w:rsidR="00300B9D" w:rsidRPr="009B362C">
        <w:rPr>
          <w:lang w:val="en-US"/>
        </w:rPr>
        <w:t>who share 100% of their genes and who are raised together</w:t>
      </w:r>
      <w:r w:rsidR="00F92CE1" w:rsidRPr="009B362C">
        <w:rPr>
          <w:lang w:val="en-US"/>
        </w:rPr>
        <w:t xml:space="preserve">, </w:t>
      </w:r>
      <w:r w:rsidR="00300B9D" w:rsidRPr="009B362C">
        <w:rPr>
          <w:lang w:val="en-US"/>
        </w:rPr>
        <w:t>to the within pair similarity of same-sex DZ twins</w:t>
      </w:r>
      <w:r w:rsidR="00F92CE1" w:rsidRPr="009B362C">
        <w:rPr>
          <w:lang w:val="en-US"/>
        </w:rPr>
        <w:t>,</w:t>
      </w:r>
      <w:r w:rsidR="00300B9D" w:rsidRPr="009B362C">
        <w:rPr>
          <w:lang w:val="en-US"/>
        </w:rPr>
        <w:t xml:space="preserve"> who are also raised together but only share </w:t>
      </w:r>
      <w:r w:rsidR="00F92CE1" w:rsidRPr="009B362C">
        <w:rPr>
          <w:lang w:val="en-US"/>
        </w:rPr>
        <w:t xml:space="preserve">on average </w:t>
      </w:r>
      <w:r w:rsidR="00300B9D" w:rsidRPr="009B362C">
        <w:rPr>
          <w:lang w:val="en-US"/>
        </w:rPr>
        <w:t xml:space="preserve">50% of their genes. </w:t>
      </w:r>
      <w:r w:rsidR="000604CD" w:rsidRPr="009B362C">
        <w:rPr>
          <w:lang w:val="en-US"/>
        </w:rPr>
        <w:t xml:space="preserve">The underlying assumption of all quantitative genetic designs is that inter-individual differences in a phenotype can be decomposed into three different sources of variance: </w:t>
      </w:r>
      <w:r w:rsidRPr="009B362C">
        <w:rPr>
          <w:i/>
          <w:lang w:val="en-US"/>
        </w:rPr>
        <w:t>additive</w:t>
      </w:r>
      <w:r w:rsidR="00AA7DD0" w:rsidRPr="009B362C">
        <w:rPr>
          <w:i/>
          <w:lang w:val="en-US"/>
        </w:rPr>
        <w:t xml:space="preserve"> (or </w:t>
      </w:r>
      <w:r w:rsidR="00D70EF0" w:rsidRPr="009B362C">
        <w:rPr>
          <w:i/>
          <w:lang w:val="en-US"/>
        </w:rPr>
        <w:t xml:space="preserve">non </w:t>
      </w:r>
      <w:r w:rsidR="00D70EF0" w:rsidRPr="009B362C">
        <w:rPr>
          <w:i/>
          <w:lang w:val="en-US"/>
        </w:rPr>
        <w:lastRenderedPageBreak/>
        <w:t>addi</w:t>
      </w:r>
      <w:r w:rsidR="00AA7DD0" w:rsidRPr="009B362C">
        <w:rPr>
          <w:i/>
          <w:lang w:val="en-US"/>
        </w:rPr>
        <w:t>tive)</w:t>
      </w:r>
      <w:r w:rsidRPr="009B362C">
        <w:rPr>
          <w:i/>
          <w:lang w:val="en-US"/>
        </w:rPr>
        <w:t xml:space="preserve"> genetic factors</w:t>
      </w:r>
      <w:r w:rsidR="000604CD" w:rsidRPr="009B362C">
        <w:rPr>
          <w:lang w:val="en-US"/>
        </w:rPr>
        <w:t xml:space="preserve">, </w:t>
      </w:r>
      <w:r w:rsidRPr="009B362C">
        <w:rPr>
          <w:i/>
          <w:lang w:val="en-US"/>
        </w:rPr>
        <w:t>shared environmental factors</w:t>
      </w:r>
      <w:r w:rsidR="000604CD" w:rsidRPr="009B362C">
        <w:rPr>
          <w:lang w:val="en-US"/>
        </w:rPr>
        <w:t xml:space="preserve">, and </w:t>
      </w:r>
      <w:r w:rsidRPr="009B362C">
        <w:rPr>
          <w:i/>
          <w:lang w:val="en-US"/>
        </w:rPr>
        <w:t>nonshared environmental factors</w:t>
      </w:r>
      <w:r w:rsidR="000604CD" w:rsidRPr="009B362C">
        <w:rPr>
          <w:lang w:val="en-US"/>
        </w:rPr>
        <w:t xml:space="preserve">. </w:t>
      </w:r>
      <w:r w:rsidR="00BA3740" w:rsidRPr="009B362C">
        <w:rPr>
          <w:lang w:val="en-US"/>
        </w:rPr>
        <w:t xml:space="preserve">In the classical twin design, </w:t>
      </w:r>
      <w:r w:rsidR="00BA3740" w:rsidRPr="009B362C">
        <w:rPr>
          <w:rFonts w:cs="Times New Roman"/>
          <w:i/>
          <w:szCs w:val="24"/>
          <w:lang w:val="en-CA"/>
        </w:rPr>
        <w:t>g</w:t>
      </w:r>
      <w:r w:rsidRPr="009B362C">
        <w:rPr>
          <w:rFonts w:cs="Times New Roman"/>
          <w:i/>
          <w:szCs w:val="24"/>
          <w:lang w:val="en-CA"/>
        </w:rPr>
        <w:t xml:space="preserve">enetic </w:t>
      </w:r>
      <w:r w:rsidRPr="009B362C">
        <w:rPr>
          <w:rFonts w:cs="Times New Roman"/>
          <w:szCs w:val="24"/>
          <w:lang w:val="en-CA"/>
        </w:rPr>
        <w:t xml:space="preserve">influences are indicated when the phenotypic similarity (i.e., correlation) of MZ twin pairs is greater than the phenotypic similarity of DZ twin pairs. </w:t>
      </w:r>
      <w:r w:rsidR="00BA3740" w:rsidRPr="009B362C">
        <w:rPr>
          <w:rFonts w:cs="Times New Roman"/>
          <w:szCs w:val="24"/>
          <w:lang w:val="en-US"/>
        </w:rPr>
        <w:t>S</w:t>
      </w:r>
      <w:r w:rsidR="009E755C" w:rsidRPr="009B362C">
        <w:rPr>
          <w:rFonts w:cs="Times New Roman"/>
          <w:szCs w:val="24"/>
          <w:lang w:val="en-US"/>
        </w:rPr>
        <w:t>hared environment refers to environmental factors ― both inside and outside of the family ― that siblings are jointly exposed to and that make them similar to each other (e.g., neighborhood crime level, family SES, parental mental health problems).</w:t>
      </w:r>
      <w:r w:rsidR="009E755C" w:rsidRPr="009B362C">
        <w:rPr>
          <w:rFonts w:ascii="Calibri" w:hAnsi="Calibri"/>
          <w:sz w:val="22"/>
          <w:lang w:val="en-US"/>
        </w:rPr>
        <w:t xml:space="preserve"> </w:t>
      </w:r>
      <w:r w:rsidR="00536D0C" w:rsidRPr="009B362C">
        <w:rPr>
          <w:rFonts w:cs="Times New Roman"/>
          <w:i/>
          <w:szCs w:val="24"/>
          <w:lang w:val="en-CA"/>
        </w:rPr>
        <w:t xml:space="preserve">Shared environmental </w:t>
      </w:r>
      <w:r w:rsidR="00536D0C" w:rsidRPr="009B362C">
        <w:rPr>
          <w:rFonts w:cs="Times New Roman"/>
          <w:szCs w:val="24"/>
          <w:lang w:val="en-CA"/>
        </w:rPr>
        <w:t>influences</w:t>
      </w:r>
      <w:r w:rsidR="00BA3740" w:rsidRPr="009B362C">
        <w:rPr>
          <w:rFonts w:cs="Times New Roman"/>
          <w:szCs w:val="24"/>
          <w:lang w:val="en-CA"/>
        </w:rPr>
        <w:t xml:space="preserve"> are indicated when MZ pairs as well as DZ twin pairs are similar to each other </w:t>
      </w:r>
      <w:r w:rsidR="00BA3740" w:rsidRPr="009B362C">
        <w:rPr>
          <w:rFonts w:cs="Times New Roman"/>
          <w:szCs w:val="24"/>
          <w:u w:val="single"/>
          <w:lang w:val="en-CA"/>
        </w:rPr>
        <w:t>and</w:t>
      </w:r>
      <w:r w:rsidR="00BA3740" w:rsidRPr="009B362C">
        <w:rPr>
          <w:rFonts w:cs="Times New Roman"/>
          <w:szCs w:val="24"/>
          <w:lang w:val="en-CA"/>
        </w:rPr>
        <w:t xml:space="preserve">, in addition, the degree of similarity among DZ twins is comparable to that of MZ twins. </w:t>
      </w:r>
      <w:r w:rsidRPr="009B362C">
        <w:rPr>
          <w:rFonts w:cs="Times New Roman"/>
          <w:szCs w:val="24"/>
          <w:lang w:val="en-US"/>
        </w:rPr>
        <w:t>Nonshared environment</w:t>
      </w:r>
      <w:r w:rsidR="00873223" w:rsidRPr="009B362C">
        <w:rPr>
          <w:rFonts w:cs="Times New Roman"/>
          <w:szCs w:val="24"/>
          <w:lang w:val="en-US"/>
        </w:rPr>
        <w:t>al</w:t>
      </w:r>
      <w:r w:rsidRPr="009B362C">
        <w:rPr>
          <w:rFonts w:cs="Times New Roman"/>
          <w:szCs w:val="24"/>
          <w:lang w:val="en-US"/>
        </w:rPr>
        <w:t xml:space="preserve"> factors refer to experiences within the family or outside the family that make siblings different from each other. </w:t>
      </w:r>
      <w:r w:rsidR="00536D0C" w:rsidRPr="009B362C">
        <w:rPr>
          <w:rFonts w:cs="Times New Roman"/>
          <w:i/>
          <w:szCs w:val="24"/>
          <w:lang w:val="en-US"/>
        </w:rPr>
        <w:t xml:space="preserve">Nonshared environmental </w:t>
      </w:r>
      <w:r w:rsidR="00536D0C" w:rsidRPr="009B362C">
        <w:rPr>
          <w:rFonts w:cs="Times New Roman"/>
          <w:szCs w:val="24"/>
          <w:lang w:val="en-US"/>
        </w:rPr>
        <w:t>influences</w:t>
      </w:r>
      <w:r w:rsidR="00BA3740" w:rsidRPr="009B362C">
        <w:rPr>
          <w:rFonts w:cs="Times New Roman"/>
          <w:szCs w:val="24"/>
          <w:lang w:val="en-US"/>
        </w:rPr>
        <w:t xml:space="preserve"> are indicated </w:t>
      </w:r>
      <w:r w:rsidR="00BA3740" w:rsidRPr="009B362C">
        <w:rPr>
          <w:rFonts w:cs="Times New Roman"/>
          <w:szCs w:val="24"/>
          <w:lang w:val="en-CA"/>
        </w:rPr>
        <w:t>by the extent to which even MZ twins, who are genetically identical and are raised in the same family, are different from each other (i.e., the degree to which the MZ correlation is less than 1).</w:t>
      </w:r>
      <w:r w:rsidR="007D04CB" w:rsidRPr="009B362C">
        <w:rPr>
          <w:rFonts w:ascii="Calibri" w:hAnsi="Calibri"/>
          <w:sz w:val="22"/>
          <w:lang w:val="en-CA"/>
        </w:rPr>
        <w:t xml:space="preserve"> </w:t>
      </w:r>
      <w:r w:rsidR="00BA3740" w:rsidRPr="009B362C">
        <w:rPr>
          <w:rFonts w:cs="Times New Roman"/>
          <w:szCs w:val="24"/>
          <w:lang w:val="en-US"/>
        </w:rPr>
        <w:t>Nonshared environmental</w:t>
      </w:r>
      <w:r w:rsidRPr="009B362C">
        <w:rPr>
          <w:rFonts w:cs="Times New Roman"/>
          <w:szCs w:val="24"/>
          <w:lang w:val="en-US"/>
        </w:rPr>
        <w:t xml:space="preserve"> experiences can come from within the family, such as differential treatment by parents </w:t>
      </w:r>
      <w:r w:rsidR="00536D0C" w:rsidRPr="009B362C">
        <w:rPr>
          <w:rFonts w:cs="Times New Roman"/>
          <w:szCs w:val="24"/>
          <w:lang w:val="en-US"/>
        </w:rPr>
        <w:fldChar w:fldCharType="begin">
          <w:fldData xml:space="preserve">PEVuZE5vdGU+PENpdGU+PEF1dGhvcj5Db25nZXI8L0F1dGhvcj48WWVhcj4xOTk0PC9ZZWFyPjxS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</w:fldData>
        </w:fldChar>
      </w:r>
      <w:r w:rsidR="00C16EE2" w:rsidRPr="009B362C">
        <w:rPr>
          <w:rFonts w:cs="Times New Roman"/>
          <w:szCs w:val="24"/>
          <w:lang w:val="en-US"/>
        </w:rPr>
        <w:instrText xml:space="preserve"> ADDIN EN.CITE </w:instrText>
      </w:r>
      <w:r w:rsidR="00536D0C" w:rsidRPr="009B362C">
        <w:rPr>
          <w:rFonts w:cs="Times New Roman"/>
          <w:szCs w:val="24"/>
          <w:lang w:val="en-US"/>
        </w:rPr>
        <w:fldChar w:fldCharType="begin">
          <w:fldData xml:space="preserve">PEVuZE5vdGU+PENpdGU+PEF1dGhvcj5Db25nZXI8L0F1dGhvcj48WWVhcj4xOTk0PC9ZZWFyPjxS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</w:fldData>
        </w:fldChar>
      </w:r>
      <w:r w:rsidR="00C16EE2" w:rsidRPr="009B362C">
        <w:rPr>
          <w:rFonts w:cs="Times New Roman"/>
          <w:szCs w:val="24"/>
          <w:lang w:val="en-US"/>
        </w:rPr>
        <w:instrText xml:space="preserve"> ADDIN EN.CITE.DATA </w:instrText>
      </w:r>
      <w:r w:rsidR="00536D0C" w:rsidRPr="009B362C">
        <w:rPr>
          <w:rFonts w:cs="Times New Roman"/>
          <w:szCs w:val="24"/>
          <w:lang w:val="en-US"/>
        </w:rPr>
      </w:r>
      <w:r w:rsidR="00536D0C" w:rsidRPr="009B362C">
        <w:rPr>
          <w:rFonts w:cs="Times New Roman"/>
          <w:szCs w:val="24"/>
          <w:lang w:val="en-US"/>
        </w:rPr>
        <w:fldChar w:fldCharType="end"/>
      </w:r>
      <w:r w:rsidR="00536D0C" w:rsidRPr="009B362C">
        <w:rPr>
          <w:rFonts w:cs="Times New Roman"/>
          <w:szCs w:val="24"/>
          <w:lang w:val="en-US"/>
        </w:rPr>
      </w:r>
      <w:r w:rsidR="00536D0C" w:rsidRPr="009B362C">
        <w:rPr>
          <w:rFonts w:cs="Times New Roman"/>
          <w:szCs w:val="24"/>
          <w:lang w:val="en-US"/>
        </w:rPr>
        <w:fldChar w:fldCharType="separate"/>
      </w:r>
      <w:r w:rsidR="00C16EE2" w:rsidRPr="009B362C">
        <w:rPr>
          <w:rFonts w:cs="Times New Roman"/>
          <w:noProof/>
          <w:szCs w:val="24"/>
          <w:lang w:val="en-US"/>
        </w:rPr>
        <w:t>(</w:t>
      </w:r>
      <w:hyperlink w:anchor="_ENREF_31" w:tooltip="Conger, 1994 #472" w:history="1">
        <w:r w:rsidR="001660BD" w:rsidRPr="009B362C">
          <w:rPr>
            <w:rFonts w:cs="Times New Roman"/>
            <w:noProof/>
            <w:szCs w:val="24"/>
            <w:lang w:val="en-US"/>
          </w:rPr>
          <w:t>Conger &amp; Conger, 1994</w:t>
        </w:r>
      </w:hyperlink>
      <w:r w:rsidR="00C16EE2" w:rsidRPr="009B362C">
        <w:rPr>
          <w:rFonts w:cs="Times New Roman"/>
          <w:noProof/>
          <w:szCs w:val="24"/>
          <w:lang w:val="en-US"/>
        </w:rPr>
        <w:t xml:space="preserve">; </w:t>
      </w:r>
      <w:hyperlink w:anchor="_ENREF_43" w:tooltip="Dunn, 1990 #473" w:history="1">
        <w:r w:rsidR="001660BD" w:rsidRPr="009B362C">
          <w:rPr>
            <w:rFonts w:cs="Times New Roman"/>
            <w:noProof/>
            <w:szCs w:val="24"/>
            <w:lang w:val="en-US"/>
          </w:rPr>
          <w:t>Dunn, Stocker, &amp; Plomin, 1990</w:t>
        </w:r>
      </w:hyperlink>
      <w:r w:rsidR="00C16EE2" w:rsidRPr="009B362C">
        <w:rPr>
          <w:rFonts w:cs="Times New Roman"/>
          <w:noProof/>
          <w:szCs w:val="24"/>
          <w:lang w:val="en-US"/>
        </w:rPr>
        <w:t xml:space="preserve">; </w:t>
      </w:r>
      <w:hyperlink w:anchor="_ENREF_72" w:tooltip="McHale, 1995 #474" w:history="1">
        <w:r w:rsidR="001660BD" w:rsidRPr="009B362C">
          <w:rPr>
            <w:rFonts w:cs="Times New Roman"/>
            <w:noProof/>
            <w:szCs w:val="24"/>
            <w:lang w:val="en-US"/>
          </w:rPr>
          <w:t>McHale, Crouter, McGuire, &amp; Updegraff, 1995</w:t>
        </w:r>
      </w:hyperlink>
      <w:r w:rsidR="00C16EE2" w:rsidRPr="009B362C">
        <w:rPr>
          <w:rFonts w:cs="Times New Roman"/>
          <w:noProof/>
          <w:szCs w:val="24"/>
          <w:lang w:val="en-US"/>
        </w:rPr>
        <w:t>)</w:t>
      </w:r>
      <w:r w:rsidR="00536D0C" w:rsidRPr="009B362C">
        <w:rPr>
          <w:rFonts w:cs="Times New Roman"/>
          <w:szCs w:val="24"/>
          <w:lang w:val="en-US"/>
        </w:rPr>
        <w:fldChar w:fldCharType="end"/>
      </w:r>
      <w:r w:rsidRPr="009B362C">
        <w:rPr>
          <w:rFonts w:cs="Times New Roman"/>
          <w:szCs w:val="24"/>
          <w:lang w:val="en-US"/>
        </w:rPr>
        <w:t>. However, the most important nons</w:t>
      </w:r>
      <w:r w:rsidR="009E755C" w:rsidRPr="009B362C">
        <w:rPr>
          <w:rFonts w:cs="Times New Roman"/>
          <w:szCs w:val="24"/>
          <w:lang w:val="en-US"/>
        </w:rPr>
        <w:t xml:space="preserve">hared environmental influences </w:t>
      </w:r>
      <w:r w:rsidRPr="009B362C">
        <w:rPr>
          <w:rFonts w:cs="Times New Roman"/>
          <w:szCs w:val="24"/>
          <w:lang w:val="en-US"/>
        </w:rPr>
        <w:t xml:space="preserve">are likely those experienced outside the family </w:t>
      </w:r>
      <w:r w:rsidR="00536D0C" w:rsidRPr="009B362C">
        <w:rPr>
          <w:rFonts w:cs="Times New Roman"/>
          <w:szCs w:val="24"/>
          <w:lang w:val="en-US"/>
        </w:rPr>
        <w:fldChar w:fldCharType="begin"/>
      </w:r>
      <w:r w:rsidR="00C16EE2" w:rsidRPr="009B362C">
        <w:rPr>
          <w:rFonts w:cs="Times New Roman"/>
          <w:szCs w:val="24"/>
          <w:lang w:val="en-US"/>
        </w:rPr>
        <w:instrText xml:space="preserve"> ADDIN EN.CITE &lt;EndNote&gt;&lt;Cite&gt;&lt;Author&gt;Dunn&lt;/Author&gt;&lt;Year&gt;1990&lt;/Year&gt;&lt;RecNum&gt;469&lt;/RecNum&gt;&lt;DisplayText&gt;(Dunn &amp;amp; Plomin, 1990)&lt;/DisplayText&gt;&lt;record&gt;&lt;rec-number&gt;469&lt;/rec-number&gt;&lt;foreign-keys&gt;&lt;key app="EN" db-id="5taa009pcvr0eketrvzpdsftrrr9f2tsz9e2"&gt;469&lt;/key&gt;&lt;/foreign-keys&gt;&lt;ref-type name="Book"&gt;6&lt;/ref-type&gt;&lt;contributors&gt;&lt;authors&gt;&lt;author&gt;Dunn, J.&lt;/author&gt;&lt;author&gt;Plomin, R&lt;/author&gt;&lt;/authors&gt;&lt;/contributors&gt;&lt;titles&gt;&lt;title&gt;Separate lives: Why siblings are so different&lt;/title&gt;&lt;/titles&gt;&lt;dates&gt;&lt;year&gt;1990&lt;/year&gt;&lt;/dates&gt;&lt;pub-location&gt;New York&lt;/pub-location&gt;&lt;publisher&gt;Basic Books&lt;/publisher&gt;&lt;urls&gt;&lt;/urls&gt;&lt;/record&gt;&lt;/Cite&gt;&lt;/EndNote&gt;</w:instrText>
      </w:r>
      <w:r w:rsidR="00536D0C" w:rsidRPr="009B362C">
        <w:rPr>
          <w:rFonts w:cs="Times New Roman"/>
          <w:szCs w:val="24"/>
          <w:lang w:val="en-US"/>
        </w:rPr>
        <w:fldChar w:fldCharType="separate"/>
      </w:r>
      <w:r w:rsidR="00C16EE2" w:rsidRPr="009B362C">
        <w:rPr>
          <w:rFonts w:cs="Times New Roman"/>
          <w:noProof/>
          <w:szCs w:val="24"/>
          <w:lang w:val="en-US"/>
        </w:rPr>
        <w:t>(</w:t>
      </w:r>
      <w:hyperlink w:anchor="_ENREF_42" w:tooltip="Dunn, 1990 #469" w:history="1">
        <w:r w:rsidR="001660BD" w:rsidRPr="009B362C">
          <w:rPr>
            <w:rFonts w:cs="Times New Roman"/>
            <w:noProof/>
            <w:szCs w:val="24"/>
            <w:lang w:val="en-US"/>
          </w:rPr>
          <w:t>Dunn &amp; Plomin, 1990</w:t>
        </w:r>
      </w:hyperlink>
      <w:r w:rsidR="00C16EE2" w:rsidRPr="009B362C">
        <w:rPr>
          <w:rFonts w:cs="Times New Roman"/>
          <w:noProof/>
          <w:szCs w:val="24"/>
          <w:lang w:val="en-US"/>
        </w:rPr>
        <w:t>)</w:t>
      </w:r>
      <w:r w:rsidR="00536D0C" w:rsidRPr="009B362C">
        <w:rPr>
          <w:rFonts w:cs="Times New Roman"/>
          <w:szCs w:val="24"/>
          <w:lang w:val="en-US"/>
        </w:rPr>
        <w:fldChar w:fldCharType="end"/>
      </w:r>
      <w:r w:rsidRPr="009B362C">
        <w:rPr>
          <w:rFonts w:cs="Times New Roman"/>
          <w:szCs w:val="24"/>
          <w:lang w:val="en-US"/>
        </w:rPr>
        <w:t>.</w:t>
      </w:r>
      <w:r w:rsidR="009E755C" w:rsidRPr="009B362C">
        <w:rPr>
          <w:rFonts w:ascii="Calibri" w:hAnsi="Calibri"/>
          <w:sz w:val="22"/>
          <w:lang w:val="en-US"/>
        </w:rPr>
        <w:t xml:space="preserve"> </w:t>
      </w:r>
      <w:r w:rsidR="00C51982" w:rsidRPr="009B362C">
        <w:rPr>
          <w:rFonts w:cs="Times New Roman"/>
          <w:szCs w:val="24"/>
          <w:lang w:val="en-US"/>
        </w:rPr>
        <w:t>Such outside-of-the-family experiences, of course, refer to peers and friends as m</w:t>
      </w:r>
      <w:r w:rsidR="003D6CEB" w:rsidRPr="009B362C">
        <w:rPr>
          <w:rFonts w:cs="Times New Roman"/>
          <w:szCs w:val="24"/>
          <w:lang w:val="en-US"/>
        </w:rPr>
        <w:t>any children</w:t>
      </w:r>
      <w:r w:rsidR="00C51982" w:rsidRPr="009B362C">
        <w:rPr>
          <w:rFonts w:cs="Times New Roman"/>
          <w:szCs w:val="24"/>
          <w:lang w:val="en-US"/>
        </w:rPr>
        <w:t>, including MZ twins,</w:t>
      </w:r>
      <w:r w:rsidR="003D6CEB" w:rsidRPr="009B362C">
        <w:rPr>
          <w:rFonts w:cs="Times New Roman"/>
          <w:szCs w:val="24"/>
          <w:lang w:val="en-US"/>
        </w:rPr>
        <w:t xml:space="preserve"> do not affiliate with the same friends as their sibling </w:t>
      </w:r>
      <w:r w:rsidR="00536D0C" w:rsidRPr="009B362C">
        <w:rPr>
          <w:rFonts w:cs="Times New Roman"/>
          <w:szCs w:val="24"/>
          <w:lang w:val="en-US"/>
        </w:rPr>
        <w:fldChar w:fldCharType="begin">
          <w:fldData xml:space="preserve">PEVuZE5vdGU+PENpdGU+PEF1dGhvcj5QaWtlPC9BdXRob3I+PFllYXI+MjAwMzwvWWVhcj48UmVj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</w:fldData>
        </w:fldChar>
      </w:r>
      <w:r w:rsidR="00AA7DD0" w:rsidRPr="009B362C">
        <w:rPr>
          <w:rFonts w:cs="Times New Roman"/>
          <w:szCs w:val="24"/>
          <w:lang w:val="en-US"/>
        </w:rPr>
        <w:instrText xml:space="preserve"> ADDIN EN.CITE </w:instrText>
      </w:r>
      <w:r w:rsidR="00536D0C" w:rsidRPr="009B362C">
        <w:rPr>
          <w:rFonts w:cs="Times New Roman"/>
          <w:szCs w:val="24"/>
          <w:lang w:val="en-US"/>
        </w:rPr>
        <w:fldChar w:fldCharType="begin">
          <w:fldData xml:space="preserve">PEVuZE5vdGU+PENpdGU+PEF1dGhvcj5QaWtlPC9BdXRob3I+PFllYXI+MjAwMzwvWWVhcj48UmVj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</w:fldData>
        </w:fldChar>
      </w:r>
      <w:r w:rsidR="00AA7DD0" w:rsidRPr="009B362C">
        <w:rPr>
          <w:rFonts w:cs="Times New Roman"/>
          <w:szCs w:val="24"/>
          <w:lang w:val="en-US"/>
        </w:rPr>
        <w:instrText xml:space="preserve"> ADDIN EN.CITE.DATA </w:instrText>
      </w:r>
      <w:r w:rsidR="00536D0C" w:rsidRPr="009B362C">
        <w:rPr>
          <w:rFonts w:cs="Times New Roman"/>
          <w:szCs w:val="24"/>
          <w:lang w:val="en-US"/>
        </w:rPr>
      </w:r>
      <w:r w:rsidR="00536D0C" w:rsidRPr="009B362C">
        <w:rPr>
          <w:rFonts w:cs="Times New Roman"/>
          <w:szCs w:val="24"/>
          <w:lang w:val="en-US"/>
        </w:rPr>
        <w:fldChar w:fldCharType="end"/>
      </w:r>
      <w:r w:rsidR="00536D0C" w:rsidRPr="009B362C">
        <w:rPr>
          <w:rFonts w:cs="Times New Roman"/>
          <w:szCs w:val="24"/>
          <w:lang w:val="en-US"/>
        </w:rPr>
      </w:r>
      <w:r w:rsidR="00536D0C" w:rsidRPr="009B362C">
        <w:rPr>
          <w:rFonts w:cs="Times New Roman"/>
          <w:szCs w:val="24"/>
          <w:lang w:val="en-US"/>
        </w:rPr>
        <w:fldChar w:fldCharType="separate"/>
      </w:r>
      <w:r w:rsidR="002C062B" w:rsidRPr="009B362C">
        <w:rPr>
          <w:rFonts w:cs="Times New Roman"/>
          <w:noProof/>
          <w:szCs w:val="24"/>
          <w:lang w:val="en-US"/>
        </w:rPr>
        <w:t>(</w:t>
      </w:r>
      <w:hyperlink w:anchor="_ENREF_78" w:tooltip="Pike, 2003 #7486" w:history="1">
        <w:r w:rsidR="001660BD" w:rsidRPr="009B362C">
          <w:rPr>
            <w:rFonts w:cs="Times New Roman"/>
            <w:noProof/>
            <w:szCs w:val="24"/>
            <w:lang w:val="en-US"/>
          </w:rPr>
          <w:t>Pike &amp; Atzaba-Poria, 2003</w:t>
        </w:r>
      </w:hyperlink>
      <w:r w:rsidR="002C062B" w:rsidRPr="009B362C">
        <w:rPr>
          <w:rFonts w:cs="Times New Roman"/>
          <w:noProof/>
          <w:szCs w:val="24"/>
          <w:lang w:val="en-US"/>
        </w:rPr>
        <w:t xml:space="preserve">; </w:t>
      </w:r>
      <w:hyperlink w:anchor="_ENREF_81" w:tooltip="Rose, 2002 #378" w:history="1">
        <w:r w:rsidR="001660BD" w:rsidRPr="009B362C">
          <w:rPr>
            <w:rFonts w:cs="Times New Roman"/>
            <w:noProof/>
            <w:szCs w:val="24"/>
            <w:lang w:val="en-US"/>
          </w:rPr>
          <w:t>Rose, 2002</w:t>
        </w:r>
      </w:hyperlink>
      <w:r w:rsidR="002C062B" w:rsidRPr="009B362C">
        <w:rPr>
          <w:rFonts w:cs="Times New Roman"/>
          <w:noProof/>
          <w:szCs w:val="24"/>
          <w:lang w:val="en-US"/>
        </w:rPr>
        <w:t xml:space="preserve">; </w:t>
      </w:r>
      <w:hyperlink w:anchor="_ENREF_90" w:tooltip="Thorpe, 2006 #8209" w:history="1">
        <w:r w:rsidR="001660BD" w:rsidRPr="009B362C">
          <w:rPr>
            <w:rFonts w:cs="Times New Roman"/>
            <w:noProof/>
            <w:szCs w:val="24"/>
            <w:lang w:val="en-US"/>
          </w:rPr>
          <w:t>Thorpe &amp; Gardner, 2006</w:t>
        </w:r>
      </w:hyperlink>
      <w:r w:rsidR="002C062B" w:rsidRPr="009B362C">
        <w:rPr>
          <w:rFonts w:cs="Times New Roman"/>
          <w:noProof/>
          <w:szCs w:val="24"/>
          <w:lang w:val="en-US"/>
        </w:rPr>
        <w:t>)</w:t>
      </w:r>
      <w:r w:rsidR="00536D0C" w:rsidRPr="009B362C">
        <w:rPr>
          <w:rFonts w:cs="Times New Roman"/>
          <w:szCs w:val="24"/>
          <w:lang w:val="en-US"/>
        </w:rPr>
        <w:fldChar w:fldCharType="end"/>
      </w:r>
      <w:r w:rsidR="003D6CEB" w:rsidRPr="009B362C">
        <w:rPr>
          <w:rFonts w:cs="Times New Roman"/>
          <w:szCs w:val="24"/>
          <w:lang w:val="en-US"/>
        </w:rPr>
        <w:t xml:space="preserve">. </w:t>
      </w:r>
      <w:r w:rsidR="00FA7651" w:rsidRPr="009B362C">
        <w:rPr>
          <w:lang w:val="en-US"/>
        </w:rPr>
        <w:t>Hence, d</w:t>
      </w:r>
      <w:r w:rsidR="00EB5C5E" w:rsidRPr="009B362C">
        <w:rPr>
          <w:lang w:val="en-US"/>
        </w:rPr>
        <w:t xml:space="preserve">epending whether DPA is shared or not shared by the </w:t>
      </w:r>
      <w:r w:rsidR="00650902" w:rsidRPr="009B362C">
        <w:rPr>
          <w:lang w:val="en-US"/>
        </w:rPr>
        <w:t>twins</w:t>
      </w:r>
      <w:r w:rsidR="00BB216B" w:rsidRPr="009B362C">
        <w:rPr>
          <w:lang w:val="en-US"/>
        </w:rPr>
        <w:t xml:space="preserve"> </w:t>
      </w:r>
      <w:r w:rsidR="00A150B1" w:rsidRPr="009B362C">
        <w:rPr>
          <w:lang w:val="en-US"/>
        </w:rPr>
        <w:t xml:space="preserve">of </w:t>
      </w:r>
      <w:r w:rsidR="000640CC" w:rsidRPr="009B362C">
        <w:rPr>
          <w:lang w:val="en-US"/>
        </w:rPr>
        <w:t>the same pair, it could be</w:t>
      </w:r>
      <w:r w:rsidR="00EB5C5E" w:rsidRPr="009B362C">
        <w:rPr>
          <w:lang w:val="en-US"/>
        </w:rPr>
        <w:t xml:space="preserve"> part of the shared or non</w:t>
      </w:r>
      <w:r w:rsidR="009A2ED5" w:rsidRPr="009B362C">
        <w:rPr>
          <w:lang w:val="en-US"/>
        </w:rPr>
        <w:t>-</w:t>
      </w:r>
      <w:r w:rsidR="00EB5C5E" w:rsidRPr="009B362C">
        <w:rPr>
          <w:lang w:val="en-US"/>
        </w:rPr>
        <w:t xml:space="preserve">shared environmental factors affecting </w:t>
      </w:r>
      <w:r w:rsidR="00B8526A" w:rsidRPr="009B362C">
        <w:rPr>
          <w:lang w:val="en-US"/>
        </w:rPr>
        <w:t>delinquent behav</w:t>
      </w:r>
      <w:r w:rsidR="001A071A" w:rsidRPr="009B362C">
        <w:rPr>
          <w:lang w:val="en-US"/>
        </w:rPr>
        <w:t>ior</w:t>
      </w:r>
      <w:r w:rsidR="00DC44DA" w:rsidRPr="009B362C">
        <w:rPr>
          <w:lang w:val="en-US"/>
        </w:rPr>
        <w:t xml:space="preserve">, in line with the </w:t>
      </w:r>
      <w:r w:rsidRPr="009B362C">
        <w:rPr>
          <w:lang w:val="en-US"/>
        </w:rPr>
        <w:t>Social Influence</w:t>
      </w:r>
      <w:r w:rsidR="00DC44DA" w:rsidRPr="009B362C">
        <w:rPr>
          <w:i/>
          <w:lang w:val="en-US"/>
        </w:rPr>
        <w:t xml:space="preserve"> </w:t>
      </w:r>
      <w:r w:rsidR="00BF1134" w:rsidRPr="009B362C">
        <w:rPr>
          <w:lang w:val="en-US"/>
        </w:rPr>
        <w:t>M</w:t>
      </w:r>
      <w:r w:rsidRPr="009B362C">
        <w:rPr>
          <w:lang w:val="en-US"/>
        </w:rPr>
        <w:t>odel</w:t>
      </w:r>
      <w:r w:rsidR="00EB5C5E" w:rsidRPr="009B362C">
        <w:rPr>
          <w:lang w:val="en-US"/>
        </w:rPr>
        <w:t xml:space="preserve">. </w:t>
      </w:r>
    </w:p>
    <w:p w14:paraId="6BEBB7A2" w14:textId="77777777" w:rsidR="00BF1134" w:rsidRPr="009B362C" w:rsidRDefault="00BF1134" w:rsidP="00BF1134">
      <w:pPr>
        <w:spacing w:line="480" w:lineRule="auto"/>
        <w:ind w:firstLine="720"/>
        <w:rPr>
          <w:lang w:val="en-US"/>
        </w:rPr>
      </w:pPr>
      <w:r w:rsidRPr="009B362C">
        <w:rPr>
          <w:lang w:val="en-US"/>
        </w:rPr>
        <w:t xml:space="preserve">Findings from quantitative genetic studies suggest that between 40 and 60% of the variance of overt or covert </w:t>
      </w:r>
      <w:r w:rsidR="00B8526A" w:rsidRPr="009B362C">
        <w:rPr>
          <w:lang w:val="en-US"/>
        </w:rPr>
        <w:t>delinquent behavior</w:t>
      </w:r>
      <w:r w:rsidRPr="009B362C">
        <w:rPr>
          <w:lang w:val="en-US"/>
        </w:rPr>
        <w:t xml:space="preserve"> is influenced by genetic factors; the remaining </w:t>
      </w:r>
      <w:r w:rsidRPr="009B362C">
        <w:rPr>
          <w:lang w:val="en-US"/>
        </w:rPr>
        <w:lastRenderedPageBreak/>
        <w:t>variation is influenced by nonshared and, to a much lesser degree, by shared environmental factors</w:t>
      </w:r>
      <w:r w:rsidR="00FF18E4" w:rsidRPr="009B362C">
        <w:rPr>
          <w:lang w:val="en-US"/>
        </w:rPr>
        <w:t xml:space="preserve"> </w:t>
      </w:r>
      <w:r w:rsidR="00536D0C" w:rsidRPr="009B362C">
        <w:rPr>
          <w:lang w:val="en-US"/>
        </w:rPr>
        <w:fldChar w:fldCharType="begin">
          <w:fldData xml:space="preserve">PEVuZE5vdGU+PENpdGU+PEF1dGhvcj5IYXJyaXM8L0F1dGhvcj48WWVhcj4xOTk1PC9ZZWFyPjxS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</w:fldData>
        </w:fldChar>
      </w:r>
      <w:r w:rsidR="00AA7DD0" w:rsidRPr="009B362C">
        <w:rPr>
          <w:lang w:val="en-US"/>
        </w:rPr>
        <w:instrText xml:space="preserve"> ADDIN EN.CITE </w:instrText>
      </w:r>
      <w:r w:rsidR="00536D0C" w:rsidRPr="009B362C">
        <w:rPr>
          <w:lang w:val="en-US"/>
        </w:rPr>
        <w:fldChar w:fldCharType="begin">
          <w:fldData xml:space="preserve">PEVuZE5vdGU+PENpdGU+PEF1dGhvcj5IYXJyaXM8L0F1dGhvcj48WWVhcj4xOTk1PC9ZZWFyPjxS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</w:fldData>
        </w:fldChar>
      </w:r>
      <w:r w:rsidR="00AA7DD0"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130834" w:rsidRPr="009B362C">
        <w:rPr>
          <w:noProof/>
          <w:lang w:val="en-US"/>
        </w:rPr>
        <w:t>(</w:t>
      </w:r>
      <w:hyperlink w:anchor="_ENREF_51" w:tooltip="Harris, 1995 #7707" w:history="1">
        <w:r w:rsidR="001660BD" w:rsidRPr="009B362C">
          <w:rPr>
            <w:noProof/>
            <w:lang w:val="en-US"/>
          </w:rPr>
          <w:t>Harris, 1995</w:t>
        </w:r>
      </w:hyperlink>
      <w:r w:rsidR="00130834" w:rsidRPr="009B362C">
        <w:rPr>
          <w:noProof/>
          <w:lang w:val="en-US"/>
        </w:rPr>
        <w:t xml:space="preserve">; </w:t>
      </w:r>
      <w:hyperlink w:anchor="_ENREF_74" w:tooltip="Moffitt, 2005 #7514" w:history="1">
        <w:r w:rsidR="001660BD" w:rsidRPr="009B362C">
          <w:rPr>
            <w:noProof/>
            <w:lang w:val="en-US"/>
          </w:rPr>
          <w:t>Moffitt, 2005</w:t>
        </w:r>
      </w:hyperlink>
      <w:r w:rsidR="00130834" w:rsidRPr="009B362C">
        <w:rPr>
          <w:noProof/>
          <w:lang w:val="en-US"/>
        </w:rPr>
        <w:t xml:space="preserve">; </w:t>
      </w:r>
      <w:hyperlink w:anchor="_ENREF_80" w:tooltip="Rhee, 2002 #7036" w:history="1">
        <w:r w:rsidR="001660BD" w:rsidRPr="009B362C">
          <w:rPr>
            <w:noProof/>
            <w:lang w:val="en-US"/>
          </w:rPr>
          <w:t>Rhee &amp; Waldman, 2002</w:t>
        </w:r>
      </w:hyperlink>
      <w:r w:rsidR="00130834" w:rsidRPr="009B362C">
        <w:rPr>
          <w:noProof/>
          <w:lang w:val="en-US"/>
        </w:rPr>
        <w:t xml:space="preserve">; </w:t>
      </w:r>
      <w:hyperlink w:anchor="_ENREF_91" w:tooltip="Tuvblad, 2011 #8191" w:history="1">
        <w:r w:rsidR="001660BD" w:rsidRPr="009B362C">
          <w:rPr>
            <w:noProof/>
            <w:lang w:val="en-US"/>
          </w:rPr>
          <w:t>Tuvblad &amp; Baker, 2011</w:t>
        </w:r>
      </w:hyperlink>
      <w:r w:rsidR="00130834" w:rsidRPr="009B362C">
        <w:rPr>
          <w:noProof/>
          <w:lang w:val="en-US"/>
        </w:rPr>
        <w:t xml:space="preserve">; </w:t>
      </w:r>
      <w:hyperlink w:anchor="_ENREF_94" w:tooltip="Viding, 2008 #8189" w:history="1">
        <w:r w:rsidR="001660BD" w:rsidRPr="009B362C">
          <w:rPr>
            <w:noProof/>
            <w:lang w:val="en-US"/>
          </w:rPr>
          <w:t>Viding, Larsson, &amp; Jones, 2008</w:t>
        </w:r>
      </w:hyperlink>
      <w:r w:rsidR="00130834" w:rsidRPr="009B362C">
        <w:rPr>
          <w:noProof/>
          <w:lang w:val="en-US"/>
        </w:rPr>
        <w:t>)</w:t>
      </w:r>
      <w:r w:rsidR="00536D0C" w:rsidRPr="009B362C">
        <w:rPr>
          <w:lang w:val="en-US"/>
        </w:rPr>
        <w:fldChar w:fldCharType="end"/>
      </w:r>
      <w:r w:rsidRPr="009B362C">
        <w:rPr>
          <w:lang w:val="en-US"/>
        </w:rPr>
        <w:t xml:space="preserve">. Although quantitative genetic designs are typically used to estimate heritable and environmental influences on traits or behaviors, such as </w:t>
      </w:r>
      <w:r w:rsidR="00B8526A" w:rsidRPr="009B362C">
        <w:rPr>
          <w:lang w:val="en-US"/>
        </w:rPr>
        <w:t>delinquent behavior</w:t>
      </w:r>
      <w:r w:rsidRPr="009B362C">
        <w:rPr>
          <w:lang w:val="en-US"/>
        </w:rPr>
        <w:t xml:space="preserve">, </w:t>
      </w:r>
      <w:r w:rsidRPr="009B362C">
        <w:rPr>
          <w:lang w:val="en-CA"/>
        </w:rPr>
        <w:t>t</w:t>
      </w:r>
      <w:r w:rsidRPr="009B362C">
        <w:rPr>
          <w:lang w:val="en-US"/>
        </w:rPr>
        <w:t xml:space="preserve">his type of analysis can be extended to any measured variable, including aspects of the environment such as DPA. It thus becomes possible to test whether, in line with the Social </w:t>
      </w:r>
      <w:r w:rsidRPr="009B362C">
        <w:rPr>
          <w:rFonts w:cs="Times New Roman"/>
          <w:szCs w:val="24"/>
          <w:lang w:val="en-US"/>
        </w:rPr>
        <w:t xml:space="preserve">Selection Model, the same underlying genetic disposition that leads to </w:t>
      </w:r>
      <w:r w:rsidR="00B8526A" w:rsidRPr="009B362C">
        <w:rPr>
          <w:lang w:val="en-US"/>
        </w:rPr>
        <w:t>delinquent behavior</w:t>
      </w:r>
      <w:r w:rsidRPr="009B362C">
        <w:rPr>
          <w:rFonts w:cs="Times New Roman"/>
          <w:szCs w:val="24"/>
          <w:lang w:val="en-US"/>
        </w:rPr>
        <w:t xml:space="preserve"> also leads to DPA. Such a phenomenon, where environmental experiences are influenced by individuals’ genetic disposition for certain traits or behaviors, </w:t>
      </w:r>
      <w:r w:rsidRPr="009B362C">
        <w:rPr>
          <w:rFonts w:cs="Times New Roman"/>
          <w:szCs w:val="24"/>
          <w:lang w:val="en-CA"/>
        </w:rPr>
        <w:t xml:space="preserve">is called </w:t>
      </w:r>
      <w:r w:rsidR="00536D0C" w:rsidRPr="009B362C">
        <w:rPr>
          <w:rFonts w:cs="Times New Roman"/>
          <w:i/>
          <w:szCs w:val="24"/>
          <w:lang w:val="en-CA"/>
        </w:rPr>
        <w:t>gene–environment correlation</w:t>
      </w:r>
      <w:r w:rsidRPr="009B362C">
        <w:rPr>
          <w:rFonts w:cs="Times New Roman"/>
          <w:szCs w:val="24"/>
          <w:lang w:val="en-CA"/>
        </w:rPr>
        <w:t xml:space="preserve">, or </w:t>
      </w:r>
      <w:r w:rsidRPr="009B362C">
        <w:rPr>
          <w:rFonts w:cs="Times New Roman"/>
          <w:i/>
          <w:szCs w:val="24"/>
          <w:lang w:val="en-CA"/>
        </w:rPr>
        <w:t>rGE</w:t>
      </w:r>
    </w:p>
    <w:p w14:paraId="4CF0A9C7" w14:textId="77777777" w:rsidR="003264A2" w:rsidRPr="009B362C" w:rsidRDefault="001751EF">
      <w:pPr>
        <w:autoSpaceDE w:val="0"/>
        <w:autoSpaceDN w:val="0"/>
        <w:adjustRightInd w:val="0"/>
        <w:spacing w:line="480" w:lineRule="auto"/>
        <w:rPr>
          <w:b/>
          <w:lang w:val="en-US"/>
        </w:rPr>
      </w:pPr>
      <w:r w:rsidRPr="009B362C">
        <w:rPr>
          <w:b/>
          <w:lang w:val="en-US"/>
        </w:rPr>
        <w:t xml:space="preserve">Testing the Social </w:t>
      </w:r>
      <w:r w:rsidR="00C51982" w:rsidRPr="009B362C">
        <w:rPr>
          <w:b/>
          <w:lang w:val="en-US"/>
        </w:rPr>
        <w:t xml:space="preserve">Influence and the </w:t>
      </w:r>
      <w:r w:rsidRPr="009B362C">
        <w:rPr>
          <w:b/>
          <w:lang w:val="en-US"/>
        </w:rPr>
        <w:t>Selection Model</w:t>
      </w:r>
      <w:r w:rsidR="0034334B" w:rsidRPr="009B362C">
        <w:rPr>
          <w:b/>
          <w:lang w:val="en-US"/>
        </w:rPr>
        <w:t>s</w:t>
      </w:r>
      <w:r w:rsidRPr="009B362C">
        <w:rPr>
          <w:b/>
          <w:lang w:val="en-US"/>
        </w:rPr>
        <w:t xml:space="preserve"> </w:t>
      </w:r>
      <w:r w:rsidR="00B40821" w:rsidRPr="009B362C">
        <w:rPr>
          <w:b/>
          <w:lang w:val="en-US"/>
        </w:rPr>
        <w:t xml:space="preserve">through </w:t>
      </w:r>
      <w:r w:rsidR="00AA7DD0" w:rsidRPr="009B362C">
        <w:rPr>
          <w:b/>
          <w:lang w:val="en-US"/>
        </w:rPr>
        <w:t>Gene</w:t>
      </w:r>
      <w:r w:rsidR="00933F8C" w:rsidRPr="009B362C">
        <w:rPr>
          <w:b/>
          <w:lang w:val="en-US"/>
        </w:rPr>
        <w:t>-Environment</w:t>
      </w:r>
      <w:r w:rsidR="00BF1134" w:rsidRPr="009B362C">
        <w:rPr>
          <w:b/>
          <w:lang w:val="en-US"/>
        </w:rPr>
        <w:t xml:space="preserve"> Correlation</w:t>
      </w:r>
      <w:r w:rsidR="0019116C" w:rsidRPr="009B362C">
        <w:rPr>
          <w:b/>
          <w:lang w:val="en-US"/>
        </w:rPr>
        <w:t>: Evidence f</w:t>
      </w:r>
      <w:r w:rsidR="00357D90" w:rsidRPr="009B362C">
        <w:rPr>
          <w:b/>
          <w:lang w:val="en-US"/>
        </w:rPr>
        <w:t>rom</w:t>
      </w:r>
      <w:r w:rsidR="0019116C" w:rsidRPr="009B362C">
        <w:rPr>
          <w:b/>
          <w:lang w:val="en-US"/>
        </w:rPr>
        <w:t xml:space="preserve"> Quantitative Genetic Studies</w:t>
      </w:r>
    </w:p>
    <w:p w14:paraId="47AE0EBC" w14:textId="77777777" w:rsidR="00904FC0" w:rsidRPr="009B362C" w:rsidRDefault="00BF1134">
      <w:pPr>
        <w:spacing w:line="480" w:lineRule="auto"/>
        <w:ind w:firstLine="720"/>
        <w:rPr>
          <w:rFonts w:ascii="Arial Narrow" w:hAnsi="Arial Narrow"/>
          <w:lang w:val="en-US"/>
        </w:rPr>
      </w:pPr>
      <w:r w:rsidRPr="009B362C">
        <w:rPr>
          <w:lang w:val="en-US"/>
        </w:rPr>
        <w:t xml:space="preserve">Several quantitative </w:t>
      </w:r>
      <w:r w:rsidR="00650902" w:rsidRPr="009B362C">
        <w:rPr>
          <w:lang w:val="en-US"/>
        </w:rPr>
        <w:t>genetic</w:t>
      </w:r>
      <w:r w:rsidR="00EB5C5E" w:rsidRPr="009B362C">
        <w:rPr>
          <w:lang w:val="en-US"/>
        </w:rPr>
        <w:t xml:space="preserve"> studies </w:t>
      </w:r>
      <w:r w:rsidR="00650902" w:rsidRPr="009B362C">
        <w:rPr>
          <w:lang w:val="en-US"/>
        </w:rPr>
        <w:t xml:space="preserve">have </w:t>
      </w:r>
      <w:r w:rsidR="00EB5C5E" w:rsidRPr="009B362C">
        <w:rPr>
          <w:lang w:val="en-US"/>
        </w:rPr>
        <w:t xml:space="preserve">found </w:t>
      </w:r>
      <w:r w:rsidR="00650902" w:rsidRPr="009B362C">
        <w:rPr>
          <w:lang w:val="en-US"/>
        </w:rPr>
        <w:t xml:space="preserve">significant </w:t>
      </w:r>
      <w:r w:rsidR="00EB5C5E" w:rsidRPr="009B362C">
        <w:rPr>
          <w:lang w:val="en-US"/>
        </w:rPr>
        <w:t xml:space="preserve">genetic influences on </w:t>
      </w:r>
      <w:r w:rsidR="00650902" w:rsidRPr="009B362C">
        <w:rPr>
          <w:lang w:val="en-US"/>
        </w:rPr>
        <w:t xml:space="preserve">youngsters’ </w:t>
      </w:r>
      <w:r w:rsidR="00EB5C5E" w:rsidRPr="009B362C">
        <w:rPr>
          <w:lang w:val="en-US"/>
        </w:rPr>
        <w:t xml:space="preserve">propensity to affiliate with </w:t>
      </w:r>
      <w:r w:rsidR="00CC0A34" w:rsidRPr="009B362C">
        <w:rPr>
          <w:lang w:val="en-US"/>
        </w:rPr>
        <w:t>delinquent or aggress</w:t>
      </w:r>
      <w:r w:rsidR="00916F2F" w:rsidRPr="009B362C">
        <w:rPr>
          <w:lang w:val="en-US"/>
        </w:rPr>
        <w:t>ive</w:t>
      </w:r>
      <w:r w:rsidR="00CC0A34" w:rsidRPr="009B362C">
        <w:rPr>
          <w:lang w:val="en-US"/>
        </w:rPr>
        <w:t xml:space="preserve"> </w:t>
      </w:r>
      <w:r w:rsidR="00EB5C5E" w:rsidRPr="009B362C">
        <w:rPr>
          <w:lang w:val="en-US"/>
        </w:rPr>
        <w:t xml:space="preserve">peers </w:t>
      </w:r>
      <w:r w:rsidR="00536D0C" w:rsidRPr="009B362C">
        <w:rPr>
          <w:lang w:val="en-US"/>
        </w:rPr>
        <w:fldChar w:fldCharType="begin">
          <w:fldData xml:space="preserve">PEVuZE5vdGU+PENpdGU+PEF1dGhvcj5CdXR0b248L0F1dGhvcj48WWVhcj4yMDA3PC9ZZWFyPjxS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</w:fldData>
        </w:fldChar>
      </w:r>
      <w:r w:rsidR="00AA7DD0" w:rsidRPr="009B362C">
        <w:rPr>
          <w:lang w:val="en-US"/>
        </w:rPr>
        <w:instrText xml:space="preserve"> ADDIN EN.CITE </w:instrText>
      </w:r>
      <w:r w:rsidR="00536D0C" w:rsidRPr="009B362C">
        <w:rPr>
          <w:lang w:val="en-US"/>
        </w:rPr>
        <w:fldChar w:fldCharType="begin">
          <w:fldData xml:space="preserve">PEVuZE5vdGU+PENpdGU+PEF1dGhvcj5CdXR0b248L0F1dGhvcj48WWVhcj4yMDA3PC9ZZWFyPjxS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</w:fldData>
        </w:fldChar>
      </w:r>
      <w:r w:rsidR="00AA7DD0"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AA7DD0" w:rsidRPr="009B362C">
        <w:rPr>
          <w:noProof/>
          <w:lang w:val="en-US"/>
        </w:rPr>
        <w:t>(</w:t>
      </w:r>
      <w:r w:rsidR="00E3799F" w:rsidRPr="009B362C">
        <w:rPr>
          <w:noProof/>
          <w:lang w:val="en-US"/>
        </w:rPr>
        <w:t>Baker</w:t>
      </w:r>
      <w:r w:rsidR="00F70E54" w:rsidRPr="009B362C">
        <w:rPr>
          <w:noProof/>
          <w:lang w:val="en-US"/>
        </w:rPr>
        <w:t xml:space="preserve"> &amp; Daniels</w:t>
      </w:r>
      <w:r w:rsidR="00E3799F" w:rsidRPr="009B362C">
        <w:rPr>
          <w:noProof/>
          <w:lang w:val="en-US"/>
        </w:rPr>
        <w:t>, 1990</w:t>
      </w:r>
      <w:r w:rsidR="00536D0C" w:rsidRPr="009B362C">
        <w:fldChar w:fldCharType="begin"/>
      </w:r>
      <w:r w:rsidR="00E3799F" w:rsidRPr="009B362C">
        <w:rPr>
          <w:lang w:val="en-US"/>
        </w:rPr>
        <w:instrText>Baker, 1990</w:instrText>
      </w:r>
      <w:r w:rsidR="00536D0C" w:rsidRPr="009B362C">
        <w:fldChar w:fldCharType="separate"/>
      </w:r>
      <w:r w:rsidR="001660BD" w:rsidRPr="009B362C">
        <w:rPr>
          <w:noProof/>
          <w:lang w:val="en-US"/>
        </w:rPr>
        <w:t>Baker &amp; Daniels, 1990</w:t>
      </w:r>
      <w:r w:rsidR="00536D0C" w:rsidRPr="009B362C">
        <w:rPr>
          <w:noProof/>
          <w:lang w:val="en-US"/>
        </w:rPr>
        <w:fldChar w:fldCharType="end"/>
      </w:r>
      <w:r w:rsidR="00AA7DD0" w:rsidRPr="009B362C">
        <w:rPr>
          <w:noProof/>
          <w:lang w:val="en-US"/>
        </w:rPr>
        <w:t xml:space="preserve">; </w:t>
      </w:r>
      <w:hyperlink w:anchor="_ENREF_5" w:tooltip="Beaver, 2009 #8167" w:history="1">
        <w:r w:rsidR="001660BD" w:rsidRPr="009B362C">
          <w:rPr>
            <w:noProof/>
            <w:lang w:val="en-US"/>
          </w:rPr>
          <w:t>Beaver, DeLisi, Wright, &amp; Vaughn, 2009</w:t>
        </w:r>
      </w:hyperlink>
      <w:r w:rsidR="00AA7DD0" w:rsidRPr="009B362C">
        <w:rPr>
          <w:noProof/>
          <w:lang w:val="en-US"/>
        </w:rPr>
        <w:t xml:space="preserve">; </w:t>
      </w:r>
      <w:hyperlink w:anchor="_ENREF_7" w:tooltip="Beaver, 2009 #8168" w:history="1">
        <w:r w:rsidR="001660BD" w:rsidRPr="009B362C">
          <w:rPr>
            <w:noProof/>
            <w:lang w:val="en-US"/>
          </w:rPr>
          <w:t>Beaver, Shutt, et al., 2009</w:t>
        </w:r>
      </w:hyperlink>
      <w:r w:rsidR="00AA7DD0" w:rsidRPr="009B362C">
        <w:rPr>
          <w:noProof/>
          <w:lang w:val="en-US"/>
        </w:rPr>
        <w:t xml:space="preserve">; </w:t>
      </w:r>
      <w:hyperlink w:anchor="_ENREF_25" w:tooltip="Button, 2007 #7190" w:history="1">
        <w:r w:rsidR="001660BD" w:rsidRPr="009B362C">
          <w:rPr>
            <w:noProof/>
            <w:lang w:val="en-US"/>
          </w:rPr>
          <w:t>Button et al., 2007</w:t>
        </w:r>
      </w:hyperlink>
      <w:r w:rsidR="00AA7DD0" w:rsidRPr="009B362C">
        <w:rPr>
          <w:noProof/>
          <w:lang w:val="en-US"/>
        </w:rPr>
        <w:t xml:space="preserve">; </w:t>
      </w:r>
      <w:hyperlink w:anchor="_ENREF_28" w:tooltip="Cleveland, 2005 #8026" w:history="1">
        <w:r w:rsidR="001660BD" w:rsidRPr="009B362C">
          <w:rPr>
            <w:noProof/>
            <w:lang w:val="en-US"/>
          </w:rPr>
          <w:t>Cleveland, Wiebe, &amp; Rowe, 2005</w:t>
        </w:r>
      </w:hyperlink>
      <w:r w:rsidR="00AA7DD0" w:rsidRPr="009B362C">
        <w:rPr>
          <w:noProof/>
          <w:lang w:val="en-US"/>
        </w:rPr>
        <w:t xml:space="preserve">; </w:t>
      </w:r>
      <w:hyperlink w:anchor="_ENREF_55" w:tooltip="Kendler, 2008 #8166" w:history="1">
        <w:r w:rsidR="001660BD" w:rsidRPr="009B362C">
          <w:rPr>
            <w:noProof/>
            <w:lang w:val="en-US"/>
          </w:rPr>
          <w:t>Kendler, Jacobson, Myers, &amp; Eaves, 2008</w:t>
        </w:r>
      </w:hyperlink>
      <w:r w:rsidR="00AA7DD0" w:rsidRPr="009B362C">
        <w:rPr>
          <w:noProof/>
          <w:lang w:val="en-US"/>
        </w:rPr>
        <w:t xml:space="preserve">; </w:t>
      </w:r>
      <w:hyperlink w:anchor="_ENREF_71" w:tooltip="Manke, 1995 #7034" w:history="1">
        <w:r w:rsidR="001660BD" w:rsidRPr="009B362C">
          <w:rPr>
            <w:noProof/>
            <w:lang w:val="en-US"/>
          </w:rPr>
          <w:t>Manke, McGuire, Reiss, Hetherington, &amp; Plomin, 1995</w:t>
        </w:r>
      </w:hyperlink>
      <w:r w:rsidR="00AA7DD0" w:rsidRPr="009B362C">
        <w:rPr>
          <w:noProof/>
          <w:lang w:val="en-US"/>
        </w:rPr>
        <w:t xml:space="preserve">; </w:t>
      </w:r>
      <w:hyperlink w:anchor="_ENREF_81" w:tooltip="Rose, 2002 #378" w:history="1">
        <w:r w:rsidR="001660BD" w:rsidRPr="009B362C">
          <w:rPr>
            <w:noProof/>
            <w:lang w:val="en-US"/>
          </w:rPr>
          <w:t>Rose, 2002</w:t>
        </w:r>
      </w:hyperlink>
      <w:r w:rsidR="00AA7DD0" w:rsidRPr="009B362C">
        <w:rPr>
          <w:noProof/>
          <w:lang w:val="en-US"/>
        </w:rPr>
        <w:t xml:space="preserve">; </w:t>
      </w:r>
      <w:hyperlink w:anchor="_ENREF_82" w:tooltip="Rowe, 1984 #7182" w:history="1">
        <w:r w:rsidR="001660BD" w:rsidRPr="009B362C">
          <w:rPr>
            <w:noProof/>
            <w:lang w:val="en-US"/>
          </w:rPr>
          <w:t>Rowe &amp; Osgood, 1984</w:t>
        </w:r>
      </w:hyperlink>
      <w:r w:rsidR="00AA7DD0" w:rsidRPr="009B362C">
        <w:rPr>
          <w:noProof/>
          <w:lang w:val="en-US"/>
        </w:rPr>
        <w:t xml:space="preserve">; </w:t>
      </w:r>
      <w:hyperlink w:anchor="_ENREF_88" w:tooltip="Tarantino, 2014 #8254" w:history="1">
        <w:r w:rsidR="001660BD" w:rsidRPr="009B362C">
          <w:rPr>
            <w:noProof/>
            <w:lang w:val="en-US"/>
          </w:rPr>
          <w:t>Tarantino et al., 2014</w:t>
        </w:r>
      </w:hyperlink>
      <w:r w:rsidR="00AA7DD0" w:rsidRPr="009B362C">
        <w:rPr>
          <w:noProof/>
          <w:lang w:val="en-US"/>
        </w:rPr>
        <w:t>)</w:t>
      </w:r>
      <w:r w:rsidR="00536D0C" w:rsidRPr="009B362C">
        <w:rPr>
          <w:lang w:val="en-US"/>
        </w:rPr>
        <w:fldChar w:fldCharType="end"/>
      </w:r>
      <w:r w:rsidR="007A37DC" w:rsidRPr="009B362C">
        <w:rPr>
          <w:lang w:val="en-US"/>
        </w:rPr>
        <w:t>.</w:t>
      </w:r>
      <w:r w:rsidR="001B209B" w:rsidRPr="009B362C">
        <w:rPr>
          <w:lang w:val="en-US"/>
        </w:rPr>
        <w:t xml:space="preserve"> </w:t>
      </w:r>
      <w:r w:rsidR="00517ED6" w:rsidRPr="009B362C">
        <w:rPr>
          <w:lang w:val="en-US"/>
        </w:rPr>
        <w:t xml:space="preserve">In these studies, </w:t>
      </w:r>
      <w:r w:rsidR="002D4468" w:rsidRPr="009B362C">
        <w:rPr>
          <w:lang w:val="en-US"/>
        </w:rPr>
        <w:t>betw</w:t>
      </w:r>
      <w:r w:rsidR="00933F8C" w:rsidRPr="009B362C">
        <w:rPr>
          <w:lang w:val="en-US"/>
        </w:rPr>
        <w:t>een 20 and 40% of the variance i</w:t>
      </w:r>
      <w:r w:rsidR="002D4468" w:rsidRPr="009B362C">
        <w:rPr>
          <w:lang w:val="en-US"/>
        </w:rPr>
        <w:t>n DPA is explained by genetic factors</w:t>
      </w:r>
      <w:r w:rsidR="005906CE" w:rsidRPr="009B362C">
        <w:rPr>
          <w:lang w:val="en-US"/>
        </w:rPr>
        <w:t>.</w:t>
      </w:r>
      <w:r w:rsidR="00650902" w:rsidRPr="009B362C">
        <w:rPr>
          <w:lang w:val="en-US"/>
        </w:rPr>
        <w:t xml:space="preserve"> </w:t>
      </w:r>
      <w:r w:rsidR="00A30C3B" w:rsidRPr="009B362C">
        <w:rPr>
          <w:lang w:val="en-US"/>
        </w:rPr>
        <w:t>Interestingly, all of the previously mentioned s</w:t>
      </w:r>
      <w:r w:rsidR="008905FE" w:rsidRPr="009B362C">
        <w:rPr>
          <w:lang w:val="en-US"/>
        </w:rPr>
        <w:t xml:space="preserve">tudies that found genetic </w:t>
      </w:r>
      <w:r w:rsidR="009750B7" w:rsidRPr="009B362C">
        <w:rPr>
          <w:lang w:val="en-US"/>
        </w:rPr>
        <w:t xml:space="preserve">effects on DPA </w:t>
      </w:r>
      <w:r w:rsidR="003E3DB8" w:rsidRPr="009B362C">
        <w:rPr>
          <w:lang w:val="en-US"/>
        </w:rPr>
        <w:t>used adolescent samples</w:t>
      </w:r>
      <w:r w:rsidR="003264A2" w:rsidRPr="009B362C">
        <w:rPr>
          <w:lang w:val="en-US"/>
        </w:rPr>
        <w:t xml:space="preserve">. </w:t>
      </w:r>
      <w:r w:rsidR="00A30C3B" w:rsidRPr="009B362C">
        <w:rPr>
          <w:lang w:val="en-US"/>
        </w:rPr>
        <w:t>In contrast, studies using samples of children or pre-adolescents often</w:t>
      </w:r>
      <w:r w:rsidR="008905FE" w:rsidRPr="009B362C">
        <w:rPr>
          <w:lang w:val="en-US"/>
        </w:rPr>
        <w:t xml:space="preserve"> found no </w:t>
      </w:r>
      <w:r w:rsidR="00A30C3B" w:rsidRPr="009B362C">
        <w:rPr>
          <w:lang w:val="en-US"/>
        </w:rPr>
        <w:t xml:space="preserve">or very weak </w:t>
      </w:r>
      <w:r w:rsidR="008905FE" w:rsidRPr="009B362C">
        <w:rPr>
          <w:lang w:val="en-US"/>
        </w:rPr>
        <w:t>genetic effects</w:t>
      </w:r>
      <w:r w:rsidR="00A30C3B" w:rsidRPr="009B362C">
        <w:rPr>
          <w:lang w:val="en-US"/>
        </w:rPr>
        <w:t xml:space="preserve"> and </w:t>
      </w:r>
      <w:r w:rsidR="00364623" w:rsidRPr="009B362C">
        <w:rPr>
          <w:lang w:val="en-US"/>
        </w:rPr>
        <w:t xml:space="preserve">instead a moderate contribution of shared environmental factors and a large contribution of nonshared environmental factors. </w:t>
      </w:r>
      <w:r w:rsidR="00904FC0" w:rsidRPr="009B362C">
        <w:rPr>
          <w:lang w:val="en-US"/>
        </w:rPr>
        <w:t>For example,</w:t>
      </w:r>
      <w:r w:rsidR="006F6C14" w:rsidRPr="009B362C">
        <w:rPr>
          <w:lang w:val="en-US"/>
        </w:rPr>
        <w:t xml:space="preserve"> a study of 12 </w:t>
      </w:r>
      <w:r w:rsidR="00933F8C" w:rsidRPr="009B362C">
        <w:rPr>
          <w:lang w:val="en-US"/>
        </w:rPr>
        <w:t>year-old</w:t>
      </w:r>
      <w:r w:rsidR="006F6C14" w:rsidRPr="009B362C">
        <w:rPr>
          <w:lang w:val="en-US"/>
        </w:rPr>
        <w:t xml:space="preserve"> Finnish </w:t>
      </w:r>
      <w:r w:rsidR="00B73F1C" w:rsidRPr="009B362C">
        <w:rPr>
          <w:lang w:val="en-US"/>
        </w:rPr>
        <w:t xml:space="preserve">male </w:t>
      </w:r>
      <w:r w:rsidR="006F6C14" w:rsidRPr="009B362C">
        <w:rPr>
          <w:lang w:val="en-US"/>
        </w:rPr>
        <w:t>twins</w:t>
      </w:r>
      <w:r w:rsidR="002C062B" w:rsidRPr="009B362C">
        <w:rPr>
          <w:lang w:val="en-US"/>
        </w:rPr>
        <w:t xml:space="preserve"> </w:t>
      </w:r>
      <w:r w:rsidR="00536D0C" w:rsidRPr="009B362C">
        <w:rPr>
          <w:lang w:val="en-US"/>
        </w:rPr>
        <w:fldChar w:fldCharType="begin"/>
      </w:r>
      <w:r w:rsidR="00AA7DD0" w:rsidRPr="009B362C">
        <w:rPr>
          <w:lang w:val="en-US"/>
        </w:rPr>
        <w:instrText xml:space="preserve"> ADDIN EN.CITE &lt;EndNote&gt;&lt;Cite&gt;&lt;Author&gt;Rose&lt;/Author&gt;&lt;Year&gt;2002&lt;/Year&gt;&lt;RecNum&gt;8208&lt;/RecNum&gt;&lt;DisplayText&gt;(Rose, 2002)&lt;/DisplayText&gt;&lt;record&gt;&lt;rec-number&gt;8208&lt;/rec-number&gt;&lt;foreign-keys&gt;&lt;key app="EN" db-id="vrffdvpvldr29ne0z24pvw9tserwwrxxrpta"&gt;8208&lt;/key&gt;&lt;/foreign-keys&gt;&lt;ref-type name="Book Section"&gt;5&lt;/ref-type&gt;&lt;contributors&gt;&lt;authors&gt;&lt;author&gt;Rose, R. J.&lt;/author&gt;&lt;/authors&gt;&lt;secondary-authors&gt;&lt;author&gt;L. Pulkkinen&lt;/author&gt;&lt;author&gt;A. Caspi&lt;/author&gt;&lt;/secondary-authors&gt;&lt;/contributors&gt;&lt;titles&gt;&lt;title&gt;How do adolescents select their friends? A behavior-genetic perspective&lt;/title&gt;&lt;secondary-title&gt;Paths to successful development: Personality in the life course&lt;/secondary-title&gt;&lt;/titles&gt;&lt;pages&gt;106-125&lt;/pages&gt;&lt;section&gt;4&lt;/section&gt;&lt;dates&gt;&lt;year&gt;2002&lt;/year&gt;&lt;/dates&gt;&lt;pub-location&gt;Cambridge, United Kingdom&lt;/pub-location&gt;&lt;publisher&gt;Cambridge University Press&lt;/publisher&gt;&lt;urls&gt;&lt;/urls&gt;&lt;/record&gt;&lt;/Cite&gt;&lt;/EndNote&gt;</w:instrText>
      </w:r>
      <w:r w:rsidR="00536D0C" w:rsidRPr="009B362C">
        <w:rPr>
          <w:lang w:val="en-US"/>
        </w:rPr>
        <w:fldChar w:fldCharType="separate"/>
      </w:r>
      <w:r w:rsidR="002C062B" w:rsidRPr="009B362C">
        <w:rPr>
          <w:noProof/>
          <w:lang w:val="en-US"/>
        </w:rPr>
        <w:t>(</w:t>
      </w:r>
      <w:hyperlink w:anchor="_ENREF_81" w:tooltip="Rose, 2002 #378" w:history="1">
        <w:r w:rsidR="001660BD" w:rsidRPr="009B362C">
          <w:rPr>
            <w:noProof/>
            <w:lang w:val="en-US"/>
          </w:rPr>
          <w:t>Rose, 2002</w:t>
        </w:r>
      </w:hyperlink>
      <w:r w:rsidR="002C062B" w:rsidRPr="009B362C">
        <w:rPr>
          <w:noProof/>
          <w:lang w:val="en-US"/>
        </w:rPr>
        <w:t>)</w:t>
      </w:r>
      <w:r w:rsidR="00536D0C" w:rsidRPr="009B362C">
        <w:rPr>
          <w:lang w:val="en-US"/>
        </w:rPr>
        <w:fldChar w:fldCharType="end"/>
      </w:r>
      <w:r w:rsidR="006F6C14" w:rsidRPr="009B362C">
        <w:rPr>
          <w:lang w:val="en-US"/>
        </w:rPr>
        <w:t xml:space="preserve"> showed that</w:t>
      </w:r>
      <w:r w:rsidR="00A30C3B" w:rsidRPr="009B362C">
        <w:rPr>
          <w:lang w:val="en-US"/>
        </w:rPr>
        <w:t xml:space="preserve"> </w:t>
      </w:r>
      <w:r w:rsidR="00B73F1C" w:rsidRPr="009B362C">
        <w:rPr>
          <w:lang w:val="en-US"/>
        </w:rPr>
        <w:t xml:space="preserve">participants’ </w:t>
      </w:r>
      <w:r w:rsidR="006F6C14" w:rsidRPr="009B362C">
        <w:rPr>
          <w:lang w:val="en-US"/>
        </w:rPr>
        <w:t xml:space="preserve">genetic make-up was not related to </w:t>
      </w:r>
      <w:r w:rsidR="00B73F1C" w:rsidRPr="009B362C">
        <w:rPr>
          <w:lang w:val="en-US"/>
        </w:rPr>
        <w:t>their</w:t>
      </w:r>
      <w:r w:rsidR="006F6C14" w:rsidRPr="009B362C">
        <w:rPr>
          <w:lang w:val="en-US"/>
        </w:rPr>
        <w:t xml:space="preserve"> friends’ externalizing</w:t>
      </w:r>
      <w:r w:rsidR="00A30C3B" w:rsidRPr="009B362C">
        <w:rPr>
          <w:lang w:val="en-US"/>
        </w:rPr>
        <w:t xml:space="preserve"> –</w:t>
      </w:r>
      <w:r w:rsidR="006F6C14" w:rsidRPr="009B362C">
        <w:rPr>
          <w:lang w:val="en-US"/>
        </w:rPr>
        <w:t xml:space="preserve"> or</w:t>
      </w:r>
      <w:r w:rsidR="00A30C3B" w:rsidRPr="009B362C">
        <w:rPr>
          <w:lang w:val="en-US"/>
        </w:rPr>
        <w:t>,</w:t>
      </w:r>
      <w:r w:rsidR="006F6C14" w:rsidRPr="009B362C">
        <w:rPr>
          <w:lang w:val="en-US"/>
        </w:rPr>
        <w:t xml:space="preserve"> </w:t>
      </w:r>
      <w:r w:rsidR="00A30C3B" w:rsidRPr="009B362C">
        <w:rPr>
          <w:lang w:val="en-US"/>
        </w:rPr>
        <w:t xml:space="preserve">for </w:t>
      </w:r>
      <w:r w:rsidR="006F6C14" w:rsidRPr="009B362C">
        <w:rPr>
          <w:lang w:val="en-US"/>
        </w:rPr>
        <w:t>that matter</w:t>
      </w:r>
      <w:r w:rsidR="00A30C3B" w:rsidRPr="009B362C">
        <w:rPr>
          <w:lang w:val="en-US"/>
        </w:rPr>
        <w:t>,</w:t>
      </w:r>
      <w:r w:rsidR="006F6C14" w:rsidRPr="009B362C">
        <w:rPr>
          <w:lang w:val="en-US"/>
        </w:rPr>
        <w:t xml:space="preserve"> internalizing</w:t>
      </w:r>
      <w:r w:rsidR="00A30C3B" w:rsidRPr="009B362C">
        <w:rPr>
          <w:lang w:val="en-US"/>
        </w:rPr>
        <w:t xml:space="preserve"> -</w:t>
      </w:r>
      <w:r w:rsidR="007D04CB" w:rsidRPr="009B362C">
        <w:rPr>
          <w:lang w:val="en-US"/>
        </w:rPr>
        <w:t xml:space="preserve"> </w:t>
      </w:r>
      <w:r w:rsidR="006F6C14" w:rsidRPr="009B362C">
        <w:rPr>
          <w:lang w:val="en-US"/>
        </w:rPr>
        <w:t xml:space="preserve">problems, </w:t>
      </w:r>
      <w:r w:rsidR="006F6C14" w:rsidRPr="009B362C">
        <w:rPr>
          <w:lang w:val="en-US"/>
        </w:rPr>
        <w:lastRenderedPageBreak/>
        <w:t xml:space="preserve">and only weak and inconsistent genetic effects were found for girls. An even clearer lack of </w:t>
      </w:r>
      <w:r w:rsidR="006150D6" w:rsidRPr="009B362C">
        <w:rPr>
          <w:lang w:val="en-US"/>
        </w:rPr>
        <w:t xml:space="preserve">genetic effects on DPA </w:t>
      </w:r>
      <w:r w:rsidR="006F6C14" w:rsidRPr="009B362C">
        <w:rPr>
          <w:lang w:val="en-US"/>
        </w:rPr>
        <w:t xml:space="preserve">for both boys and girls was found in </w:t>
      </w:r>
      <w:r w:rsidR="002C062B" w:rsidRPr="009B362C">
        <w:rPr>
          <w:lang w:val="en-US"/>
        </w:rPr>
        <w:t>a study</w:t>
      </w:r>
      <w:r w:rsidR="006F6C14" w:rsidRPr="009B362C">
        <w:rPr>
          <w:lang w:val="en-US"/>
        </w:rPr>
        <w:t xml:space="preserve"> of </w:t>
      </w:r>
      <w:r w:rsidR="006150D6" w:rsidRPr="009B362C">
        <w:rPr>
          <w:lang w:val="en-US"/>
        </w:rPr>
        <w:t xml:space="preserve">even </w:t>
      </w:r>
      <w:r w:rsidR="006F6C14" w:rsidRPr="009B362C">
        <w:rPr>
          <w:lang w:val="en-US"/>
        </w:rPr>
        <w:t>younger identical and fraternal twins (mean age = 10 years)</w:t>
      </w:r>
      <w:r w:rsidR="006150D6" w:rsidRPr="009B362C">
        <w:rPr>
          <w:lang w:val="en-US"/>
        </w:rPr>
        <w:t xml:space="preserve"> based</w:t>
      </w:r>
      <w:r w:rsidR="006F6C14" w:rsidRPr="009B362C">
        <w:rPr>
          <w:lang w:val="en-US"/>
        </w:rPr>
        <w:t xml:space="preserve"> </w:t>
      </w:r>
      <w:r w:rsidR="006150D6" w:rsidRPr="009B362C">
        <w:rPr>
          <w:lang w:val="en-US"/>
        </w:rPr>
        <w:t>on</w:t>
      </w:r>
      <w:r w:rsidR="006F6C14" w:rsidRPr="009B362C">
        <w:rPr>
          <w:lang w:val="en-US"/>
        </w:rPr>
        <w:t xml:space="preserve"> teacher-ratings and direct observational assessments of children’s and their close friends’ antisocial behaviors</w:t>
      </w:r>
      <w:r w:rsidR="009131C0" w:rsidRPr="009B362C">
        <w:rPr>
          <w:lang w:val="en-US"/>
        </w:rPr>
        <w:t xml:space="preserve"> </w:t>
      </w:r>
      <w:r w:rsidR="00536D0C" w:rsidRPr="009B362C">
        <w:rPr>
          <w:lang w:val="en-US"/>
        </w:rPr>
        <w:fldChar w:fldCharType="begin"/>
      </w:r>
      <w:r w:rsidR="009131C0" w:rsidRPr="009B362C">
        <w:rPr>
          <w:lang w:val="en-US"/>
        </w:rPr>
        <w:instrText xml:space="preserve"> ADDIN EN.CITE &lt;EndNote&gt;&lt;Cite&gt;&lt;Author&gt;Bullock&lt;/Author&gt;&lt;Year&gt;2006&lt;/Year&gt;&lt;RecNum&gt;7033&lt;/RecNum&gt;&lt;DisplayText&gt;(Bullock, Deater-Deckard, &amp;amp; Leve, 2006)&lt;/DisplayText&gt;&lt;record&gt;&lt;rec-number&gt;7033&lt;/rec-number&gt;&lt;foreign-keys&gt;&lt;key app="EN" db-id="vrffdvpvldr29ne0z24pvw9tserwwrxxrpta"&gt;7033&lt;/key&gt;&lt;/foreign-keys&gt;&lt;ref-type name="Journal Article"&gt;17&lt;/ref-type&gt;&lt;contributors&gt;&lt;authors&gt;&lt;author&gt;Bullock, B. M.&lt;/author&gt;&lt;author&gt;Deater-Deckard, Kirby&lt;/author&gt;&lt;author&gt;Leve, L. D.&lt;/author&gt;&lt;/authors&gt;&lt;/contributors&gt;&lt;titles&gt;&lt;title&gt;Deviant peer affiliation and problem behavior: A test of genetic and environmental influences&lt;/title&gt;&lt;secondary-title&gt;Journal of Abnormal Child Psychology&lt;/secondary-title&gt;&lt;/titles&gt;&lt;periodical&gt;&lt;full-title&gt;Journal of Abnormal Child Psychology&lt;/full-title&gt;&lt;abbr-1&gt;J Abnorm Child Psychol&lt;/abbr-1&gt;&lt;/periodical&gt;&lt;pages&gt;29-41&lt;/pages&gt;&lt;volume&gt;34&lt;/volume&gt;&lt;dates&gt;&lt;year&gt;2006&lt;/year&gt;&lt;/dates&gt;&lt;urls&gt;&lt;/urls&gt;&lt;/record&gt;&lt;/Cite&gt;&lt;/EndNote&gt;</w:instrText>
      </w:r>
      <w:r w:rsidR="00536D0C" w:rsidRPr="009B362C">
        <w:rPr>
          <w:lang w:val="en-US"/>
        </w:rPr>
        <w:fldChar w:fldCharType="separate"/>
      </w:r>
      <w:r w:rsidR="009131C0" w:rsidRPr="009B362C">
        <w:rPr>
          <w:noProof/>
          <w:lang w:val="en-US"/>
        </w:rPr>
        <w:t>(</w:t>
      </w:r>
      <w:hyperlink w:anchor="_ENREF_20" w:tooltip="Bullock, 2006 #7033" w:history="1">
        <w:r w:rsidR="001660BD" w:rsidRPr="009B362C">
          <w:rPr>
            <w:noProof/>
            <w:lang w:val="en-US"/>
          </w:rPr>
          <w:t>Bullock, Deater-Deckard, &amp; Leve, 2006</w:t>
        </w:r>
      </w:hyperlink>
      <w:r w:rsidR="009131C0" w:rsidRPr="009B362C">
        <w:rPr>
          <w:noProof/>
          <w:lang w:val="en-US"/>
        </w:rPr>
        <w:t>)</w:t>
      </w:r>
      <w:r w:rsidR="00536D0C" w:rsidRPr="009B362C">
        <w:rPr>
          <w:lang w:val="en-US"/>
        </w:rPr>
        <w:fldChar w:fldCharType="end"/>
      </w:r>
      <w:r w:rsidR="006F6C14" w:rsidRPr="009B362C">
        <w:rPr>
          <w:lang w:val="en-US"/>
        </w:rPr>
        <w:t>. And, finally, the same picture emerge</w:t>
      </w:r>
      <w:r w:rsidR="006150D6" w:rsidRPr="009B362C">
        <w:rPr>
          <w:lang w:val="en-US"/>
        </w:rPr>
        <w:t>d</w:t>
      </w:r>
      <w:r w:rsidR="006F6C14" w:rsidRPr="009B362C">
        <w:rPr>
          <w:lang w:val="en-US"/>
        </w:rPr>
        <w:t xml:space="preserve"> in data drawn from the Quebec Newborn Twin Study (QNST), a longitudinal sample of identical and fraternal twins for whom friendship nominations were obtained over multiple time points. In kindergarten, teacher and peer ratings of physical aggression were obtained for each twin child and his or her nominated best friends in the classroom</w:t>
      </w:r>
      <w:r w:rsidR="00322292" w:rsidRPr="009B362C">
        <w:rPr>
          <w:lang w:val="en-US"/>
        </w:rPr>
        <w:t xml:space="preserve"> </w:t>
      </w:r>
      <w:r w:rsidR="00536D0C" w:rsidRPr="009B362C">
        <w:rPr>
          <w:lang w:val="en-US"/>
        </w:rPr>
        <w:fldChar w:fldCharType="begin"/>
      </w:r>
      <w:r w:rsidR="00322292" w:rsidRPr="009B362C">
        <w:rPr>
          <w:lang w:val="en-US"/>
        </w:rPr>
        <w:instrText xml:space="preserve"> ADDIN EN.CITE &lt;EndNote&gt;&lt;Cite&gt;&lt;Author&gt;van Lier&lt;/Author&gt;&lt;Year&gt;2007&lt;/Year&gt;&lt;RecNum&gt;6238&lt;/RecNum&gt;&lt;DisplayText&gt;(van Lier, Wanner, &amp;amp; Vitaro, 2007)&lt;/DisplayText&gt;&lt;record&gt;&lt;rec-number&gt;6238&lt;/rec-number&gt;&lt;foreign-keys&gt;&lt;key app="EN" db-id="vrffdvpvldr29ne0z24pvw9tserwwrxxrpta"&gt;6238&lt;/key&gt;&lt;/foreign-keys&gt;&lt;ref-type name="Journal Article"&gt;17&lt;/ref-type&gt;&lt;contributors&gt;&lt;authors&gt;&lt;author&gt;van Lier, P. A. C.&lt;/author&gt;&lt;author&gt;Wanner, B.&lt;/author&gt;&lt;author&gt;Vitaro, F.&lt;/author&gt;&lt;/authors&gt;&lt;/contributors&gt;&lt;titles&gt;&lt;title&gt;Onset of antisocial behavior, affiliation with deviant friends, and childhood maladjustment: A test of the childhood- and adolescent-onset models&lt;/title&gt;&lt;secondary-title&gt;Development and Psychopathology&lt;/secondary-title&gt;&lt;/titles&gt;&lt;periodical&gt;&lt;full-title&gt;Development and Psychopathology&lt;/full-title&gt;&lt;abbr-1&gt;Dev Psychopathol&lt;/abbr-1&gt;&lt;/periodical&gt;&lt;pages&gt;167-185&lt;/pages&gt;&lt;volume&gt;19&lt;/volume&gt;&lt;dates&gt;&lt;year&gt;2007&lt;/year&gt;&lt;/dates&gt;&lt;urls&gt;&lt;/urls&gt;&lt;/record&gt;&lt;/Cite&gt;&lt;/EndNote&gt;</w:instrText>
      </w:r>
      <w:r w:rsidR="00536D0C" w:rsidRPr="009B362C">
        <w:rPr>
          <w:lang w:val="en-US"/>
        </w:rPr>
        <w:fldChar w:fldCharType="separate"/>
      </w:r>
      <w:r w:rsidR="00322292" w:rsidRPr="009B362C">
        <w:rPr>
          <w:noProof/>
          <w:lang w:val="en-US"/>
        </w:rPr>
        <w:t>(</w:t>
      </w:r>
      <w:hyperlink w:anchor="_ENREF_93" w:tooltip="van Lier, 2007 #6238" w:history="1">
        <w:r w:rsidR="001660BD" w:rsidRPr="009B362C">
          <w:rPr>
            <w:noProof/>
            <w:lang w:val="en-US"/>
          </w:rPr>
          <w:t>van Lier, Wanner, &amp; Vitaro, 2007</w:t>
        </w:r>
      </w:hyperlink>
      <w:r w:rsidR="00322292" w:rsidRPr="009B362C">
        <w:rPr>
          <w:noProof/>
          <w:lang w:val="en-US"/>
        </w:rPr>
        <w:t>)</w:t>
      </w:r>
      <w:r w:rsidR="00536D0C" w:rsidRPr="009B362C">
        <w:rPr>
          <w:lang w:val="en-US"/>
        </w:rPr>
        <w:fldChar w:fldCharType="end"/>
      </w:r>
      <w:r w:rsidR="006F6C14" w:rsidRPr="009B362C">
        <w:rPr>
          <w:lang w:val="en-US"/>
        </w:rPr>
        <w:t>. As in other studies</w:t>
      </w:r>
      <w:r w:rsidR="00322292" w:rsidRPr="009B362C">
        <w:rPr>
          <w:lang w:val="en-US"/>
        </w:rPr>
        <w:t xml:space="preserve"> </w:t>
      </w:r>
      <w:r w:rsidR="00536D0C" w:rsidRPr="009B362C">
        <w:rPr>
          <w:lang w:val="en-US"/>
        </w:rPr>
        <w:fldChar w:fldCharType="begin"/>
      </w:r>
      <w:r w:rsidR="00322292" w:rsidRPr="009B362C">
        <w:rPr>
          <w:lang w:val="en-US"/>
        </w:rPr>
        <w:instrText xml:space="preserve"> ADDIN EN.CITE &lt;EndNote&gt;&lt;Cite&gt;&lt;Author&gt;DiLalla&lt;/Author&gt;&lt;Year&gt;2002&lt;/Year&gt;&lt;RecNum&gt;7093&lt;/RecNum&gt;&lt;DisplayText&gt;(DiLalla, 2002)&lt;/DisplayText&gt;&lt;record&gt;&lt;rec-number&gt;7093&lt;/rec-number&gt;&lt;foreign-keys&gt;&lt;key app="EN" db-id="vrffdvpvldr29ne0z24pvw9tserwwrxxrpta"&gt;7093&lt;/key&gt;&lt;/foreign-keys&gt;&lt;ref-type name="Journal Article"&gt;17&lt;/ref-type&gt;&lt;contributors&gt;&lt;authors&gt;&lt;author&gt;DiLalla, L. F.&lt;/author&gt;&lt;/authors&gt;&lt;/contributors&gt;&lt;titles&gt;&lt;title&gt;Behavior genetics of aggression in children: Review and future directions&lt;/title&gt;&lt;secondary-title&gt;Developmental Review&lt;/secondary-title&gt;&lt;/titles&gt;&lt;periodical&gt;&lt;full-title&gt;Developmental Review&lt;/full-title&gt;&lt;/periodical&gt;&lt;pages&gt;593-622&lt;/pages&gt;&lt;volume&gt;22&lt;/volume&gt;&lt;dates&gt;&lt;year&gt;2002&lt;/year&gt;&lt;/dates&gt;&lt;urls&gt;&lt;/urls&gt;&lt;/record&gt;&lt;/Cite&gt;&lt;/EndNote&gt;</w:instrText>
      </w:r>
      <w:r w:rsidR="00536D0C" w:rsidRPr="009B362C">
        <w:rPr>
          <w:lang w:val="en-US"/>
        </w:rPr>
        <w:fldChar w:fldCharType="separate"/>
      </w:r>
      <w:r w:rsidR="00322292" w:rsidRPr="009B362C">
        <w:rPr>
          <w:noProof/>
          <w:lang w:val="en-US"/>
        </w:rPr>
        <w:t>(</w:t>
      </w:r>
      <w:hyperlink w:anchor="_ENREF_35" w:tooltip="DiLalla, 2002 #7093" w:history="1">
        <w:r w:rsidR="001660BD" w:rsidRPr="009B362C">
          <w:rPr>
            <w:noProof/>
            <w:lang w:val="en-US"/>
          </w:rPr>
          <w:t>DiLalla, 2002</w:t>
        </w:r>
      </w:hyperlink>
      <w:r w:rsidR="00322292" w:rsidRPr="009B362C">
        <w:rPr>
          <w:noProof/>
          <w:lang w:val="en-US"/>
        </w:rPr>
        <w:t>)</w:t>
      </w:r>
      <w:r w:rsidR="00536D0C" w:rsidRPr="009B362C">
        <w:rPr>
          <w:lang w:val="en-US"/>
        </w:rPr>
        <w:fldChar w:fldCharType="end"/>
      </w:r>
      <w:r w:rsidR="006F6C14" w:rsidRPr="009B362C">
        <w:rPr>
          <w:lang w:val="en-US"/>
        </w:rPr>
        <w:t>, children’s own physical aggression was highly heritable. In contrast, their friends’ physical aggression was unrelated to children’s genetic make-up. A lack of genetic effect was also found in a follow-up study in grade 1</w:t>
      </w:r>
      <w:r w:rsidR="006150D6" w:rsidRPr="009B362C">
        <w:rPr>
          <w:lang w:val="en-US"/>
        </w:rPr>
        <w:t>,</w:t>
      </w:r>
      <w:r w:rsidR="006F6C14" w:rsidRPr="009B362C">
        <w:rPr>
          <w:lang w:val="en-US"/>
        </w:rPr>
        <w:t xml:space="preserve"> not only with respect to children’s affiliation with physically aggressive friends, but also with respect to their affiliation with socially aggressive friends</w:t>
      </w:r>
      <w:r w:rsidR="00322292" w:rsidRPr="009B362C">
        <w:rPr>
          <w:lang w:val="en-US"/>
        </w:rPr>
        <w:t xml:space="preserve"> </w:t>
      </w:r>
      <w:r w:rsidR="00536D0C" w:rsidRPr="009B362C">
        <w:rPr>
          <w:lang w:val="en-US"/>
        </w:rPr>
        <w:fldChar w:fldCharType="begin"/>
      </w:r>
      <w:r w:rsidR="00322292" w:rsidRPr="009B362C">
        <w:rPr>
          <w:lang w:val="en-US"/>
        </w:rPr>
        <w:instrText xml:space="preserve"> ADDIN EN.CITE &lt;EndNote&gt;&lt;Cite&gt;&lt;Author&gt;Brendgen&lt;/Author&gt;&lt;Year&gt;2008&lt;/Year&gt;&lt;RecNum&gt;6869&lt;/RecNum&gt;&lt;DisplayText&gt;(Brendgen et al., 2008)&lt;/DisplayText&gt;&lt;record&gt;&lt;rec-number&gt;6869&lt;/rec-number&gt;&lt;foreign-keys&gt;&lt;key app="EN" db-id="vrffdvpvldr29ne0z24pvw9tserwwrxxrpta"&gt;6869&lt;/key&gt;&lt;/foreign-keys&gt;&lt;ref-type name="Journal Article"&gt;17&lt;/ref-type&gt;&lt;contributors&gt;&lt;authors&gt;&lt;author&gt;Brendgen, M.&lt;/author&gt;&lt;author&gt;Boivin, M.&lt;/author&gt;&lt;author&gt;Vitaro, F.&lt;/author&gt;&lt;author&gt;Bukowski, W. M.&lt;/author&gt;&lt;author&gt;Dionne, G.&lt;/author&gt;&lt;author&gt;Tremblay, R. E.&lt;/author&gt;&lt;author&gt;Pérusse, D.&lt;/author&gt;&lt;/authors&gt;&lt;/contributors&gt;&lt;titles&gt;&lt;title&gt;Linkages between children&amp;apos;s and their friends&amp;apos; social and physical aggression: Evidence for a gene-environment interaction&lt;/title&gt;&lt;secondary-title&gt;Child Development&lt;/secondary-title&gt;&lt;/titles&gt;&lt;periodical&gt;&lt;full-title&gt;Child Development&lt;/full-title&gt;&lt;abbr-1&gt;Child Dev&lt;/abbr-1&gt;&lt;/periodical&gt;&lt;pages&gt;13-29&lt;/pages&gt;&lt;volume&gt;79&lt;/volume&gt;&lt;number&gt;1&lt;/number&gt;&lt;dates&gt;&lt;year&gt;2008&lt;/year&gt;&lt;/dates&gt;&lt;urls&gt;&lt;/urls&gt;&lt;/record&gt;&lt;/Cite&gt;&lt;/EndNote&gt;</w:instrText>
      </w:r>
      <w:r w:rsidR="00536D0C" w:rsidRPr="009B362C">
        <w:rPr>
          <w:lang w:val="en-US"/>
        </w:rPr>
        <w:fldChar w:fldCharType="separate"/>
      </w:r>
      <w:r w:rsidR="00322292" w:rsidRPr="009B362C">
        <w:rPr>
          <w:noProof/>
          <w:lang w:val="en-US"/>
        </w:rPr>
        <w:t>(</w:t>
      </w:r>
      <w:hyperlink w:anchor="_ENREF_17" w:tooltip="Brendgen, 2008 #6869" w:history="1">
        <w:r w:rsidR="001660BD" w:rsidRPr="009B362C">
          <w:rPr>
            <w:noProof/>
            <w:lang w:val="en-US"/>
          </w:rPr>
          <w:t>Brendgen et al., 2008</w:t>
        </w:r>
      </w:hyperlink>
      <w:r w:rsidR="00322292" w:rsidRPr="009B362C">
        <w:rPr>
          <w:noProof/>
          <w:lang w:val="en-US"/>
        </w:rPr>
        <w:t>)</w:t>
      </w:r>
      <w:r w:rsidR="00536D0C" w:rsidRPr="009B362C">
        <w:rPr>
          <w:lang w:val="en-US"/>
        </w:rPr>
        <w:fldChar w:fldCharType="end"/>
      </w:r>
      <w:r w:rsidR="006F6C14" w:rsidRPr="009B362C">
        <w:rPr>
          <w:lang w:val="en-US"/>
        </w:rPr>
        <w:t xml:space="preserve">. Overall, existing empirical evidence </w:t>
      </w:r>
      <w:r w:rsidR="00495D5E" w:rsidRPr="009B362C">
        <w:rPr>
          <w:lang w:val="en-US"/>
        </w:rPr>
        <w:t xml:space="preserve">from different studies </w:t>
      </w:r>
      <w:r w:rsidR="006F6C14" w:rsidRPr="009B362C">
        <w:rPr>
          <w:lang w:val="en-US"/>
        </w:rPr>
        <w:t>thus suggests that, whereas friends’ characteristics are unrelated to individuals’ genetic disposition in younger children and pre-adolescents, rGE seems to emerge in early-to mid-adolescence</w:t>
      </w:r>
      <w:r w:rsidR="00495D5E" w:rsidRPr="009B362C">
        <w:rPr>
          <w:lang w:val="en-US"/>
        </w:rPr>
        <w:t xml:space="preserve"> and increase ther</w:t>
      </w:r>
      <w:r w:rsidR="00C51982" w:rsidRPr="009B362C">
        <w:rPr>
          <w:lang w:val="en-US"/>
        </w:rPr>
        <w:t>e</w:t>
      </w:r>
      <w:r w:rsidR="00495D5E" w:rsidRPr="009B362C">
        <w:rPr>
          <w:lang w:val="en-US"/>
        </w:rPr>
        <w:t>after</w:t>
      </w:r>
      <w:r w:rsidR="006F6C14" w:rsidRPr="009B362C">
        <w:rPr>
          <w:lang w:val="en-US"/>
        </w:rPr>
        <w:t xml:space="preserve">. </w:t>
      </w:r>
    </w:p>
    <w:p w14:paraId="7B781B29" w14:textId="77777777" w:rsidR="005A1557" w:rsidRPr="009B362C" w:rsidRDefault="00B828A7" w:rsidP="005A1557">
      <w:pPr>
        <w:spacing w:line="480" w:lineRule="auto"/>
        <w:ind w:firstLine="720"/>
        <w:rPr>
          <w:lang w:val="en-US"/>
        </w:rPr>
      </w:pPr>
      <w:r w:rsidRPr="009B362C">
        <w:rPr>
          <w:lang w:val="en-US"/>
        </w:rPr>
        <w:t xml:space="preserve">Some evidence for such an emerging rGE with respect to DPA comes from </w:t>
      </w:r>
      <w:r w:rsidR="006D52BE" w:rsidRPr="009B362C">
        <w:rPr>
          <w:lang w:val="en-US"/>
        </w:rPr>
        <w:t>a</w:t>
      </w:r>
      <w:r w:rsidR="00326ECB" w:rsidRPr="009B362C">
        <w:rPr>
          <w:lang w:val="en-US"/>
        </w:rPr>
        <w:t xml:space="preserve"> retrospective study with a sample of 373 adult male twins</w:t>
      </w:r>
      <w:r w:rsidRPr="009B362C">
        <w:rPr>
          <w:lang w:val="en-US"/>
        </w:rPr>
        <w:t>. Specifically</w:t>
      </w:r>
      <w:r w:rsidR="0042497F" w:rsidRPr="009B362C">
        <w:rPr>
          <w:lang w:val="en-US"/>
        </w:rPr>
        <w:t>,</w:t>
      </w:r>
      <w:r w:rsidR="00326ECB" w:rsidRPr="009B362C">
        <w:rPr>
          <w:lang w:val="en-US"/>
        </w:rPr>
        <w:t xml:space="preserve"> Kendler</w:t>
      </w:r>
      <w:r w:rsidR="00813716" w:rsidRPr="009B362C">
        <w:rPr>
          <w:lang w:val="en-US"/>
        </w:rPr>
        <w:t xml:space="preserve"> and his colleagues</w:t>
      </w:r>
      <w:r w:rsidR="000551A1" w:rsidRPr="009B362C">
        <w:rPr>
          <w:lang w:val="en-US"/>
        </w:rPr>
        <w:t xml:space="preserve"> </w:t>
      </w:r>
      <w:r w:rsidR="00536D0C" w:rsidRPr="009B362C">
        <w:rPr>
          <w:lang w:val="en-US"/>
        </w:rPr>
        <w:fldChar w:fldCharType="begin">
          <w:fldData xml:space="preserve">PEVuZE5vdGU+PENpdGU+PEF1dGhvcj5LZW5kbGVyPC9BdXRob3I+PFllYXI+MjAwNzwvWWVhcj48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</w:fldData>
        </w:fldChar>
      </w:r>
      <w:r w:rsidR="000551A1" w:rsidRPr="009B362C">
        <w:rPr>
          <w:lang w:val="en-US"/>
        </w:rPr>
        <w:instrText xml:space="preserve"> ADDIN EN.CITE </w:instrText>
      </w:r>
      <w:r w:rsidR="00536D0C" w:rsidRPr="009B362C">
        <w:rPr>
          <w:lang w:val="en-US"/>
        </w:rPr>
        <w:fldChar w:fldCharType="begin">
          <w:fldData xml:space="preserve">PEVuZE5vdGU+PENpdGU+PEF1dGhvcj5LZW5kbGVyPC9BdXRob3I+PFllYXI+MjAwNzwvWWVhcj48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</w:fldData>
        </w:fldChar>
      </w:r>
      <w:r w:rsidR="000551A1"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0551A1" w:rsidRPr="009B362C">
        <w:rPr>
          <w:noProof/>
          <w:lang w:val="en-US"/>
        </w:rPr>
        <w:t>(</w:t>
      </w:r>
      <w:hyperlink w:anchor="_ENREF_56" w:tooltip="Kendler, 2007 #8126" w:history="1">
        <w:r w:rsidR="001660BD" w:rsidRPr="009B362C">
          <w:rPr>
            <w:noProof/>
            <w:lang w:val="en-US"/>
          </w:rPr>
          <w:t>Kendler et al., 2007</w:t>
        </w:r>
      </w:hyperlink>
      <w:r w:rsidR="000551A1" w:rsidRPr="009B362C">
        <w:rPr>
          <w:noProof/>
          <w:lang w:val="en-US"/>
        </w:rPr>
        <w:t>)</w:t>
      </w:r>
      <w:r w:rsidR="00536D0C" w:rsidRPr="009B362C">
        <w:rPr>
          <w:lang w:val="en-US"/>
        </w:rPr>
        <w:fldChar w:fldCharType="end"/>
      </w:r>
      <w:r w:rsidR="00813716" w:rsidRPr="009B362C">
        <w:rPr>
          <w:lang w:val="en-US"/>
        </w:rPr>
        <w:t xml:space="preserve"> </w:t>
      </w:r>
      <w:r w:rsidR="00326ECB" w:rsidRPr="009B362C">
        <w:rPr>
          <w:lang w:val="en-US"/>
        </w:rPr>
        <w:t>found that</w:t>
      </w:r>
      <w:r w:rsidR="008061A9" w:rsidRPr="009B362C">
        <w:rPr>
          <w:lang w:val="en-US"/>
        </w:rPr>
        <w:t xml:space="preserve"> genetic </w:t>
      </w:r>
      <w:r w:rsidRPr="009B362C">
        <w:rPr>
          <w:lang w:val="en-US"/>
        </w:rPr>
        <w:t>effects on</w:t>
      </w:r>
      <w:r w:rsidR="008061A9" w:rsidRPr="009B362C">
        <w:rPr>
          <w:lang w:val="en-US"/>
        </w:rPr>
        <w:t xml:space="preserve"> DPA (</w:t>
      </w:r>
      <w:r w:rsidRPr="009B362C">
        <w:rPr>
          <w:lang w:val="en-US"/>
        </w:rPr>
        <w:t>measured as the</w:t>
      </w:r>
      <w:r w:rsidR="008061A9" w:rsidRPr="009B362C">
        <w:rPr>
          <w:lang w:val="en-US"/>
        </w:rPr>
        <w:t xml:space="preserve"> proportion of respondents’ friends who engaged in specific </w:t>
      </w:r>
      <w:r w:rsidR="00576421" w:rsidRPr="009B362C">
        <w:rPr>
          <w:lang w:val="en-US"/>
        </w:rPr>
        <w:t>delinquent behavior</w:t>
      </w:r>
      <w:r w:rsidR="00EC2E43" w:rsidRPr="009B362C">
        <w:rPr>
          <w:lang w:val="en-US"/>
        </w:rPr>
        <w:t>s</w:t>
      </w:r>
      <w:r w:rsidR="008061A9" w:rsidRPr="009B362C">
        <w:rPr>
          <w:lang w:val="en-US"/>
        </w:rPr>
        <w:t xml:space="preserve">) increased substantially and </w:t>
      </w:r>
      <w:r w:rsidRPr="009B362C">
        <w:rPr>
          <w:lang w:val="en-US"/>
        </w:rPr>
        <w:t xml:space="preserve">steadily </w:t>
      </w:r>
      <w:r w:rsidR="008061A9" w:rsidRPr="009B362C">
        <w:rPr>
          <w:lang w:val="en-US"/>
        </w:rPr>
        <w:t xml:space="preserve">across five age periods: 8-11, 12-14, 15-17, 18-21, and 22-25. In contrast, </w:t>
      </w:r>
      <w:r w:rsidR="00314F12" w:rsidRPr="009B362C">
        <w:rPr>
          <w:lang w:val="en-US"/>
        </w:rPr>
        <w:t xml:space="preserve">the effects of </w:t>
      </w:r>
      <w:r w:rsidR="008061A9" w:rsidRPr="009B362C">
        <w:rPr>
          <w:lang w:val="en-US"/>
        </w:rPr>
        <w:t xml:space="preserve">shared environmental influences </w:t>
      </w:r>
      <w:r w:rsidR="00314F12" w:rsidRPr="009B362C">
        <w:rPr>
          <w:lang w:val="en-US"/>
        </w:rPr>
        <w:t xml:space="preserve">on DPA, while </w:t>
      </w:r>
      <w:r w:rsidR="008061A9" w:rsidRPr="009B362C">
        <w:rPr>
          <w:lang w:val="en-US"/>
        </w:rPr>
        <w:t>substantial at age 8-1</w:t>
      </w:r>
      <w:r w:rsidR="00A61815" w:rsidRPr="009B362C">
        <w:rPr>
          <w:lang w:val="en-US"/>
        </w:rPr>
        <w:t>1</w:t>
      </w:r>
      <w:r w:rsidR="00314F12" w:rsidRPr="009B362C">
        <w:rPr>
          <w:lang w:val="en-US"/>
        </w:rPr>
        <w:t>,</w:t>
      </w:r>
      <w:r w:rsidR="00326ECB" w:rsidRPr="009B362C">
        <w:rPr>
          <w:lang w:val="en-US"/>
        </w:rPr>
        <w:t xml:space="preserve"> </w:t>
      </w:r>
      <w:r w:rsidR="008061A9" w:rsidRPr="009B362C">
        <w:rPr>
          <w:lang w:val="en-US"/>
        </w:rPr>
        <w:t xml:space="preserve">decreased over the first three age periods before increasing again moderately at ages 18-21 and 22-25. </w:t>
      </w:r>
      <w:r w:rsidR="00AA7DD0" w:rsidRPr="009B362C">
        <w:rPr>
          <w:lang w:val="en-US"/>
        </w:rPr>
        <w:t xml:space="preserve">Using a </w:t>
      </w:r>
      <w:r w:rsidR="00AA7DD0" w:rsidRPr="009B362C">
        <w:rPr>
          <w:lang w:val="en-US"/>
        </w:rPr>
        <w:lastRenderedPageBreak/>
        <w:t xml:space="preserve">prospective longitudinal design, Tarantino et al. </w:t>
      </w:r>
      <w:r w:rsidR="00E3799F" w:rsidRPr="009B362C">
        <w:rPr>
          <w:lang w:val="en-US"/>
        </w:rPr>
        <w:t>(2014)</w:t>
      </w:r>
      <w:r w:rsidR="00AA7DD0" w:rsidRPr="009B362C">
        <w:rPr>
          <w:lang w:val="en-US"/>
        </w:rPr>
        <w:t xml:space="preserve"> also found that genetic influences steadily increase from age 15 to age 21.</w:t>
      </w:r>
    </w:p>
    <w:p w14:paraId="49B6DE11" w14:textId="77777777" w:rsidR="003264A2" w:rsidRPr="009B362C" w:rsidRDefault="00795AA1" w:rsidP="00795AA1">
      <w:pPr>
        <w:autoSpaceDE w:val="0"/>
        <w:autoSpaceDN w:val="0"/>
        <w:adjustRightInd w:val="0"/>
        <w:spacing w:line="480" w:lineRule="auto"/>
        <w:rPr>
          <w:lang w:val="en-CA"/>
        </w:rPr>
      </w:pPr>
      <w:r w:rsidRPr="009B362C">
        <w:rPr>
          <w:b/>
          <w:szCs w:val="24"/>
          <w:lang w:val="en-CA" w:eastAsia="en-CA"/>
        </w:rPr>
        <w:t xml:space="preserve">Overlap between the Genetic Factors Influencing DPA and </w:t>
      </w:r>
      <w:r w:rsidR="00577924" w:rsidRPr="009B362C">
        <w:rPr>
          <w:b/>
          <w:szCs w:val="24"/>
          <w:lang w:val="en-CA" w:eastAsia="en-CA"/>
        </w:rPr>
        <w:t>D</w:t>
      </w:r>
      <w:r w:rsidR="00EC2E43" w:rsidRPr="009B362C">
        <w:rPr>
          <w:b/>
          <w:szCs w:val="24"/>
          <w:lang w:val="en-CA" w:eastAsia="en-CA"/>
        </w:rPr>
        <w:t xml:space="preserve">elinquent </w:t>
      </w:r>
      <w:r w:rsidR="00577924" w:rsidRPr="009B362C">
        <w:rPr>
          <w:b/>
          <w:szCs w:val="24"/>
          <w:lang w:val="en-CA" w:eastAsia="en-CA"/>
        </w:rPr>
        <w:t>B</w:t>
      </w:r>
      <w:r w:rsidR="00EC2E43" w:rsidRPr="009B362C">
        <w:rPr>
          <w:b/>
          <w:szCs w:val="24"/>
          <w:lang w:val="en-CA" w:eastAsia="en-CA"/>
        </w:rPr>
        <w:t>ehavior</w:t>
      </w:r>
      <w:r w:rsidR="006F6C14" w:rsidRPr="009B362C">
        <w:rPr>
          <w:b/>
          <w:color w:val="000000"/>
          <w:szCs w:val="24"/>
          <w:lang w:val="en-CA" w:eastAsia="en-CA"/>
        </w:rPr>
        <w:t xml:space="preserve"> </w:t>
      </w:r>
    </w:p>
    <w:p w14:paraId="07721ADB" w14:textId="77777777" w:rsidR="00196E4E" w:rsidRPr="009B362C" w:rsidRDefault="00A87724" w:rsidP="004E09E3">
      <w:pPr>
        <w:spacing w:line="480" w:lineRule="auto"/>
        <w:ind w:firstLine="720"/>
        <w:rPr>
          <w:color w:val="000000" w:themeColor="text1"/>
          <w:lang w:val="en-US"/>
        </w:rPr>
      </w:pPr>
      <w:r w:rsidRPr="00741592">
        <w:rPr>
          <w:color w:val="000000" w:themeColor="text1"/>
          <w:highlight w:val="yellow"/>
          <w:lang w:val="en-CA"/>
        </w:rPr>
        <w:t>T</w:t>
      </w:r>
      <w:r w:rsidRPr="00741592">
        <w:rPr>
          <w:color w:val="000000" w:themeColor="text1"/>
          <w:highlight w:val="yellow"/>
          <w:lang w:val="en-US"/>
        </w:rPr>
        <w:t xml:space="preserve">he finding of genetic influences on DPA suggests that youngsters’ deviant friendship choices are at least in part influenced by heritable characteristics, which, in turn, is consistent with the Selection Model. Even clearer support for the Selection Model comes from findings that a significant portion of these genetic influences on DPA comes from genetic factors related to delinquent behavior or similar behaviors such as substance use </w:t>
      </w:r>
      <w:r w:rsidR="00536D0C" w:rsidRPr="00741592">
        <w:rPr>
          <w:color w:val="000000" w:themeColor="text1"/>
          <w:highlight w:val="yellow"/>
          <w:lang w:val="en-US"/>
        </w:rPr>
        <w:fldChar w:fldCharType="begin">
          <w:fldData xml:space="preserve">PEVuZE5vdGU+PENpdGU+PEF1dGhvcj5CdXR0b248L0F1dGhvcj48WWVhcj4yMDA3PC9ZZWFyPjxS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</w:fldData>
        </w:fldChar>
      </w:r>
      <w:r w:rsidR="00E23047" w:rsidRPr="00741592">
        <w:rPr>
          <w:color w:val="000000" w:themeColor="text1"/>
          <w:highlight w:val="yellow"/>
          <w:lang w:val="en-US"/>
        </w:rPr>
        <w:instrText xml:space="preserve"> ADDIN EN.CITE </w:instrText>
      </w:r>
      <w:r w:rsidR="00536D0C" w:rsidRPr="00741592">
        <w:rPr>
          <w:color w:val="000000" w:themeColor="text1"/>
          <w:highlight w:val="yellow"/>
          <w:lang w:val="en-US"/>
        </w:rPr>
        <w:fldChar w:fldCharType="begin">
          <w:fldData xml:space="preserve">PEVuZE5vdGU+PENpdGU+PEF1dGhvcj5CdXR0b248L0F1dGhvcj48WWVhcj4yMDA3PC9ZZWFyPjxS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</w:fldData>
        </w:fldChar>
      </w:r>
      <w:r w:rsidR="00E23047" w:rsidRPr="00741592">
        <w:rPr>
          <w:color w:val="000000" w:themeColor="text1"/>
          <w:highlight w:val="yellow"/>
          <w:lang w:val="en-US"/>
        </w:rPr>
        <w:instrText xml:space="preserve"> ADDIN EN.CITE.DATA </w:instrText>
      </w:r>
      <w:r w:rsidR="00536D0C" w:rsidRPr="00741592">
        <w:rPr>
          <w:color w:val="000000" w:themeColor="text1"/>
          <w:highlight w:val="yellow"/>
          <w:lang w:val="en-US"/>
        </w:rPr>
      </w:r>
      <w:r w:rsidR="00536D0C" w:rsidRPr="00741592">
        <w:rPr>
          <w:color w:val="000000" w:themeColor="text1"/>
          <w:highlight w:val="yellow"/>
          <w:lang w:val="en-US"/>
        </w:rPr>
        <w:fldChar w:fldCharType="end"/>
      </w:r>
      <w:r w:rsidR="00536D0C" w:rsidRPr="00741592">
        <w:rPr>
          <w:color w:val="000000" w:themeColor="text1"/>
          <w:highlight w:val="yellow"/>
          <w:lang w:val="en-US"/>
        </w:rPr>
      </w:r>
      <w:r w:rsidR="00536D0C" w:rsidRPr="00741592">
        <w:rPr>
          <w:color w:val="000000" w:themeColor="text1"/>
          <w:highlight w:val="yellow"/>
          <w:lang w:val="en-US"/>
        </w:rPr>
        <w:fldChar w:fldCharType="separate"/>
      </w:r>
      <w:r w:rsidR="00E23047" w:rsidRPr="00741592">
        <w:rPr>
          <w:noProof/>
          <w:color w:val="000000" w:themeColor="text1"/>
          <w:highlight w:val="yellow"/>
          <w:lang w:val="en-US"/>
        </w:rPr>
        <w:t>(</w:t>
      </w:r>
      <w:hyperlink w:anchor="_ENREF_12" w:tooltip="Boisvert, 2013 #8193" w:history="1">
        <w:r w:rsidR="001660BD" w:rsidRPr="00741592">
          <w:rPr>
            <w:noProof/>
            <w:color w:val="000000" w:themeColor="text1"/>
            <w:highlight w:val="yellow"/>
            <w:lang w:val="en-US"/>
          </w:rPr>
          <w:t>Boisvert, Boutwell, Vaske, &amp; Newsome, 2013</w:t>
        </w:r>
      </w:hyperlink>
      <w:r w:rsidR="00E23047" w:rsidRPr="00741592">
        <w:rPr>
          <w:noProof/>
          <w:color w:val="000000" w:themeColor="text1"/>
          <w:highlight w:val="yellow"/>
          <w:lang w:val="en-US"/>
        </w:rPr>
        <w:t xml:space="preserve">; </w:t>
      </w:r>
      <w:hyperlink w:anchor="_ENREF_25" w:tooltip="Button, 2007 #7190" w:history="1">
        <w:r w:rsidR="001660BD" w:rsidRPr="00741592">
          <w:rPr>
            <w:noProof/>
            <w:color w:val="000000" w:themeColor="text1"/>
            <w:highlight w:val="yellow"/>
            <w:lang w:val="en-US"/>
          </w:rPr>
          <w:t>Button et al., 2007</w:t>
        </w:r>
      </w:hyperlink>
      <w:r w:rsidR="00E23047" w:rsidRPr="00741592">
        <w:rPr>
          <w:noProof/>
          <w:color w:val="000000" w:themeColor="text1"/>
          <w:highlight w:val="yellow"/>
          <w:lang w:val="en-US"/>
        </w:rPr>
        <w:t xml:space="preserve">; </w:t>
      </w:r>
      <w:hyperlink w:anchor="_ENREF_50" w:tooltip="Harden, 2008 #8187" w:history="1">
        <w:r w:rsidR="001660BD" w:rsidRPr="00741592">
          <w:rPr>
            <w:noProof/>
            <w:color w:val="000000" w:themeColor="text1"/>
            <w:highlight w:val="yellow"/>
            <w:lang w:val="en-US"/>
          </w:rPr>
          <w:t>Harden, Hill, Turkheimer, &amp; Emery, 2008</w:t>
        </w:r>
      </w:hyperlink>
      <w:r w:rsidR="00E23047" w:rsidRPr="00741592">
        <w:rPr>
          <w:noProof/>
          <w:color w:val="000000" w:themeColor="text1"/>
          <w:highlight w:val="yellow"/>
          <w:lang w:val="en-US"/>
        </w:rPr>
        <w:t xml:space="preserve">; </w:t>
      </w:r>
      <w:hyperlink w:anchor="_ENREF_82" w:tooltip="Rowe, 1984 #7182" w:history="1">
        <w:r w:rsidR="001660BD" w:rsidRPr="00741592">
          <w:rPr>
            <w:noProof/>
            <w:color w:val="000000" w:themeColor="text1"/>
            <w:highlight w:val="yellow"/>
            <w:lang w:val="en-US"/>
          </w:rPr>
          <w:t>Rowe &amp; Osgood, 1984</w:t>
        </w:r>
      </w:hyperlink>
      <w:r w:rsidR="00E23047" w:rsidRPr="00741592">
        <w:rPr>
          <w:noProof/>
          <w:color w:val="000000" w:themeColor="text1"/>
          <w:highlight w:val="yellow"/>
          <w:lang w:val="en-US"/>
        </w:rPr>
        <w:t>)</w:t>
      </w:r>
      <w:r w:rsidR="00536D0C" w:rsidRPr="00741592">
        <w:rPr>
          <w:color w:val="000000" w:themeColor="text1"/>
          <w:highlight w:val="yellow"/>
          <w:lang w:val="en-US"/>
        </w:rPr>
        <w:fldChar w:fldCharType="end"/>
      </w:r>
      <w:r w:rsidRPr="00741592">
        <w:rPr>
          <w:color w:val="000000" w:themeColor="text1"/>
          <w:highlight w:val="yellow"/>
          <w:lang w:val="en-US"/>
        </w:rPr>
        <w:t xml:space="preserve">. To illustrate, </w:t>
      </w:r>
      <w:r w:rsidRPr="00741592">
        <w:rPr>
          <w:rFonts w:cs="Times New Roman"/>
          <w:color w:val="000000" w:themeColor="text1"/>
          <w:szCs w:val="24"/>
          <w:highlight w:val="yellow"/>
          <w:lang w:val="en-US"/>
        </w:rPr>
        <w:t>Boisvert et al.</w:t>
      </w:r>
      <w:r w:rsidR="00E23047" w:rsidRPr="00741592">
        <w:rPr>
          <w:rFonts w:cs="Times New Roman"/>
          <w:color w:val="000000" w:themeColor="text1"/>
          <w:szCs w:val="24"/>
          <w:highlight w:val="yellow"/>
          <w:lang w:val="en-US"/>
        </w:rPr>
        <w:t xml:space="preserve"> </w:t>
      </w:r>
      <w:r w:rsidR="00536D0C" w:rsidRPr="00741592">
        <w:rPr>
          <w:highlight w:val="yellow"/>
        </w:rPr>
        <w:fldChar w:fldCharType="begin"/>
      </w:r>
      <w:r w:rsidRPr="00741592">
        <w:rPr>
          <w:highlight w:val="yellow"/>
          <w:lang w:val="en-US"/>
        </w:rPr>
        <w:instrText xml:space="preserve"> ADDIN EN.CITE &lt;EndNote&gt;&lt;Cite ExcludeAuth="1"&gt;&lt;Year&gt;2013&lt;/Year&gt;&lt;RecNum&gt;8193&lt;/RecNum&gt;&lt;DisplayText&gt;(2013)&lt;/DisplayText&gt;&lt;record&gt;&lt;rec-number&gt;8193&lt;/rec-number&gt;&lt;foreign-keys&gt;&lt;key app="EN" db-id="vrffdvpvldr29ne0z24pvw9tserwwrxxrpta"&gt;8193&lt;/key&gt;&lt;/foreign-keys&gt;&lt;ref-type name="Journal Article"&gt;17&lt;/ref-type&gt;&lt;contributors&gt;&lt;authors&gt;&lt;author&gt;Boisvert, D.&lt;/author&gt;&lt;author&gt;Boutwell, B. B.&lt;/author&gt;&lt;author&gt;Vaske, J.&lt;/author&gt;&lt;author&gt;Newsome, J.&lt;/author&gt;&lt;/authors&gt;&lt;/contributors&gt;&lt;titles&gt;&lt;title&gt;Genetic and environmental overlap between delinquent peer association and delinquency in adolescence [Published online]&lt;/title&gt;&lt;secondary-title&gt;Criminal Justice and Behavior&lt;/secondary-title&gt;&lt;/titles&gt;&lt;periodical&gt;&lt;full-title&gt;Criminal Justice and Behavior&lt;/full-title&gt;&lt;/periodical&gt;&lt;dates&gt;&lt;year&gt;2013&lt;/year&gt;&lt;/dates&gt;&lt;urls&gt;&lt;/urls&gt;&lt;/record&gt;&lt;/Cite&gt;&lt;/EndNote&gt;</w:instrText>
      </w:r>
      <w:r w:rsidR="00536D0C" w:rsidRPr="00741592">
        <w:rPr>
          <w:highlight w:val="yellow"/>
        </w:rPr>
        <w:fldChar w:fldCharType="separate"/>
      </w:r>
      <w:r w:rsidRPr="00741592">
        <w:rPr>
          <w:noProof/>
          <w:highlight w:val="yellow"/>
          <w:lang w:val="en-US"/>
        </w:rPr>
        <w:t>(</w:t>
      </w:r>
      <w:hyperlink w:anchor="_ENREF_12" w:tooltip="Boisvert, 2013 #8193" w:history="1">
        <w:r w:rsidR="001660BD" w:rsidRPr="00741592">
          <w:rPr>
            <w:noProof/>
            <w:highlight w:val="yellow"/>
            <w:lang w:val="en-US"/>
          </w:rPr>
          <w:t>2013</w:t>
        </w:r>
      </w:hyperlink>
      <w:r w:rsidRPr="00741592">
        <w:rPr>
          <w:noProof/>
          <w:highlight w:val="yellow"/>
          <w:lang w:val="en-US"/>
        </w:rPr>
        <w:t>)</w:t>
      </w:r>
      <w:r w:rsidR="00536D0C" w:rsidRPr="00741592">
        <w:rPr>
          <w:highlight w:val="yellow"/>
        </w:rPr>
        <w:fldChar w:fldCharType="end"/>
      </w:r>
      <w:r w:rsidR="004B0F6A" w:rsidRPr="00741592">
        <w:rPr>
          <w:rFonts w:cs="Times New Roman"/>
          <w:color w:val="000000" w:themeColor="text1"/>
          <w:szCs w:val="24"/>
          <w:highlight w:val="yellow"/>
          <w:lang w:val="en-US"/>
        </w:rPr>
        <w:t xml:space="preserve"> </w:t>
      </w:r>
      <w:r w:rsidRPr="00741592">
        <w:rPr>
          <w:rFonts w:cs="Times New Roman"/>
          <w:color w:val="000000" w:themeColor="text1"/>
          <w:szCs w:val="24"/>
          <w:highlight w:val="yellow"/>
          <w:lang w:val="en-US"/>
        </w:rPr>
        <w:t xml:space="preserve">used the twin and full-sibling subsample from the National Longitudinal Study of Adolescent Health (Add Health) to show that common genes </w:t>
      </w:r>
      <w:r w:rsidR="00BF57C6" w:rsidRPr="00741592">
        <w:rPr>
          <w:rFonts w:cs="Times New Roman"/>
          <w:color w:val="000000" w:themeColor="text1"/>
          <w:szCs w:val="24"/>
          <w:highlight w:val="yellow"/>
          <w:lang w:val="en-US"/>
        </w:rPr>
        <w:t>explain more than 70% of</w:t>
      </w:r>
      <w:r w:rsidRPr="00741592">
        <w:rPr>
          <w:rFonts w:cs="Times New Roman"/>
          <w:color w:val="000000" w:themeColor="text1"/>
          <w:szCs w:val="24"/>
          <w:highlight w:val="yellow"/>
          <w:lang w:val="en-US"/>
        </w:rPr>
        <w:t xml:space="preserve"> the </w:t>
      </w:r>
      <w:r w:rsidR="00BF57C6" w:rsidRPr="00741592">
        <w:rPr>
          <w:rFonts w:cs="Times New Roman"/>
          <w:color w:val="000000" w:themeColor="text1"/>
          <w:szCs w:val="24"/>
          <w:highlight w:val="yellow"/>
          <w:lang w:val="en-US"/>
        </w:rPr>
        <w:t xml:space="preserve">moderately high </w:t>
      </w:r>
      <w:r w:rsidRPr="00741592">
        <w:rPr>
          <w:rFonts w:cs="Times New Roman"/>
          <w:color w:val="000000" w:themeColor="text1"/>
          <w:szCs w:val="24"/>
          <w:highlight w:val="yellow"/>
          <w:lang w:val="en-US"/>
        </w:rPr>
        <w:t>covariation between DPA and delinquency in adolescence</w:t>
      </w:r>
      <w:r w:rsidR="00BF57C6" w:rsidRPr="00741592">
        <w:rPr>
          <w:rFonts w:cs="Times New Roman"/>
          <w:color w:val="000000" w:themeColor="text1"/>
          <w:szCs w:val="24"/>
          <w:highlight w:val="yellow"/>
          <w:lang w:val="en-US"/>
        </w:rPr>
        <w:t>, with the remaining covariation explained by common nonshared environmental factors operating on both variables</w:t>
      </w:r>
      <w:r w:rsidRPr="00741592">
        <w:rPr>
          <w:rFonts w:cs="Times New Roman"/>
          <w:color w:val="000000" w:themeColor="text1"/>
          <w:szCs w:val="24"/>
          <w:highlight w:val="yellow"/>
          <w:lang w:val="en-US"/>
        </w:rPr>
        <w:t xml:space="preserve">. </w:t>
      </w:r>
      <w:r w:rsidR="00BF57C6" w:rsidRPr="00741592">
        <w:rPr>
          <w:rFonts w:cs="Times New Roman"/>
          <w:color w:val="000000" w:themeColor="text1"/>
          <w:szCs w:val="24"/>
          <w:highlight w:val="yellow"/>
          <w:lang w:val="en-US"/>
        </w:rPr>
        <w:t xml:space="preserve">These results are similar to those reported by Button et al. (2007) showing that 86% of the correlation between DPA and antisocial behavior was due to common genetic factors, with common nonshared environmental factors explaining the rest. </w:t>
      </w:r>
      <w:r w:rsidRPr="00741592">
        <w:rPr>
          <w:color w:val="000000" w:themeColor="text1"/>
          <w:highlight w:val="yellow"/>
          <w:lang w:val="en-US"/>
        </w:rPr>
        <w:t>Again, however, these findings are typically based on adolescent samples. There is one study, however, that examined this issue over the course of three developmental periods (i.e., late childhood: ages 8-11; early adolescence: ages 12-14 years; middle-to-late adolescence: ages 15-18 years)</w:t>
      </w:r>
      <w:r w:rsidR="00A93320" w:rsidRPr="00741592">
        <w:rPr>
          <w:color w:val="000000" w:themeColor="text1"/>
          <w:highlight w:val="yellow"/>
          <w:lang w:val="en-US"/>
        </w:rPr>
        <w:t xml:space="preserve"> </w:t>
      </w:r>
      <w:r w:rsidR="00536D0C" w:rsidRPr="00741592">
        <w:rPr>
          <w:color w:val="000000" w:themeColor="text1"/>
          <w:highlight w:val="yellow"/>
          <w:lang w:val="en-US"/>
        </w:rPr>
        <w:fldChar w:fldCharType="begin">
          <w:fldData xml:space="preserve">PEVuZE5vdGU+PENpdGU+PEF1dGhvcj5LZW5kbGVyPC9BdXRob3I+PFllYXI+MjAwODwvWWVhcj48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</w:fldData>
        </w:fldChar>
      </w:r>
      <w:r w:rsidR="00A93320" w:rsidRPr="00741592">
        <w:rPr>
          <w:color w:val="000000" w:themeColor="text1"/>
          <w:highlight w:val="yellow"/>
          <w:lang w:val="en-US"/>
        </w:rPr>
        <w:instrText xml:space="preserve"> ADDIN EN.CITE </w:instrText>
      </w:r>
      <w:r w:rsidR="00536D0C" w:rsidRPr="00741592">
        <w:rPr>
          <w:color w:val="000000" w:themeColor="text1"/>
          <w:highlight w:val="yellow"/>
          <w:lang w:val="en-US"/>
        </w:rPr>
        <w:fldChar w:fldCharType="begin">
          <w:fldData xml:space="preserve">PEVuZE5vdGU+PENpdGU+PEF1dGhvcj5LZW5kbGVyPC9BdXRob3I+PFllYXI+MjAwODwvWWVhcj48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</w:fldData>
        </w:fldChar>
      </w:r>
      <w:r w:rsidR="00A93320" w:rsidRPr="00741592">
        <w:rPr>
          <w:color w:val="000000" w:themeColor="text1"/>
          <w:highlight w:val="yellow"/>
          <w:lang w:val="en-US"/>
        </w:rPr>
        <w:instrText xml:space="preserve"> ADDIN EN.CITE.DATA </w:instrText>
      </w:r>
      <w:r w:rsidR="00536D0C" w:rsidRPr="00741592">
        <w:rPr>
          <w:color w:val="000000" w:themeColor="text1"/>
          <w:highlight w:val="yellow"/>
          <w:lang w:val="en-US"/>
        </w:rPr>
      </w:r>
      <w:r w:rsidR="00536D0C" w:rsidRPr="00741592">
        <w:rPr>
          <w:color w:val="000000" w:themeColor="text1"/>
          <w:highlight w:val="yellow"/>
          <w:lang w:val="en-US"/>
        </w:rPr>
        <w:fldChar w:fldCharType="end"/>
      </w:r>
      <w:r w:rsidR="00536D0C" w:rsidRPr="00741592">
        <w:rPr>
          <w:color w:val="000000" w:themeColor="text1"/>
          <w:highlight w:val="yellow"/>
          <w:lang w:val="en-US"/>
        </w:rPr>
      </w:r>
      <w:r w:rsidR="00536D0C" w:rsidRPr="00741592">
        <w:rPr>
          <w:color w:val="000000" w:themeColor="text1"/>
          <w:highlight w:val="yellow"/>
          <w:lang w:val="en-US"/>
        </w:rPr>
        <w:fldChar w:fldCharType="separate"/>
      </w:r>
      <w:r w:rsidR="00A93320" w:rsidRPr="00741592">
        <w:rPr>
          <w:noProof/>
          <w:color w:val="000000" w:themeColor="text1"/>
          <w:highlight w:val="yellow"/>
          <w:lang w:val="en-US"/>
        </w:rPr>
        <w:t>(</w:t>
      </w:r>
      <w:hyperlink w:anchor="_ENREF_57" w:tooltip="Kendler, 2008 #7894" w:history="1">
        <w:r w:rsidR="001660BD" w:rsidRPr="00741592">
          <w:rPr>
            <w:noProof/>
            <w:color w:val="000000" w:themeColor="text1"/>
            <w:highlight w:val="yellow"/>
            <w:lang w:val="en-US"/>
          </w:rPr>
          <w:t>Kendler, Schmitt, et al., 2008</w:t>
        </w:r>
      </w:hyperlink>
      <w:r w:rsidR="00A93320" w:rsidRPr="00741592">
        <w:rPr>
          <w:noProof/>
          <w:color w:val="000000" w:themeColor="text1"/>
          <w:highlight w:val="yellow"/>
          <w:lang w:val="en-US"/>
        </w:rPr>
        <w:t>)</w:t>
      </w:r>
      <w:r w:rsidR="00536D0C" w:rsidRPr="00741592">
        <w:rPr>
          <w:color w:val="000000" w:themeColor="text1"/>
          <w:highlight w:val="yellow"/>
          <w:lang w:val="en-US"/>
        </w:rPr>
        <w:fldChar w:fldCharType="end"/>
      </w:r>
      <w:r w:rsidRPr="00741592">
        <w:rPr>
          <w:color w:val="000000" w:themeColor="text1"/>
          <w:highlight w:val="yellow"/>
          <w:lang w:val="en-US"/>
        </w:rPr>
        <w:t>. This study used a retrospective design and is based on the same sample of 373 participants described earlier in reference to the Kendler et al.</w:t>
      </w:r>
      <w:r w:rsidR="00765DB5" w:rsidRPr="00741592">
        <w:rPr>
          <w:color w:val="000000" w:themeColor="text1"/>
          <w:highlight w:val="yellow"/>
          <w:lang w:val="en-US"/>
        </w:rPr>
        <w:t xml:space="preserve"> </w:t>
      </w:r>
      <w:r w:rsidR="00536D0C" w:rsidRPr="00741592">
        <w:rPr>
          <w:highlight w:val="yellow"/>
          <w:lang w:val="en-US"/>
        </w:rPr>
        <w:fldChar w:fldCharType="begin">
          <w:fldData xml:space="preserve">PEVuZE5vdGU+PENpdGUgRXhjbHVkZUF1dGg9IjEiPjxZZWFyPjIwMDc8L1llYXI+PFJlY051bT44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</w:fldData>
        </w:fldChar>
      </w:r>
      <w:r w:rsidR="00765DB5" w:rsidRPr="00741592">
        <w:rPr>
          <w:highlight w:val="yellow"/>
          <w:lang w:val="en-US"/>
        </w:rPr>
        <w:instrText xml:space="preserve"> ADDIN EN.CITE </w:instrText>
      </w:r>
      <w:r w:rsidR="00536D0C" w:rsidRPr="00741592">
        <w:rPr>
          <w:highlight w:val="yellow"/>
          <w:lang w:val="en-US"/>
        </w:rPr>
        <w:fldChar w:fldCharType="begin">
          <w:fldData xml:space="preserve">PEVuZE5vdGU+PENpdGUgRXhjbHVkZUF1dGg9IjEiPjxZZWFyPjIwMDc8L1llYXI+PFJlY051bT44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</w:fldData>
        </w:fldChar>
      </w:r>
      <w:r w:rsidR="00765DB5" w:rsidRPr="00741592">
        <w:rPr>
          <w:highlight w:val="yellow"/>
          <w:lang w:val="en-US"/>
        </w:rPr>
        <w:instrText xml:space="preserve"> ADDIN EN.CITE.DATA </w:instrText>
      </w:r>
      <w:r w:rsidR="00536D0C" w:rsidRPr="00741592">
        <w:rPr>
          <w:highlight w:val="yellow"/>
          <w:lang w:val="en-US"/>
        </w:rPr>
      </w:r>
      <w:r w:rsidR="00536D0C" w:rsidRPr="00741592">
        <w:rPr>
          <w:highlight w:val="yellow"/>
          <w:lang w:val="en-US"/>
        </w:rPr>
        <w:fldChar w:fldCharType="end"/>
      </w:r>
      <w:r w:rsidR="00536D0C" w:rsidRPr="00741592">
        <w:rPr>
          <w:highlight w:val="yellow"/>
          <w:lang w:val="en-US"/>
        </w:rPr>
      </w:r>
      <w:r w:rsidR="00536D0C" w:rsidRPr="00741592">
        <w:rPr>
          <w:highlight w:val="yellow"/>
          <w:lang w:val="en-US"/>
        </w:rPr>
        <w:fldChar w:fldCharType="separate"/>
      </w:r>
      <w:r w:rsidR="00765DB5" w:rsidRPr="00741592">
        <w:rPr>
          <w:noProof/>
          <w:highlight w:val="yellow"/>
          <w:lang w:val="en-US"/>
        </w:rPr>
        <w:t>(</w:t>
      </w:r>
      <w:hyperlink w:anchor="_ENREF_56" w:tooltip="Kendler, 2007 #8126" w:history="1">
        <w:r w:rsidR="001660BD" w:rsidRPr="00741592">
          <w:rPr>
            <w:noProof/>
            <w:highlight w:val="yellow"/>
            <w:lang w:val="en-US"/>
          </w:rPr>
          <w:t>2007</w:t>
        </w:r>
      </w:hyperlink>
      <w:r w:rsidR="00765DB5" w:rsidRPr="00741592">
        <w:rPr>
          <w:noProof/>
          <w:highlight w:val="yellow"/>
          <w:lang w:val="en-US"/>
        </w:rPr>
        <w:t>)</w:t>
      </w:r>
      <w:r w:rsidR="00536D0C" w:rsidRPr="00741592">
        <w:rPr>
          <w:highlight w:val="yellow"/>
          <w:lang w:val="en-US"/>
        </w:rPr>
        <w:fldChar w:fldCharType="end"/>
      </w:r>
      <w:r w:rsidR="00A93320" w:rsidRPr="00741592">
        <w:rPr>
          <w:color w:val="000000" w:themeColor="text1"/>
          <w:highlight w:val="yellow"/>
          <w:lang w:val="en-US"/>
        </w:rPr>
        <w:t xml:space="preserve"> study</w:t>
      </w:r>
      <w:r w:rsidRPr="00741592">
        <w:rPr>
          <w:color w:val="000000" w:themeColor="text1"/>
          <w:highlight w:val="yellow"/>
          <w:lang w:val="en-US"/>
        </w:rPr>
        <w:t xml:space="preserve">. The results showed that the same genetic factors that influenced delinquent behavior at each developmental period also influenced concurrent DPA as well as increases in DPA from </w:t>
      </w:r>
      <w:r w:rsidRPr="00741592">
        <w:rPr>
          <w:color w:val="000000" w:themeColor="text1"/>
          <w:highlight w:val="yellow"/>
          <w:lang w:val="en-US"/>
        </w:rPr>
        <w:lastRenderedPageBreak/>
        <w:t>one period to the next. The overall strength of these gene-environment correlations was considerably greater in mid-to late adolescence than in late childhood. In addition to common underlying genetic factors explaining both delinquent behavior and DPA, Kendler and his colleagues also found evidence of shared environmental factors that influenced both delinquent behavior and DPA.</w:t>
      </w:r>
      <w:r w:rsidR="00A93320" w:rsidRPr="00741592">
        <w:rPr>
          <w:color w:val="000000" w:themeColor="text1"/>
          <w:highlight w:val="yellow"/>
          <w:lang w:val="en-US"/>
        </w:rPr>
        <w:t xml:space="preserve"> </w:t>
      </w:r>
      <w:r w:rsidRPr="00741592">
        <w:rPr>
          <w:color w:val="000000" w:themeColor="text1"/>
          <w:highlight w:val="yellow"/>
          <w:lang w:val="en-US"/>
        </w:rPr>
        <w:t>Since shared environmental experiences could include exposure to similar friends or the same friends at school or in the neighborhood, this result could reflect a direct effect of DPA. It could also reflect the impact of family processes such as a lack of monitoring or joint family activities, which in turn may lead to exposure to deviant friends. It is noteworthy that these shared environmental influences common to both delinquent behavior and DPA were observed only during late childhood and early adolescence, but not during middle-to-late adolescence.</w:t>
      </w:r>
      <w:r w:rsidR="00741592">
        <w:rPr>
          <w:color w:val="000000" w:themeColor="text1"/>
          <w:lang w:val="en-US"/>
        </w:rPr>
        <w:t xml:space="preserve"> </w:t>
      </w:r>
      <w:r w:rsidR="00741592" w:rsidRPr="00741592">
        <w:rPr>
          <w:color w:val="000000" w:themeColor="text1"/>
          <w:highlight w:val="green"/>
          <w:lang w:val="en-US"/>
        </w:rPr>
        <w:t>SEE ALSO TARANTINO ET AL. IN JACP</w:t>
      </w:r>
      <w:r w:rsidRPr="009B362C">
        <w:rPr>
          <w:color w:val="000000" w:themeColor="text1"/>
          <w:lang w:val="en-US"/>
        </w:rPr>
        <w:t xml:space="preserve"> </w:t>
      </w:r>
    </w:p>
    <w:p w14:paraId="3F7CED85" w14:textId="77777777" w:rsidR="005E6E3F" w:rsidRPr="009B362C" w:rsidRDefault="009E2508">
      <w:pPr>
        <w:spacing w:line="480" w:lineRule="auto"/>
        <w:ind w:firstLine="720"/>
        <w:rPr>
          <w:lang w:val="en-US"/>
        </w:rPr>
      </w:pPr>
      <w:r w:rsidRPr="009B362C">
        <w:rPr>
          <w:lang w:val="en-US"/>
        </w:rPr>
        <w:t>T</w:t>
      </w:r>
      <w:r w:rsidR="00196E4E" w:rsidRPr="009B362C">
        <w:rPr>
          <w:lang w:val="en-US"/>
        </w:rPr>
        <w:t>ogether, t</w:t>
      </w:r>
      <w:r w:rsidRPr="009B362C">
        <w:rPr>
          <w:lang w:val="en-US"/>
        </w:rPr>
        <w:t>he</w:t>
      </w:r>
      <w:r w:rsidR="00196E4E" w:rsidRPr="009B362C">
        <w:rPr>
          <w:lang w:val="en-US"/>
        </w:rPr>
        <w:t>se</w:t>
      </w:r>
      <w:r w:rsidRPr="009B362C">
        <w:rPr>
          <w:lang w:val="en-US"/>
        </w:rPr>
        <w:t xml:space="preserve"> findings support the notion </w:t>
      </w:r>
      <w:r w:rsidR="00E15EE1" w:rsidRPr="009B362C">
        <w:rPr>
          <w:lang w:val="en-US"/>
        </w:rPr>
        <w:t>that rGE</w:t>
      </w:r>
      <w:r w:rsidR="0034334B" w:rsidRPr="009B362C">
        <w:rPr>
          <w:lang w:val="en-US"/>
        </w:rPr>
        <w:t xml:space="preserve"> involving DPA</w:t>
      </w:r>
      <w:r w:rsidR="00E15EE1" w:rsidRPr="009B362C">
        <w:rPr>
          <w:lang w:val="en-US"/>
        </w:rPr>
        <w:t xml:space="preserve"> </w:t>
      </w:r>
      <w:r w:rsidR="00AD1C65" w:rsidRPr="009B362C">
        <w:rPr>
          <w:lang w:val="en-US"/>
        </w:rPr>
        <w:t xml:space="preserve">is </w:t>
      </w:r>
      <w:r w:rsidR="00E15EE1" w:rsidRPr="009B362C">
        <w:rPr>
          <w:lang w:val="en-US"/>
        </w:rPr>
        <w:t>less likely</w:t>
      </w:r>
      <w:r w:rsidR="00AD1C65" w:rsidRPr="009B362C">
        <w:rPr>
          <w:lang w:val="en-US"/>
        </w:rPr>
        <w:t xml:space="preserve"> (or at least less strong)</w:t>
      </w:r>
      <w:r w:rsidR="00E15EE1" w:rsidRPr="009B362C">
        <w:rPr>
          <w:lang w:val="en-US"/>
        </w:rPr>
        <w:t xml:space="preserve"> </w:t>
      </w:r>
      <w:r w:rsidR="00AD1C65" w:rsidRPr="009B362C">
        <w:rPr>
          <w:lang w:val="en-US"/>
        </w:rPr>
        <w:t xml:space="preserve">during childhood </w:t>
      </w:r>
      <w:r w:rsidR="00E15EE1" w:rsidRPr="009B362C">
        <w:rPr>
          <w:lang w:val="en-US"/>
        </w:rPr>
        <w:t xml:space="preserve">than </w:t>
      </w:r>
      <w:r w:rsidR="00AD1C65" w:rsidRPr="009B362C">
        <w:rPr>
          <w:lang w:val="en-US"/>
        </w:rPr>
        <w:t xml:space="preserve">during </w:t>
      </w:r>
      <w:r w:rsidR="00E15EE1" w:rsidRPr="009B362C">
        <w:rPr>
          <w:lang w:val="en-US"/>
        </w:rPr>
        <w:t>adolescen</w:t>
      </w:r>
      <w:r w:rsidR="00AD1C65" w:rsidRPr="009B362C">
        <w:rPr>
          <w:lang w:val="en-US"/>
        </w:rPr>
        <w:t>ce</w:t>
      </w:r>
      <w:r w:rsidR="00E15EE1" w:rsidRPr="009B362C">
        <w:rPr>
          <w:lang w:val="en-US"/>
        </w:rPr>
        <w:t>. This developmental perspective is</w:t>
      </w:r>
      <w:r w:rsidR="00840FD2" w:rsidRPr="009B362C">
        <w:rPr>
          <w:lang w:val="en-US"/>
        </w:rPr>
        <w:t>,</w:t>
      </w:r>
      <w:r w:rsidR="00E15EE1" w:rsidRPr="009B362C">
        <w:rPr>
          <w:lang w:val="en-US"/>
        </w:rPr>
        <w:t xml:space="preserve"> in turn</w:t>
      </w:r>
      <w:r w:rsidR="00840FD2" w:rsidRPr="009B362C">
        <w:rPr>
          <w:lang w:val="en-US"/>
        </w:rPr>
        <w:t>,</w:t>
      </w:r>
      <w:r w:rsidR="00E15EE1" w:rsidRPr="009B362C">
        <w:rPr>
          <w:lang w:val="en-US"/>
        </w:rPr>
        <w:t xml:space="preserve"> concordant with </w:t>
      </w:r>
      <w:r w:rsidR="00A61815" w:rsidRPr="009B362C">
        <w:rPr>
          <w:lang w:val="en-US"/>
        </w:rPr>
        <w:t xml:space="preserve">the </w:t>
      </w:r>
      <w:r w:rsidR="00E24C3D" w:rsidRPr="009B362C">
        <w:rPr>
          <w:lang w:val="en-US"/>
        </w:rPr>
        <w:t>notion proposed by Dishion and colleagues</w:t>
      </w:r>
      <w:r w:rsidR="00A93320" w:rsidRPr="009B362C">
        <w:rPr>
          <w:lang w:val="en-US"/>
        </w:rPr>
        <w:t xml:space="preserve"> </w:t>
      </w:r>
      <w:r w:rsidR="00536D0C" w:rsidRPr="009B362C">
        <w:rPr>
          <w:lang w:val="en-US"/>
        </w:rPr>
        <w:fldChar w:fldCharType="begin"/>
      </w:r>
      <w:r w:rsidR="00A93320" w:rsidRPr="009B362C">
        <w:rPr>
          <w:lang w:val="en-US"/>
        </w:rPr>
        <w:instrText xml:space="preserve"> ADDIN EN.CITE &lt;EndNote&gt;&lt;Cite&gt;&lt;Author&gt;Dishion&lt;/Author&gt;&lt;Year&gt;1994&lt;/Year&gt;&lt;RecNum&gt;1899&lt;/RecNum&gt;&lt;DisplayText&gt;(Dishion, Patterson, &amp;amp; Griesler, 1994)&lt;/DisplayText&gt;&lt;record&gt;&lt;rec-number&gt;1899&lt;/rec-number&gt;&lt;foreign-keys&gt;&lt;key app="EN" db-id="vrffdvpvldr29ne0z24pvw9tserwwrxxrpta"&gt;1899&lt;/key&gt;&lt;/foreign-keys&gt;&lt;ref-type name="Book Section"&gt;5&lt;/ref-type&gt;&lt;contributors&gt;&lt;authors&gt;&lt;author&gt;Dishion, T. J.&lt;/author&gt;&lt;author&gt;Patterson, G. R.&lt;/author&gt;&lt;author&gt;Griesler, P. C.&lt;/author&gt;&lt;/authors&gt;&lt;secondary-authors&gt;&lt;author&gt;L. R. Huesmann&lt;/author&gt;&lt;/secondary-authors&gt;&lt;/contributors&gt;&lt;titles&gt;&lt;title&gt;Peer adaptations in the development of antisocial behavior: A confluence model&lt;/title&gt;&lt;secondary-title&gt;Aggressive behavior: Current perspectives&lt;/secondary-title&gt;&lt;/titles&gt;&lt;pages&gt;61-95&lt;/pages&gt;&lt;dates&gt;&lt;year&gt;1994&lt;/year&gt;&lt;/dates&gt;&lt;pub-location&gt;New York, NY&lt;/pub-location&gt;&lt;publisher&gt;Plenum Press&lt;/publisher&gt;&lt;urls&gt;&lt;/urls&gt;&lt;/record&gt;&lt;/Cite&gt;&lt;/EndNote&gt;</w:instrText>
      </w:r>
      <w:r w:rsidR="00536D0C" w:rsidRPr="009B362C">
        <w:rPr>
          <w:lang w:val="en-US"/>
        </w:rPr>
        <w:fldChar w:fldCharType="separate"/>
      </w:r>
      <w:r w:rsidR="00A93320" w:rsidRPr="009B362C">
        <w:rPr>
          <w:noProof/>
          <w:lang w:val="en-US"/>
        </w:rPr>
        <w:t>(</w:t>
      </w:r>
      <w:hyperlink w:anchor="_ENREF_39" w:tooltip="Dishion, 1994 #1899" w:history="1">
        <w:r w:rsidR="001660BD" w:rsidRPr="009B362C">
          <w:rPr>
            <w:noProof/>
            <w:lang w:val="en-US"/>
          </w:rPr>
          <w:t>Dishion, Patterson, &amp; Griesler, 1994</w:t>
        </w:r>
      </w:hyperlink>
      <w:r w:rsidR="00A93320" w:rsidRPr="009B362C">
        <w:rPr>
          <w:noProof/>
          <w:lang w:val="en-US"/>
        </w:rPr>
        <w:t>)</w:t>
      </w:r>
      <w:r w:rsidR="00536D0C" w:rsidRPr="009B362C">
        <w:rPr>
          <w:lang w:val="en-US"/>
        </w:rPr>
        <w:fldChar w:fldCharType="end"/>
      </w:r>
      <w:r w:rsidR="00E24C3D" w:rsidRPr="009B362C">
        <w:rPr>
          <w:lang w:val="en-US"/>
        </w:rPr>
        <w:t xml:space="preserve"> </w:t>
      </w:r>
      <w:r w:rsidR="00840FD2" w:rsidRPr="009B362C">
        <w:rPr>
          <w:lang w:val="en-US"/>
        </w:rPr>
        <w:t xml:space="preserve">that, </w:t>
      </w:r>
      <w:r w:rsidR="00E24C3D" w:rsidRPr="009B362C">
        <w:rPr>
          <w:lang w:val="en-US"/>
        </w:rPr>
        <w:t xml:space="preserve">over the course </w:t>
      </w:r>
      <w:r w:rsidR="0034334B" w:rsidRPr="009B362C">
        <w:rPr>
          <w:lang w:val="en-US"/>
        </w:rPr>
        <w:t xml:space="preserve">of </w:t>
      </w:r>
      <w:r w:rsidR="00E15EE1" w:rsidRPr="009B362C">
        <w:rPr>
          <w:lang w:val="en-US"/>
        </w:rPr>
        <w:t xml:space="preserve">childhood </w:t>
      </w:r>
      <w:r w:rsidR="00E24C3D" w:rsidRPr="009B362C">
        <w:rPr>
          <w:lang w:val="en-US"/>
        </w:rPr>
        <w:t>and in</w:t>
      </w:r>
      <w:r w:rsidR="00E15EE1" w:rsidRPr="009B362C">
        <w:rPr>
          <w:lang w:val="en-US"/>
        </w:rPr>
        <w:t>to adolescence</w:t>
      </w:r>
      <w:r w:rsidR="00840FD2" w:rsidRPr="009B362C">
        <w:rPr>
          <w:lang w:val="en-US"/>
        </w:rPr>
        <w:t>,</w:t>
      </w:r>
      <w:r w:rsidR="00E15EE1" w:rsidRPr="009B362C">
        <w:rPr>
          <w:lang w:val="en-US"/>
        </w:rPr>
        <w:t xml:space="preserve"> </w:t>
      </w:r>
      <w:r w:rsidR="00E24C3D" w:rsidRPr="009B362C">
        <w:rPr>
          <w:lang w:val="en-US"/>
        </w:rPr>
        <w:t xml:space="preserve">youngsters </w:t>
      </w:r>
      <w:r w:rsidR="00E15EE1" w:rsidRPr="009B362C">
        <w:rPr>
          <w:lang w:val="en-US"/>
        </w:rPr>
        <w:t>progressively select</w:t>
      </w:r>
      <w:r w:rsidR="00E24C3D" w:rsidRPr="009B362C">
        <w:rPr>
          <w:lang w:val="en-US"/>
        </w:rPr>
        <w:t xml:space="preserve"> </w:t>
      </w:r>
      <w:r w:rsidR="00B83FDF" w:rsidRPr="009B362C">
        <w:rPr>
          <w:lang w:val="en-US"/>
        </w:rPr>
        <w:t>–</w:t>
      </w:r>
      <w:r w:rsidR="00E15EE1" w:rsidRPr="009B362C">
        <w:rPr>
          <w:lang w:val="en-US"/>
        </w:rPr>
        <w:t xml:space="preserve">and </w:t>
      </w:r>
      <w:r w:rsidR="00995281" w:rsidRPr="009B362C">
        <w:rPr>
          <w:lang w:val="en-US"/>
        </w:rPr>
        <w:t xml:space="preserve">are </w:t>
      </w:r>
      <w:r w:rsidR="00E15EE1" w:rsidRPr="009B362C">
        <w:rPr>
          <w:lang w:val="en-US"/>
        </w:rPr>
        <w:t>selected by</w:t>
      </w:r>
      <w:r w:rsidR="00B83FDF" w:rsidRPr="009B362C">
        <w:rPr>
          <w:rFonts w:cs="Times New Roman"/>
          <w:lang w:val="en-US"/>
        </w:rPr>
        <w:t>–</w:t>
      </w:r>
      <w:r w:rsidR="00E24C3D" w:rsidRPr="009B362C">
        <w:rPr>
          <w:lang w:val="en-US"/>
        </w:rPr>
        <w:t xml:space="preserve"> </w:t>
      </w:r>
      <w:r w:rsidR="00E15EE1" w:rsidRPr="009B362C">
        <w:rPr>
          <w:lang w:val="en-US"/>
        </w:rPr>
        <w:t xml:space="preserve">friends </w:t>
      </w:r>
      <w:r w:rsidR="00233E0C" w:rsidRPr="009B362C">
        <w:rPr>
          <w:lang w:val="en-US"/>
        </w:rPr>
        <w:t>who share and positively reinforce their ow</w:t>
      </w:r>
      <w:r w:rsidR="00617A64" w:rsidRPr="009B362C">
        <w:rPr>
          <w:lang w:val="en-US"/>
        </w:rPr>
        <w:t>n values</w:t>
      </w:r>
      <w:r w:rsidR="00E15EE1" w:rsidRPr="009B362C">
        <w:rPr>
          <w:lang w:val="en-US"/>
        </w:rPr>
        <w:t xml:space="preserve"> to the exclusion of others.</w:t>
      </w:r>
      <w:r w:rsidRPr="009B362C">
        <w:rPr>
          <w:lang w:val="en-US"/>
        </w:rPr>
        <w:t xml:space="preserve"> </w:t>
      </w:r>
      <w:r w:rsidR="00E15EE1" w:rsidRPr="009B362C">
        <w:rPr>
          <w:lang w:val="en-US"/>
        </w:rPr>
        <w:t xml:space="preserve">If indeed DPA in adolescence results from rGE, then the association between DPA and </w:t>
      </w:r>
      <w:r w:rsidR="00B8526A" w:rsidRPr="009B362C">
        <w:rPr>
          <w:lang w:val="en-US"/>
        </w:rPr>
        <w:t>delinquent behavior</w:t>
      </w:r>
      <w:r w:rsidR="00E15EE1" w:rsidRPr="009B362C">
        <w:rPr>
          <w:lang w:val="en-US"/>
        </w:rPr>
        <w:t xml:space="preserve"> in adolescence may </w:t>
      </w:r>
      <w:r w:rsidR="001751EF" w:rsidRPr="009B362C">
        <w:rPr>
          <w:lang w:val="en-US"/>
        </w:rPr>
        <w:t xml:space="preserve">not reflect </w:t>
      </w:r>
      <w:r w:rsidR="00DD2B97" w:rsidRPr="009B362C">
        <w:rPr>
          <w:lang w:val="en-US"/>
        </w:rPr>
        <w:t>an environmental influence</w:t>
      </w:r>
      <w:r w:rsidR="001751EF" w:rsidRPr="009B362C">
        <w:rPr>
          <w:lang w:val="en-US"/>
        </w:rPr>
        <w:t xml:space="preserve"> of DPA on </w:t>
      </w:r>
      <w:r w:rsidR="00EC2E43" w:rsidRPr="009B362C">
        <w:rPr>
          <w:lang w:val="en-US"/>
        </w:rPr>
        <w:t>delinquent behavior</w:t>
      </w:r>
      <w:r w:rsidR="001751EF" w:rsidRPr="009B362C">
        <w:rPr>
          <w:lang w:val="en-US"/>
        </w:rPr>
        <w:t xml:space="preserve"> during that </w:t>
      </w:r>
      <w:r w:rsidR="00ED3080" w:rsidRPr="009B362C">
        <w:rPr>
          <w:lang w:val="en-US"/>
        </w:rPr>
        <w:t xml:space="preserve">developmental </w:t>
      </w:r>
      <w:r w:rsidR="001751EF" w:rsidRPr="009B362C">
        <w:rPr>
          <w:lang w:val="en-US"/>
        </w:rPr>
        <w:t>period</w:t>
      </w:r>
      <w:r w:rsidR="00A93320" w:rsidRPr="009B362C">
        <w:rPr>
          <w:lang w:val="en-US"/>
        </w:rPr>
        <w:t xml:space="preserve"> </w:t>
      </w:r>
      <w:r w:rsidR="00536D0C" w:rsidRPr="009B362C">
        <w:rPr>
          <w:lang w:val="en-US"/>
        </w:rPr>
        <w:fldChar w:fldCharType="begin"/>
      </w:r>
      <w:r w:rsidR="00A93320" w:rsidRPr="009B362C">
        <w:rPr>
          <w:lang w:val="en-US"/>
        </w:rPr>
        <w:instrText xml:space="preserve"> ADDIN EN.CITE &lt;EndNote&gt;&lt;Cite&gt;&lt;Author&gt;Jaffee&lt;/Author&gt;&lt;Year&gt;2007&lt;/Year&gt;&lt;RecNum&gt;7862&lt;/RecNum&gt;&lt;Prefix&gt;see also &lt;/Prefix&gt;&lt;Suffix&gt; for a similar suggestion&lt;/Suffix&gt;&lt;DisplayText&gt;(see also Jaffee &amp;amp; Price, 2007 for a similar suggestion)&lt;/DisplayText&gt;&lt;record&gt;&lt;rec-number&gt;7862&lt;/rec-number&gt;&lt;foreign-keys&gt;&lt;key app="EN" db-id="vrffdvpvldr29ne0z24pvw9tserwwrxxrpta"&gt;7862&lt;/key&gt;&lt;/foreign-keys&gt;&lt;ref-type name="Journal Article"&gt;17&lt;/ref-type&gt;&lt;contributors&gt;&lt;authors&gt;&lt;author&gt;Jaffee, S. R.&lt;/author&gt;&lt;author&gt;Price, T. S.&lt;/author&gt;&lt;/authors&gt;&lt;/contributors&gt;&lt;titles&gt;&lt;title&gt;Gene-environment correlations: a review of the evidence and implications for prevention of mental illness&lt;/title&gt;&lt;secondary-title&gt;Molecular Psychiatry&lt;/secondary-title&gt;&lt;/titles&gt;&lt;periodical&gt;&lt;full-title&gt;Molecular Psychiatry&lt;/full-title&gt;&lt;/periodical&gt;&lt;pages&gt;432-442&lt;/pages&gt;&lt;volume&gt;12&lt;/volume&gt;&lt;number&gt;5&lt;/number&gt;&lt;dates&gt;&lt;year&gt;2007&lt;/year&gt;&lt;pub-dates&gt;&lt;date&gt;May&lt;/date&gt;&lt;/pub-dates&gt;&lt;/dates&gt;&lt;isbn&gt;1359-4184&lt;/isbn&gt;&lt;accession-num&gt;WOS:000245947900005&lt;/accession-num&gt;&lt;urls&gt;&lt;related-urls&gt;&lt;url&gt;&amp;lt;Go to ISI&amp;gt;://WOS:000245947900005&lt;/url&gt;&lt;/related-urls&gt;&lt;/urls&gt;&lt;electronic-resource-num&gt;10.1038/sj.mp.4001950&lt;/electronic-resource-num&gt;&lt;/record&gt;&lt;/Cite&gt;&lt;/EndNote&gt;</w:instrText>
      </w:r>
      <w:r w:rsidR="00536D0C" w:rsidRPr="009B362C">
        <w:rPr>
          <w:lang w:val="en-US"/>
        </w:rPr>
        <w:fldChar w:fldCharType="separate"/>
      </w:r>
      <w:r w:rsidR="00A93320" w:rsidRPr="009B362C">
        <w:rPr>
          <w:noProof/>
          <w:lang w:val="en-US"/>
        </w:rPr>
        <w:t>(</w:t>
      </w:r>
      <w:hyperlink w:anchor="_ENREF_53" w:tooltip="Jaffee, 2007 #7862" w:history="1">
        <w:r w:rsidR="001660BD" w:rsidRPr="009B362C">
          <w:rPr>
            <w:noProof/>
            <w:lang w:val="en-US"/>
          </w:rPr>
          <w:t>see also Jaffee &amp; Price, 2007 for a similar suggestion</w:t>
        </w:r>
      </w:hyperlink>
      <w:r w:rsidR="00A93320" w:rsidRPr="009B362C">
        <w:rPr>
          <w:noProof/>
          <w:lang w:val="en-US"/>
        </w:rPr>
        <w:t>)</w:t>
      </w:r>
      <w:r w:rsidR="00536D0C" w:rsidRPr="009B362C">
        <w:rPr>
          <w:lang w:val="en-US"/>
        </w:rPr>
        <w:fldChar w:fldCharType="end"/>
      </w:r>
      <w:r w:rsidR="00E15EE1" w:rsidRPr="009B362C">
        <w:rPr>
          <w:lang w:val="en-US"/>
        </w:rPr>
        <w:t xml:space="preserve">. In contrast, the association between DPA and </w:t>
      </w:r>
      <w:r w:rsidR="00B8526A" w:rsidRPr="009B362C">
        <w:rPr>
          <w:lang w:val="en-US"/>
        </w:rPr>
        <w:t>delinquent behavior</w:t>
      </w:r>
      <w:r w:rsidR="00E15EE1" w:rsidRPr="009B362C">
        <w:rPr>
          <w:lang w:val="en-US"/>
        </w:rPr>
        <w:t xml:space="preserve"> in childhood may reflect a true </w:t>
      </w:r>
      <w:r w:rsidR="00DD2B97" w:rsidRPr="009B362C">
        <w:rPr>
          <w:lang w:val="en-US"/>
        </w:rPr>
        <w:t xml:space="preserve">environmental </w:t>
      </w:r>
      <w:r w:rsidR="00E15EE1" w:rsidRPr="009B362C">
        <w:rPr>
          <w:lang w:val="en-US"/>
        </w:rPr>
        <w:t>influence because</w:t>
      </w:r>
      <w:r w:rsidR="00DD2B97" w:rsidRPr="009B362C">
        <w:rPr>
          <w:lang w:val="en-US"/>
        </w:rPr>
        <w:t xml:space="preserve"> the association between</w:t>
      </w:r>
      <w:r w:rsidR="00E15EE1" w:rsidRPr="009B362C">
        <w:rPr>
          <w:lang w:val="en-US"/>
        </w:rPr>
        <w:t xml:space="preserve"> DPA </w:t>
      </w:r>
      <w:r w:rsidR="00DD2B97" w:rsidRPr="009B362C">
        <w:rPr>
          <w:lang w:val="en-US"/>
        </w:rPr>
        <w:t xml:space="preserve">and </w:t>
      </w:r>
      <w:r w:rsidR="00B8526A" w:rsidRPr="009B362C">
        <w:rPr>
          <w:lang w:val="en-US"/>
        </w:rPr>
        <w:t>delinquent behavior</w:t>
      </w:r>
      <w:r w:rsidR="00DD2B97" w:rsidRPr="009B362C">
        <w:rPr>
          <w:lang w:val="en-US"/>
        </w:rPr>
        <w:t xml:space="preserve"> is only partly, if at all, explained by common underlying genetic factors. </w:t>
      </w:r>
      <w:r w:rsidR="00E15EE1" w:rsidRPr="009B362C">
        <w:rPr>
          <w:lang w:val="en-US"/>
        </w:rPr>
        <w:t xml:space="preserve">In </w:t>
      </w:r>
      <w:r w:rsidR="00E15EE1" w:rsidRPr="009B362C">
        <w:rPr>
          <w:lang w:val="en-US"/>
        </w:rPr>
        <w:lastRenderedPageBreak/>
        <w:t>other words,</w:t>
      </w:r>
      <w:r w:rsidR="00DD2B97" w:rsidRPr="009B362C">
        <w:rPr>
          <w:lang w:val="en-US"/>
        </w:rPr>
        <w:t xml:space="preserve"> </w:t>
      </w:r>
      <w:r w:rsidR="00E15EE1" w:rsidRPr="009B362C">
        <w:rPr>
          <w:lang w:val="en-US"/>
        </w:rPr>
        <w:t xml:space="preserve">the Socialization model </w:t>
      </w:r>
      <w:r w:rsidR="00E60924" w:rsidRPr="009B362C">
        <w:rPr>
          <w:lang w:val="en-US"/>
        </w:rPr>
        <w:t xml:space="preserve">may apply mostly to </w:t>
      </w:r>
      <w:r w:rsidR="00E15EE1" w:rsidRPr="009B362C">
        <w:rPr>
          <w:lang w:val="en-US"/>
        </w:rPr>
        <w:t xml:space="preserve">childhood whereas the Selection model </w:t>
      </w:r>
      <w:r w:rsidR="00E60924" w:rsidRPr="009B362C">
        <w:rPr>
          <w:lang w:val="en-US"/>
        </w:rPr>
        <w:t>may</w:t>
      </w:r>
      <w:r w:rsidR="00E15EE1" w:rsidRPr="009B362C">
        <w:rPr>
          <w:lang w:val="en-US"/>
        </w:rPr>
        <w:t xml:space="preserve"> apply </w:t>
      </w:r>
      <w:r w:rsidR="00E60924" w:rsidRPr="009B362C">
        <w:rPr>
          <w:lang w:val="en-US"/>
        </w:rPr>
        <w:t xml:space="preserve">more strongly to </w:t>
      </w:r>
      <w:r w:rsidR="00E15EE1" w:rsidRPr="009B362C">
        <w:rPr>
          <w:lang w:val="en-US"/>
        </w:rPr>
        <w:t>adolescence.</w:t>
      </w:r>
      <w:r w:rsidR="004E09E3" w:rsidRPr="009B362C">
        <w:rPr>
          <w:lang w:val="en-US"/>
        </w:rPr>
        <w:t xml:space="preserve"> </w:t>
      </w:r>
    </w:p>
    <w:p w14:paraId="36B0D65E" w14:textId="77777777" w:rsidR="00BF2013" w:rsidRPr="009B362C" w:rsidRDefault="00A36833" w:rsidP="004E09E3">
      <w:pPr>
        <w:spacing w:line="480" w:lineRule="auto"/>
        <w:ind w:firstLine="720"/>
        <w:rPr>
          <w:lang w:val="en-US"/>
        </w:rPr>
      </w:pPr>
      <w:r w:rsidRPr="009B362C">
        <w:rPr>
          <w:lang w:val="en-US"/>
        </w:rPr>
        <w:t>It is important to note that t</w:t>
      </w:r>
      <w:r w:rsidR="007B04A1" w:rsidRPr="009B362C">
        <w:rPr>
          <w:lang w:val="en-US"/>
        </w:rPr>
        <w:t>h</w:t>
      </w:r>
      <w:r w:rsidR="002D0ADA" w:rsidRPr="009B362C">
        <w:rPr>
          <w:lang w:val="en-US"/>
        </w:rPr>
        <w:t>ese</w:t>
      </w:r>
      <w:r w:rsidR="007B04A1" w:rsidRPr="009B362C">
        <w:rPr>
          <w:lang w:val="en-US"/>
        </w:rPr>
        <w:t xml:space="preserve"> </w:t>
      </w:r>
      <w:r w:rsidR="002D0ADA" w:rsidRPr="009B362C">
        <w:rPr>
          <w:lang w:val="en-US"/>
        </w:rPr>
        <w:t xml:space="preserve">tentative </w:t>
      </w:r>
      <w:r w:rsidR="007B04A1" w:rsidRPr="009B362C">
        <w:rPr>
          <w:lang w:val="en-US"/>
        </w:rPr>
        <w:t>conclusion</w:t>
      </w:r>
      <w:r w:rsidR="002D0ADA" w:rsidRPr="009B362C">
        <w:rPr>
          <w:lang w:val="en-US"/>
        </w:rPr>
        <w:t>s</w:t>
      </w:r>
      <w:r w:rsidRPr="009B362C">
        <w:rPr>
          <w:lang w:val="en-US"/>
        </w:rPr>
        <w:t xml:space="preserve"> </w:t>
      </w:r>
      <w:r w:rsidR="007B04A1" w:rsidRPr="009B362C">
        <w:rPr>
          <w:lang w:val="en-US"/>
        </w:rPr>
        <w:t xml:space="preserve">rest on few studies, most of which may </w:t>
      </w:r>
      <w:r w:rsidR="003048F5" w:rsidRPr="009B362C">
        <w:rPr>
          <w:lang w:val="en-US"/>
        </w:rPr>
        <w:t xml:space="preserve">have </w:t>
      </w:r>
      <w:r w:rsidRPr="009B362C">
        <w:rPr>
          <w:lang w:val="en-US"/>
        </w:rPr>
        <w:t xml:space="preserve">significant </w:t>
      </w:r>
      <w:r w:rsidR="00D12B05" w:rsidRPr="009B362C">
        <w:rPr>
          <w:lang w:val="en-US"/>
        </w:rPr>
        <w:t xml:space="preserve">methodological </w:t>
      </w:r>
      <w:r w:rsidR="003048F5" w:rsidRPr="009B362C">
        <w:rPr>
          <w:lang w:val="en-US"/>
        </w:rPr>
        <w:t>limitations</w:t>
      </w:r>
      <w:r w:rsidR="007B04A1" w:rsidRPr="009B362C">
        <w:rPr>
          <w:lang w:val="en-US"/>
        </w:rPr>
        <w:t xml:space="preserve">. For example, </w:t>
      </w:r>
      <w:r w:rsidR="004D79C9" w:rsidRPr="009B362C">
        <w:rPr>
          <w:lang w:val="en-US"/>
        </w:rPr>
        <w:t>Kendler</w:t>
      </w:r>
      <w:r w:rsidR="00765DB5" w:rsidRPr="009B362C">
        <w:rPr>
          <w:lang w:val="en-US"/>
        </w:rPr>
        <w:t>, Schmitt</w:t>
      </w:r>
      <w:r w:rsidR="004D79C9" w:rsidRPr="009B362C">
        <w:rPr>
          <w:lang w:val="en-US"/>
        </w:rPr>
        <w:t xml:space="preserve"> et al.</w:t>
      </w:r>
      <w:r w:rsidR="00765DB5" w:rsidRPr="009B362C">
        <w:rPr>
          <w:lang w:val="en-US"/>
        </w:rPr>
        <w:t xml:space="preserve"> </w:t>
      </w:r>
      <w:r w:rsidR="00536D0C" w:rsidRPr="009B362C">
        <w:rPr>
          <w:lang w:val="en-US"/>
        </w:rPr>
        <w:fldChar w:fldCharType="begin">
          <w:fldData xml:space="preserve">PEVuZE5vdGU+PENpdGUgRXhjbHVkZUF1dGg9IjEiPjxZZWFyPjIwMDg8L1llYXI+PFJlY051bT43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</w:fldData>
        </w:fldChar>
      </w:r>
      <w:r w:rsidR="00765DB5" w:rsidRPr="009B362C">
        <w:rPr>
          <w:lang w:val="en-US"/>
        </w:rPr>
        <w:instrText xml:space="preserve"> ADDIN EN.CITE </w:instrText>
      </w:r>
      <w:r w:rsidR="00536D0C" w:rsidRPr="009B362C">
        <w:rPr>
          <w:lang w:val="en-US"/>
        </w:rPr>
        <w:fldChar w:fldCharType="begin">
          <w:fldData xml:space="preserve">PEVuZE5vdGU+PENpdGUgRXhjbHVkZUF1dGg9IjEiPjxZZWFyPjIwMDg8L1llYXI+PFJlY051bT43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</w:fldData>
        </w:fldChar>
      </w:r>
      <w:r w:rsidR="00765DB5"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765DB5" w:rsidRPr="009B362C">
        <w:rPr>
          <w:noProof/>
          <w:lang w:val="en-US"/>
        </w:rPr>
        <w:t>(</w:t>
      </w:r>
      <w:hyperlink w:anchor="_ENREF_57" w:tooltip="Kendler, 2008 #7894" w:history="1">
        <w:r w:rsidR="001660BD" w:rsidRPr="009B362C">
          <w:rPr>
            <w:noProof/>
            <w:lang w:val="en-US"/>
          </w:rPr>
          <w:t>2008</w:t>
        </w:r>
      </w:hyperlink>
      <w:r w:rsidR="00765DB5" w:rsidRPr="009B362C">
        <w:rPr>
          <w:noProof/>
          <w:lang w:val="en-US"/>
        </w:rPr>
        <w:t>)</w:t>
      </w:r>
      <w:r w:rsidR="00536D0C" w:rsidRPr="009B362C">
        <w:rPr>
          <w:lang w:val="en-US"/>
        </w:rPr>
        <w:fldChar w:fldCharType="end"/>
      </w:r>
      <w:r w:rsidR="00765DB5" w:rsidRPr="009B362C">
        <w:rPr>
          <w:lang w:val="en-US"/>
        </w:rPr>
        <w:t xml:space="preserve"> </w:t>
      </w:r>
      <w:r w:rsidR="004D79C9" w:rsidRPr="009B362C">
        <w:rPr>
          <w:lang w:val="en-US"/>
        </w:rPr>
        <w:t>used a retrospective life calendar method to collect their data</w:t>
      </w:r>
      <w:r w:rsidR="009C31C6" w:rsidRPr="009B362C">
        <w:rPr>
          <w:lang w:val="en-US"/>
        </w:rPr>
        <w:t>. S</w:t>
      </w:r>
      <w:r w:rsidR="004D79C9" w:rsidRPr="009B362C">
        <w:rPr>
          <w:lang w:val="en-US"/>
        </w:rPr>
        <w:t xml:space="preserve">uch data are not </w:t>
      </w:r>
      <w:r w:rsidR="004E09E3" w:rsidRPr="009B362C">
        <w:rPr>
          <w:lang w:val="en-US"/>
        </w:rPr>
        <w:t xml:space="preserve">entirely </w:t>
      </w:r>
      <w:r w:rsidR="004D79C9" w:rsidRPr="009B362C">
        <w:rPr>
          <w:lang w:val="en-US"/>
        </w:rPr>
        <w:t xml:space="preserve">free from retrospective recall bias, particularly </w:t>
      </w:r>
      <w:r w:rsidR="004E09E3" w:rsidRPr="009B362C">
        <w:rPr>
          <w:lang w:val="en-US"/>
        </w:rPr>
        <w:t xml:space="preserve">given </w:t>
      </w:r>
      <w:r w:rsidR="00A40E8C" w:rsidRPr="009B362C">
        <w:rPr>
          <w:lang w:val="en-US"/>
        </w:rPr>
        <w:t xml:space="preserve">the </w:t>
      </w:r>
      <w:r w:rsidR="004D79C9" w:rsidRPr="009B362C">
        <w:rPr>
          <w:lang w:val="en-US"/>
        </w:rPr>
        <w:t>long ti</w:t>
      </w:r>
      <w:r w:rsidR="00A40E8C" w:rsidRPr="009B362C">
        <w:rPr>
          <w:lang w:val="en-US"/>
        </w:rPr>
        <w:t xml:space="preserve">me interval between </w:t>
      </w:r>
      <w:r w:rsidR="004E09E3" w:rsidRPr="009B362C">
        <w:rPr>
          <w:lang w:val="en-US"/>
        </w:rPr>
        <w:t xml:space="preserve">the earliest recall period (age 8) and the actual time of </w:t>
      </w:r>
      <w:r w:rsidR="00A40E8C" w:rsidRPr="009B362C">
        <w:rPr>
          <w:lang w:val="en-US"/>
        </w:rPr>
        <w:t xml:space="preserve">data collection </w:t>
      </w:r>
      <w:r w:rsidR="004E09E3" w:rsidRPr="009B362C">
        <w:rPr>
          <w:lang w:val="en-US"/>
        </w:rPr>
        <w:t>(age 40)</w:t>
      </w:r>
      <w:r w:rsidR="004D79C9" w:rsidRPr="009B362C">
        <w:rPr>
          <w:lang w:val="en-US"/>
        </w:rPr>
        <w:t>. In addition,</w:t>
      </w:r>
      <w:r w:rsidR="008C08E1" w:rsidRPr="009B362C">
        <w:rPr>
          <w:lang w:val="en-US"/>
        </w:rPr>
        <w:t xml:space="preserve"> </w:t>
      </w:r>
      <w:r w:rsidR="004E09E3" w:rsidRPr="009B362C">
        <w:rPr>
          <w:lang w:val="en-US"/>
        </w:rPr>
        <w:t xml:space="preserve">in all studies </w:t>
      </w:r>
      <w:r w:rsidR="008C08E1" w:rsidRPr="009B362C">
        <w:rPr>
          <w:lang w:val="en-US"/>
        </w:rPr>
        <w:t xml:space="preserve">both friends’ </w:t>
      </w:r>
      <w:r w:rsidR="00B8526A" w:rsidRPr="009B362C">
        <w:rPr>
          <w:lang w:val="en-US"/>
        </w:rPr>
        <w:t>delinquent behavior</w:t>
      </w:r>
      <w:r w:rsidR="00F43030" w:rsidRPr="009B362C">
        <w:rPr>
          <w:lang w:val="en-US"/>
        </w:rPr>
        <w:t xml:space="preserve"> and participants</w:t>
      </w:r>
      <w:r w:rsidR="0067346F" w:rsidRPr="009B362C">
        <w:rPr>
          <w:lang w:val="en-US"/>
        </w:rPr>
        <w:t>’</w:t>
      </w:r>
      <w:r w:rsidR="008C08E1" w:rsidRPr="009B362C">
        <w:rPr>
          <w:lang w:val="en-US"/>
        </w:rPr>
        <w:t xml:space="preserve"> </w:t>
      </w:r>
      <w:r w:rsidR="004E09E3" w:rsidRPr="009B362C">
        <w:rPr>
          <w:lang w:val="en-US"/>
        </w:rPr>
        <w:t>own</w:t>
      </w:r>
      <w:r w:rsidR="00576421" w:rsidRPr="009B362C">
        <w:rPr>
          <w:lang w:val="en-US"/>
        </w:rPr>
        <w:t xml:space="preserve"> </w:t>
      </w:r>
      <w:r w:rsidR="00EC2E43" w:rsidRPr="009B362C">
        <w:rPr>
          <w:lang w:val="en-US"/>
        </w:rPr>
        <w:t xml:space="preserve">delinquent behavior </w:t>
      </w:r>
      <w:r w:rsidR="004D79C9" w:rsidRPr="009B362C">
        <w:rPr>
          <w:lang w:val="en-US"/>
        </w:rPr>
        <w:t xml:space="preserve">were rated by the </w:t>
      </w:r>
      <w:r w:rsidR="00410AE1" w:rsidRPr="009B362C">
        <w:rPr>
          <w:lang w:val="en-US"/>
        </w:rPr>
        <w:t>same source</w:t>
      </w:r>
      <w:r w:rsidR="00F43030" w:rsidRPr="009B362C">
        <w:rPr>
          <w:lang w:val="en-US"/>
        </w:rPr>
        <w:t xml:space="preserve">, </w:t>
      </w:r>
      <w:r w:rsidR="00A40E8C" w:rsidRPr="009B362C">
        <w:rPr>
          <w:lang w:val="en-US"/>
        </w:rPr>
        <w:t>thus creating an additional bias towards inflated similarity</w:t>
      </w:r>
      <w:r w:rsidR="0026698C" w:rsidRPr="009B362C">
        <w:rPr>
          <w:lang w:val="en-US"/>
        </w:rPr>
        <w:t xml:space="preserve"> </w:t>
      </w:r>
      <w:r w:rsidR="00536D0C" w:rsidRPr="009B362C">
        <w:rPr>
          <w:lang w:val="en-US"/>
        </w:rPr>
        <w:fldChar w:fldCharType="begin"/>
      </w:r>
      <w:r w:rsidR="000E1800" w:rsidRPr="009B362C">
        <w:rPr>
          <w:lang w:val="en-US"/>
        </w:rPr>
        <w:instrText xml:space="preserve"> ADDIN EN.CITE &lt;EndNote&gt;&lt;Cite&gt;&lt;Author&gt;Berndt&lt;/Author&gt;&lt;Year&gt;1995&lt;/Year&gt;&lt;RecNum&gt;3677&lt;/RecNum&gt;&lt;DisplayText&gt;(Berndt &amp;amp; Keefe, 1995; Kandel, 1978)&lt;/DisplayText&gt;&lt;record&gt;&lt;rec-number&gt;3677&lt;/rec-number&gt;&lt;foreign-keys&gt;&lt;key app="EN" db-id="vrffdvpvldr29ne0z24pvw9tserwwrxxrpta"&gt;3677&lt;/key&gt;&lt;/foreign-keys&gt;&lt;ref-type name="Journal Article"&gt;17&lt;/ref-type&gt;&lt;contributors&gt;&lt;authors&gt;&lt;author&gt;Berndt, T. J.&lt;/author&gt;&lt;author&gt;Keefe, K.&lt;/author&gt;&lt;/authors&gt;&lt;/contributors&gt;&lt;titles&gt;&lt;title&gt;Friends&amp;apos; influence on adolescents&amp;apos; adjustment to school&lt;/title&gt;&lt;secondary-title&gt;Child Development&lt;/secondary-title&gt;&lt;/titles&gt;&lt;periodical&gt;&lt;full-title&gt;Child Development&lt;/full-title&gt;&lt;abbr-1&gt;Child Dev&lt;/abbr-1&gt;&lt;/periodical&gt;&lt;pages&gt;1312-1329&lt;/pages&gt;&lt;volume&gt;66&lt;/volume&gt;&lt;dates&gt;&lt;year&gt;1995&lt;/year&gt;&lt;/dates&gt;&lt;urls&gt;&lt;/urls&gt;&lt;/record&gt;&lt;/Cite&gt;&lt;Cite&gt;&lt;Author&gt;Kandel&lt;/Author&gt;&lt;Year&gt;1978&lt;/Year&gt;&lt;RecNum&gt;1617&lt;/RecNum&gt;&lt;record&gt;&lt;rec-number&gt;1617&lt;/rec-number&gt;&lt;foreign-keys&gt;&lt;key app="EN" db-id="vrffdvpvldr29ne0z24pvw9tserwwrxxrpta"&gt;1617&lt;/key&gt;&lt;/foreign-keys&gt;&lt;ref-type name="Journal Article"&gt;17&lt;/ref-type&gt;&lt;contributors&gt;&lt;authors&gt;&lt;author&gt;Kandel, D. B.&lt;/author&gt;&lt;/authors&gt;&lt;/contributors&gt;&lt;titles&gt;&lt;title&gt;Homophily, selection, and socialization in adolescent friendships&lt;/title&gt;&lt;secondary-title&gt;American Journal of Sociology&lt;/secondary-title&gt;&lt;/titles&gt;&lt;periodical&gt;&lt;full-title&gt;American Journal of Sociology&lt;/full-title&gt;&lt;/periodical&gt;&lt;pages&gt;427-436&lt;/pages&gt;&lt;volume&gt;84&lt;/volume&gt;&lt;dates&gt;&lt;year&gt;1978&lt;/year&gt;&lt;/dates&gt;&lt;urls&gt;&lt;/urls&gt;&lt;/record&gt;&lt;/Cite&gt;&lt;/EndNote&gt;</w:instrText>
      </w:r>
      <w:r w:rsidR="00536D0C" w:rsidRPr="009B362C">
        <w:rPr>
          <w:lang w:val="en-US"/>
        </w:rPr>
        <w:fldChar w:fldCharType="separate"/>
      </w:r>
      <w:r w:rsidR="000E1800" w:rsidRPr="009B362C">
        <w:rPr>
          <w:noProof/>
          <w:lang w:val="en-US"/>
        </w:rPr>
        <w:t>(</w:t>
      </w:r>
      <w:hyperlink w:anchor="_ENREF_10" w:tooltip="Berndt, 1995 #3677" w:history="1">
        <w:r w:rsidR="001660BD" w:rsidRPr="009B362C">
          <w:rPr>
            <w:noProof/>
            <w:lang w:val="en-US"/>
          </w:rPr>
          <w:t>Berndt &amp; Keefe, 1995</w:t>
        </w:r>
      </w:hyperlink>
      <w:r w:rsidR="000E1800" w:rsidRPr="009B362C">
        <w:rPr>
          <w:noProof/>
          <w:lang w:val="en-US"/>
        </w:rPr>
        <w:t xml:space="preserve">; </w:t>
      </w:r>
      <w:hyperlink w:anchor="_ENREF_54" w:tooltip="Kandel, 1978 #1617" w:history="1">
        <w:r w:rsidR="001660BD" w:rsidRPr="009B362C">
          <w:rPr>
            <w:noProof/>
            <w:lang w:val="en-US"/>
          </w:rPr>
          <w:t>Kandel, 1978</w:t>
        </w:r>
      </w:hyperlink>
      <w:r w:rsidR="000E1800" w:rsidRPr="009B362C">
        <w:rPr>
          <w:noProof/>
          <w:lang w:val="en-US"/>
        </w:rPr>
        <w:t>)</w:t>
      </w:r>
      <w:r w:rsidR="00536D0C" w:rsidRPr="009B362C">
        <w:rPr>
          <w:lang w:val="en-US"/>
        </w:rPr>
        <w:fldChar w:fldCharType="end"/>
      </w:r>
      <w:r w:rsidR="00410AE1" w:rsidRPr="009B362C">
        <w:rPr>
          <w:lang w:val="en-US"/>
        </w:rPr>
        <w:t xml:space="preserve">. </w:t>
      </w:r>
      <w:r w:rsidR="008C08E1" w:rsidRPr="009B362C">
        <w:rPr>
          <w:lang w:val="en-US"/>
        </w:rPr>
        <w:t xml:space="preserve">Not distinguishing between overt and covert </w:t>
      </w:r>
      <w:r w:rsidR="00B8526A" w:rsidRPr="009B362C">
        <w:rPr>
          <w:lang w:val="en-US"/>
        </w:rPr>
        <w:t>delinquent behavior</w:t>
      </w:r>
      <w:r w:rsidR="008C08E1" w:rsidRPr="009B362C">
        <w:rPr>
          <w:lang w:val="en-US"/>
        </w:rPr>
        <w:t xml:space="preserve"> might </w:t>
      </w:r>
      <w:r w:rsidR="003048F5" w:rsidRPr="009B362C">
        <w:rPr>
          <w:lang w:val="en-US"/>
        </w:rPr>
        <w:t xml:space="preserve">also </w:t>
      </w:r>
      <w:r w:rsidR="008C08E1" w:rsidRPr="009B362C">
        <w:rPr>
          <w:lang w:val="en-US"/>
        </w:rPr>
        <w:t xml:space="preserve">have affected the results since genetic influences on overt </w:t>
      </w:r>
      <w:r w:rsidR="00B8526A" w:rsidRPr="009B362C">
        <w:rPr>
          <w:lang w:val="en-US"/>
        </w:rPr>
        <w:t>delinquent behavior</w:t>
      </w:r>
      <w:r w:rsidR="008C08E1" w:rsidRPr="009B362C">
        <w:rPr>
          <w:lang w:val="en-US"/>
        </w:rPr>
        <w:t xml:space="preserve"> are stronger and more developmentally constant than genetic influences on covert </w:t>
      </w:r>
      <w:r w:rsidR="00B8526A" w:rsidRPr="009B362C">
        <w:rPr>
          <w:lang w:val="en-US"/>
        </w:rPr>
        <w:t>delinquent behavior</w:t>
      </w:r>
      <w:r w:rsidR="008C08E1" w:rsidRPr="009B362C">
        <w:rPr>
          <w:lang w:val="en-US"/>
        </w:rPr>
        <w:t>.</w:t>
      </w:r>
      <w:r w:rsidR="001D7FA3" w:rsidRPr="009B362C">
        <w:rPr>
          <w:lang w:val="en-US"/>
        </w:rPr>
        <w:t xml:space="preserve"> Notwithstanding these</w:t>
      </w:r>
      <w:r w:rsidR="00DA7A54" w:rsidRPr="009B362C">
        <w:rPr>
          <w:lang w:val="en-US"/>
        </w:rPr>
        <w:t xml:space="preserve"> limitations, the </w:t>
      </w:r>
      <w:r w:rsidR="001D7FA3" w:rsidRPr="009B362C">
        <w:rPr>
          <w:lang w:val="en-US"/>
        </w:rPr>
        <w:t xml:space="preserve">previously mentioned </w:t>
      </w:r>
      <w:r w:rsidR="00DA7A54" w:rsidRPr="009B362C">
        <w:rPr>
          <w:lang w:val="en-US"/>
        </w:rPr>
        <w:t xml:space="preserve">studies cast </w:t>
      </w:r>
      <w:r w:rsidRPr="009B362C">
        <w:rPr>
          <w:lang w:val="en-US"/>
        </w:rPr>
        <w:t xml:space="preserve">some </w:t>
      </w:r>
      <w:r w:rsidR="00DA7A54" w:rsidRPr="009B362C">
        <w:rPr>
          <w:lang w:val="en-US"/>
        </w:rPr>
        <w:t xml:space="preserve">doubt </w:t>
      </w:r>
      <w:r w:rsidRPr="009B362C">
        <w:rPr>
          <w:lang w:val="en-US"/>
        </w:rPr>
        <w:t xml:space="preserve">on the notion that the association between DPA and </w:t>
      </w:r>
      <w:r w:rsidR="00B8526A" w:rsidRPr="009B362C">
        <w:rPr>
          <w:lang w:val="en-US"/>
        </w:rPr>
        <w:t>delinquent behavior</w:t>
      </w:r>
      <w:r w:rsidRPr="009B362C">
        <w:rPr>
          <w:lang w:val="en-US"/>
        </w:rPr>
        <w:t xml:space="preserve"> </w:t>
      </w:r>
      <w:r w:rsidR="001D7FA3" w:rsidRPr="009B362C">
        <w:rPr>
          <w:lang w:val="en-US"/>
        </w:rPr>
        <w:t xml:space="preserve">simply </w:t>
      </w:r>
      <w:r w:rsidRPr="009B362C">
        <w:rPr>
          <w:lang w:val="en-US"/>
        </w:rPr>
        <w:t>reflects a</w:t>
      </w:r>
      <w:r w:rsidR="00C15FFA" w:rsidRPr="009B362C">
        <w:rPr>
          <w:lang w:val="en-US"/>
        </w:rPr>
        <w:t>n</w:t>
      </w:r>
      <w:r w:rsidRPr="009B362C">
        <w:rPr>
          <w:lang w:val="en-US"/>
        </w:rPr>
        <w:t xml:space="preserve"> environmental influence of the former on the latter</w:t>
      </w:r>
      <w:r w:rsidR="00DA7A54" w:rsidRPr="009B362C">
        <w:rPr>
          <w:lang w:val="en-US"/>
        </w:rPr>
        <w:t xml:space="preserve">, </w:t>
      </w:r>
      <w:r w:rsidR="00EE1EF5" w:rsidRPr="009B362C">
        <w:rPr>
          <w:lang w:val="en-US"/>
        </w:rPr>
        <w:t xml:space="preserve">at least not in adolescence when </w:t>
      </w:r>
      <w:r w:rsidRPr="009B362C">
        <w:rPr>
          <w:lang w:val="en-US"/>
        </w:rPr>
        <w:t xml:space="preserve">antisocial </w:t>
      </w:r>
      <w:r w:rsidR="00DA7A54" w:rsidRPr="009B362C">
        <w:rPr>
          <w:lang w:val="en-US"/>
        </w:rPr>
        <w:t>youth increasing</w:t>
      </w:r>
      <w:r w:rsidRPr="009B362C">
        <w:rPr>
          <w:lang w:val="en-US"/>
        </w:rPr>
        <w:t xml:space="preserve">ly </w:t>
      </w:r>
      <w:r w:rsidR="00DA7A54" w:rsidRPr="009B362C">
        <w:rPr>
          <w:lang w:val="en-US"/>
        </w:rPr>
        <w:t>express their genetic dispositions and shap</w:t>
      </w:r>
      <w:r w:rsidRPr="009B362C">
        <w:rPr>
          <w:lang w:val="en-US"/>
        </w:rPr>
        <w:t>e their own</w:t>
      </w:r>
      <w:r w:rsidR="00DA7A54" w:rsidRPr="009B362C">
        <w:rPr>
          <w:lang w:val="en-US"/>
        </w:rPr>
        <w:t xml:space="preserve"> social world</w:t>
      </w:r>
      <w:r w:rsidR="00C15FFA" w:rsidRPr="009B362C">
        <w:rPr>
          <w:lang w:val="en-US"/>
        </w:rPr>
        <w:t xml:space="preserve">. A similar conclusion in favor of the Selection Model was made more than 30 years ago by </w:t>
      </w:r>
      <w:r w:rsidR="00A87724" w:rsidRPr="009B362C">
        <w:rPr>
          <w:lang w:val="en-US"/>
        </w:rPr>
        <w:t xml:space="preserve">Scarr </w:t>
      </w:r>
      <w:r w:rsidR="007D04CB" w:rsidRPr="009B362C">
        <w:rPr>
          <w:lang w:val="en-US"/>
        </w:rPr>
        <w:t>and</w:t>
      </w:r>
      <w:r w:rsidR="00A87724" w:rsidRPr="009B362C">
        <w:rPr>
          <w:lang w:val="en-US"/>
        </w:rPr>
        <w:t xml:space="preserve"> McCartney</w:t>
      </w:r>
      <w:r w:rsidR="00651B3F" w:rsidRPr="009B362C">
        <w:rPr>
          <w:lang w:val="en-US"/>
        </w:rPr>
        <w:t xml:space="preserve"> </w:t>
      </w:r>
      <w:r w:rsidR="00536D0C" w:rsidRPr="009B362C">
        <w:rPr>
          <w:lang w:val="en-US"/>
        </w:rPr>
        <w:fldChar w:fldCharType="begin"/>
      </w:r>
      <w:r w:rsidR="00651B3F" w:rsidRPr="009B362C">
        <w:rPr>
          <w:lang w:val="en-US"/>
        </w:rPr>
        <w:instrText xml:space="preserve"> ADDIN EN.CITE &lt;EndNote&gt;&lt;Cite ExcludeAuth="1"&gt;&lt;Year&gt;1983&lt;/Year&gt;&lt;RecNum&gt;7053&lt;/RecNum&gt;&lt;DisplayText&gt;(1983)&lt;/DisplayText&gt;&lt;record&gt;&lt;rec-number&gt;7053&lt;/rec-number&gt;&lt;foreign-keys&gt;&lt;key app="EN" db-id="vrffdvpvldr29ne0z24pvw9tserwwrxxrpta"&gt;7053&lt;/key&gt;&lt;/foreign-keys&gt;&lt;ref-type name="Journal Article"&gt;17&lt;/ref-type&gt;&lt;contributors&gt;&lt;authors&gt;&lt;author&gt;Scarr, S.&lt;/author&gt;&lt;author&gt;McCartney, K.&lt;/author&gt;&lt;/authors&gt;&lt;/contributors&gt;&lt;titles&gt;&lt;title&gt;How people make their own environments: A theory of genotype greater than environment effects&lt;/title&gt;&lt;secondary-title&gt;Child Development&lt;/secondary-title&gt;&lt;/titles&gt;&lt;periodical&gt;&lt;full-title&gt;Child Development&lt;/full-title&gt;&lt;abbr-1&gt;Child Dev&lt;/abbr-1&gt;&lt;/periodical&gt;&lt;pages&gt;424-435&lt;/pages&gt;&lt;volume&gt;54&lt;/volume&gt;&lt;number&gt;2&lt;/number&gt;&lt;dates&gt;&lt;year&gt;1983&lt;/year&gt;&lt;/dates&gt;&lt;urls&gt;&lt;related-urls&gt;&lt;url&gt;ISI&lt;/url&gt;&lt;/related-urls&gt;&lt;/urls&gt;&lt;/record&gt;&lt;/Cite&gt;&lt;/EndNote&gt;</w:instrText>
      </w:r>
      <w:r w:rsidR="00536D0C" w:rsidRPr="009B362C">
        <w:rPr>
          <w:lang w:val="en-US"/>
        </w:rPr>
        <w:fldChar w:fldCharType="separate"/>
      </w:r>
      <w:r w:rsidR="00651B3F" w:rsidRPr="009B362C">
        <w:rPr>
          <w:noProof/>
          <w:lang w:val="en-US"/>
        </w:rPr>
        <w:t>(</w:t>
      </w:r>
      <w:hyperlink w:anchor="_ENREF_84" w:tooltip="Scarr, 1983 #7053" w:history="1">
        <w:r w:rsidR="001660BD" w:rsidRPr="009B362C">
          <w:rPr>
            <w:noProof/>
            <w:lang w:val="en-US"/>
          </w:rPr>
          <w:t>1983</w:t>
        </w:r>
      </w:hyperlink>
      <w:r w:rsidR="00651B3F" w:rsidRPr="009B362C">
        <w:rPr>
          <w:noProof/>
          <w:lang w:val="en-US"/>
        </w:rPr>
        <w:t>)</w:t>
      </w:r>
      <w:r w:rsidR="00536D0C" w:rsidRPr="009B362C">
        <w:rPr>
          <w:lang w:val="en-US"/>
        </w:rPr>
        <w:fldChar w:fldCharType="end"/>
      </w:r>
      <w:r w:rsidR="00DA7A54" w:rsidRPr="009B362C">
        <w:rPr>
          <w:lang w:val="en-US"/>
        </w:rPr>
        <w:t>.</w:t>
      </w:r>
    </w:p>
    <w:p w14:paraId="391C9FD4" w14:textId="77777777" w:rsidR="005E6E3F" w:rsidRPr="009B362C" w:rsidRDefault="00BF2013">
      <w:pPr>
        <w:spacing w:line="480" w:lineRule="auto"/>
        <w:ind w:firstLine="720"/>
        <w:rPr>
          <w:lang w:val="en-US"/>
        </w:rPr>
      </w:pPr>
      <w:r w:rsidRPr="009B362C">
        <w:rPr>
          <w:lang w:val="en-US"/>
        </w:rPr>
        <w:t xml:space="preserve">This conclusion is also supported </w:t>
      </w:r>
      <w:r w:rsidR="0060342A" w:rsidRPr="009B362C">
        <w:rPr>
          <w:lang w:val="en-US"/>
        </w:rPr>
        <w:t>by two</w:t>
      </w:r>
      <w:r w:rsidR="00F43030" w:rsidRPr="009B362C">
        <w:rPr>
          <w:lang w:val="en-US"/>
        </w:rPr>
        <w:t xml:space="preserve"> </w:t>
      </w:r>
      <w:r w:rsidR="00DA7A54" w:rsidRPr="009B362C">
        <w:rPr>
          <w:lang w:val="en-US"/>
        </w:rPr>
        <w:t>prospective</w:t>
      </w:r>
      <w:r w:rsidR="003048F5" w:rsidRPr="009B362C">
        <w:rPr>
          <w:lang w:val="en-US"/>
        </w:rPr>
        <w:t xml:space="preserve"> </w:t>
      </w:r>
      <w:r w:rsidR="00F43030" w:rsidRPr="009B362C">
        <w:rPr>
          <w:lang w:val="en-US"/>
        </w:rPr>
        <w:t>studies that explored the r</w:t>
      </w:r>
      <w:r w:rsidR="00987BBC" w:rsidRPr="009B362C">
        <w:rPr>
          <w:lang w:val="en-US"/>
        </w:rPr>
        <w:t>ole of DPA</w:t>
      </w:r>
      <w:r w:rsidR="00F43030" w:rsidRPr="009B362C">
        <w:rPr>
          <w:lang w:val="en-US"/>
        </w:rPr>
        <w:t xml:space="preserve"> in samples of adolescent twins while controlling for possible rGEs through</w:t>
      </w:r>
      <w:r w:rsidR="0001123A" w:rsidRPr="009B362C">
        <w:rPr>
          <w:lang w:val="en-US"/>
        </w:rPr>
        <w:t xml:space="preserve"> the use of the MZ difference</w:t>
      </w:r>
      <w:r w:rsidR="00942FC4" w:rsidRPr="009B362C">
        <w:rPr>
          <w:lang w:val="en-US"/>
        </w:rPr>
        <w:t xml:space="preserve"> method</w:t>
      </w:r>
      <w:r w:rsidR="0060342A" w:rsidRPr="009B362C">
        <w:rPr>
          <w:lang w:val="en-US"/>
        </w:rPr>
        <w:t xml:space="preserve">. </w:t>
      </w:r>
      <w:r w:rsidR="00942FC4" w:rsidRPr="009B362C">
        <w:rPr>
          <w:lang w:val="en-US"/>
        </w:rPr>
        <w:t>Since MZ twins share 100% of their genes (and the same family environment when raised together), t</w:t>
      </w:r>
      <w:r w:rsidR="0001123A" w:rsidRPr="009B362C">
        <w:rPr>
          <w:lang w:val="en-US"/>
        </w:rPr>
        <w:t>he MZ difference</w:t>
      </w:r>
      <w:r w:rsidR="00F43030" w:rsidRPr="009B362C">
        <w:rPr>
          <w:lang w:val="en-US"/>
        </w:rPr>
        <w:t xml:space="preserve"> method affords a unique opportunity to examine the</w:t>
      </w:r>
      <w:r w:rsidR="00972903" w:rsidRPr="009B362C">
        <w:rPr>
          <w:lang w:val="en-US"/>
        </w:rPr>
        <w:t xml:space="preserve"> </w:t>
      </w:r>
      <w:r w:rsidR="00F43030" w:rsidRPr="009B362C">
        <w:rPr>
          <w:lang w:val="en-US"/>
        </w:rPr>
        <w:t>role of nonshared environmental experiences</w:t>
      </w:r>
      <w:r w:rsidR="00972903" w:rsidRPr="009B362C">
        <w:rPr>
          <w:lang w:val="en-US"/>
        </w:rPr>
        <w:t xml:space="preserve"> that make the two twins of a pair </w:t>
      </w:r>
      <w:r w:rsidR="00972903" w:rsidRPr="009B362C">
        <w:rPr>
          <w:lang w:val="en-US"/>
        </w:rPr>
        <w:lastRenderedPageBreak/>
        <w:t>different from each other</w:t>
      </w:r>
      <w:r w:rsidR="00942FC4" w:rsidRPr="009B362C">
        <w:rPr>
          <w:lang w:val="en-US"/>
        </w:rPr>
        <w:t xml:space="preserve">, </w:t>
      </w:r>
      <w:r w:rsidR="00930E87" w:rsidRPr="009B362C">
        <w:rPr>
          <w:lang w:val="en-US"/>
        </w:rPr>
        <w:t xml:space="preserve">while controlling for </w:t>
      </w:r>
      <w:r w:rsidR="00942FC4" w:rsidRPr="009B362C">
        <w:rPr>
          <w:lang w:val="en-US"/>
        </w:rPr>
        <w:t xml:space="preserve">genetic </w:t>
      </w:r>
      <w:r w:rsidR="00930E87" w:rsidRPr="009B362C">
        <w:rPr>
          <w:lang w:val="en-US"/>
        </w:rPr>
        <w:t xml:space="preserve">and shared environmental </w:t>
      </w:r>
      <w:r w:rsidR="00972903" w:rsidRPr="009B362C">
        <w:rPr>
          <w:lang w:val="en-US"/>
        </w:rPr>
        <w:t>influence</w:t>
      </w:r>
      <w:r w:rsidR="00942FC4" w:rsidRPr="009B362C">
        <w:rPr>
          <w:lang w:val="en-US"/>
        </w:rPr>
        <w:t xml:space="preserve">. </w:t>
      </w:r>
      <w:r w:rsidR="00F43030" w:rsidRPr="009B362C">
        <w:rPr>
          <w:lang w:val="en-US"/>
        </w:rPr>
        <w:t xml:space="preserve">This is achieved by correlating differences in </w:t>
      </w:r>
      <w:r w:rsidR="00930E87" w:rsidRPr="009B362C">
        <w:rPr>
          <w:lang w:val="en-US"/>
        </w:rPr>
        <w:t xml:space="preserve">the measured environment </w:t>
      </w:r>
      <w:r w:rsidR="00987BBC" w:rsidRPr="009B362C">
        <w:rPr>
          <w:lang w:val="en-US"/>
        </w:rPr>
        <w:t>(</w:t>
      </w:r>
      <w:r w:rsidR="00930E87" w:rsidRPr="009B362C">
        <w:rPr>
          <w:lang w:val="en-US"/>
        </w:rPr>
        <w:t>e.g.,</w:t>
      </w:r>
      <w:r w:rsidR="007D04CB" w:rsidRPr="009B362C">
        <w:rPr>
          <w:lang w:val="en-US"/>
        </w:rPr>
        <w:t xml:space="preserve"> </w:t>
      </w:r>
      <w:r w:rsidR="00987BBC" w:rsidRPr="009B362C">
        <w:rPr>
          <w:lang w:val="en-US"/>
        </w:rPr>
        <w:t>DPA</w:t>
      </w:r>
      <w:r w:rsidR="00F43030" w:rsidRPr="009B362C">
        <w:rPr>
          <w:lang w:val="en-US"/>
        </w:rPr>
        <w:t xml:space="preserve">) with later differences in the </w:t>
      </w:r>
      <w:r w:rsidR="00930E87" w:rsidRPr="009B362C">
        <w:rPr>
          <w:lang w:val="en-US"/>
        </w:rPr>
        <w:t xml:space="preserve">measured </w:t>
      </w:r>
      <w:r w:rsidR="00F43030" w:rsidRPr="009B362C">
        <w:rPr>
          <w:lang w:val="en-US"/>
        </w:rPr>
        <w:t>behavior (</w:t>
      </w:r>
      <w:r w:rsidR="00930E87" w:rsidRPr="009B362C">
        <w:rPr>
          <w:lang w:val="en-US"/>
        </w:rPr>
        <w:t>e.g.,</w:t>
      </w:r>
      <w:r w:rsidR="00987BBC" w:rsidRPr="009B362C">
        <w:rPr>
          <w:lang w:val="en-US"/>
        </w:rPr>
        <w:t xml:space="preserve"> </w:t>
      </w:r>
      <w:r w:rsidR="00B8526A" w:rsidRPr="009B362C">
        <w:rPr>
          <w:lang w:val="en-US"/>
        </w:rPr>
        <w:t>delinquent behavior</w:t>
      </w:r>
      <w:r w:rsidR="00F43030" w:rsidRPr="009B362C">
        <w:rPr>
          <w:lang w:val="en-US"/>
        </w:rPr>
        <w:t>), while controlling for baseline differences</w:t>
      </w:r>
      <w:r w:rsidR="0001123A" w:rsidRPr="009B362C">
        <w:rPr>
          <w:lang w:val="en-US"/>
        </w:rPr>
        <w:t xml:space="preserve"> </w:t>
      </w:r>
      <w:r w:rsidR="00EC381D" w:rsidRPr="009B362C">
        <w:rPr>
          <w:lang w:val="en-US"/>
        </w:rPr>
        <w:t xml:space="preserve">in </w:t>
      </w:r>
      <w:r w:rsidR="00977D93" w:rsidRPr="009B362C">
        <w:rPr>
          <w:lang w:val="en-US"/>
        </w:rPr>
        <w:t xml:space="preserve">delinquent behavior </w:t>
      </w:r>
      <w:r w:rsidR="0001123A" w:rsidRPr="009B362C">
        <w:rPr>
          <w:lang w:val="en-US"/>
        </w:rPr>
        <w:t xml:space="preserve">and </w:t>
      </w:r>
      <w:r w:rsidR="00EC381D" w:rsidRPr="009B362C">
        <w:rPr>
          <w:lang w:val="en-US"/>
        </w:rPr>
        <w:t xml:space="preserve">differences in </w:t>
      </w:r>
      <w:r w:rsidR="0001123A" w:rsidRPr="009B362C">
        <w:rPr>
          <w:lang w:val="en-US"/>
        </w:rPr>
        <w:t xml:space="preserve">other types of relevant </w:t>
      </w:r>
      <w:r w:rsidR="00930E87" w:rsidRPr="009B362C">
        <w:rPr>
          <w:lang w:val="en-US"/>
        </w:rPr>
        <w:t>environmental</w:t>
      </w:r>
      <w:r w:rsidR="0001123A" w:rsidRPr="009B362C">
        <w:rPr>
          <w:lang w:val="en-US"/>
        </w:rPr>
        <w:t xml:space="preserve"> exp</w:t>
      </w:r>
      <w:r w:rsidR="00DA7A54" w:rsidRPr="009B362C">
        <w:rPr>
          <w:lang w:val="en-US"/>
        </w:rPr>
        <w:t>eriences</w:t>
      </w:r>
      <w:r w:rsidR="007071CE" w:rsidRPr="009B362C">
        <w:rPr>
          <w:lang w:val="en-US"/>
        </w:rPr>
        <w:t xml:space="preserve"> </w:t>
      </w:r>
      <w:r w:rsidR="00536D0C" w:rsidRPr="009B362C">
        <w:rPr>
          <w:lang w:val="en-US"/>
        </w:rPr>
        <w:fldChar w:fldCharType="begin"/>
      </w:r>
      <w:r w:rsidR="007071CE" w:rsidRPr="009B362C">
        <w:rPr>
          <w:lang w:val="en-US"/>
        </w:rPr>
        <w:instrText xml:space="preserve"> ADDIN EN.CITE &lt;EndNote&gt;&lt;Cite&gt;&lt;Author&gt;Vitaro&lt;/Author&gt;&lt;Year&gt;2009&lt;/Year&gt;&lt;RecNum&gt;7282&lt;/RecNum&gt;&lt;Prefix&gt;see &lt;/Prefix&gt;&lt;Suffix&gt;`, for a full description of the method&lt;/Suffix&gt;&lt;DisplayText&gt;(see Vitaro, Brendgen, &amp;amp; Arseneault, 2009, for a full description of the method)&lt;/DisplayText&gt;&lt;record&gt;&lt;rec-number&gt;7282&lt;/rec-number&gt;&lt;foreign-keys&gt;&lt;key app="EN" db-id="vrffdvpvldr29ne0z24pvw9tserwwrxxrpta"&gt;7282&lt;/key&gt;&lt;/foreign-keys&gt;&lt;ref-type name="Journal Article"&gt;17&lt;/ref-type&gt;&lt;contributors&gt;&lt;authors&gt;&lt;author&gt;Vitaro, F.&lt;/author&gt;&lt;author&gt;Brendgen, M.&lt;/author&gt;&lt;author&gt;Arseneault, L.&lt;/author&gt;&lt;/authors&gt;&lt;/contributors&gt;&lt;titles&gt;&lt;title&gt;The discordant MZ-twin method: One step closer to the holy grail of causality&lt;/title&gt;&lt;secondary-title&gt;International Journal of Behavioral Development&lt;/secondary-title&gt;&lt;/titles&gt;&lt;periodical&gt;&lt;full-title&gt;International Journal of Behavioral Development&lt;/full-title&gt;&lt;/periodical&gt;&lt;pages&gt;376-382&lt;/pages&gt;&lt;volume&gt;33&lt;/volume&gt;&lt;number&gt;4&lt;/number&gt;&lt;dates&gt;&lt;year&gt;2009&lt;/year&gt;&lt;pub-dates&gt;&lt;date&gt;Jul&lt;/date&gt;&lt;/pub-dates&gt;&lt;/dates&gt;&lt;isbn&gt;0165-0254&lt;/isbn&gt;&lt;accession-num&gt;ISI:000267323600011&lt;/accession-num&gt;&lt;urls&gt;&lt;related-urls&gt;&lt;url&gt;&amp;lt;Go to ISI&amp;gt;://000267323600011&lt;/url&gt;&lt;/related-urls&gt;&lt;/urls&gt;&lt;electronic-resource-num&gt;10.1177/0165025409340805&lt;/electronic-resource-num&gt;&lt;/record&gt;&lt;/Cite&gt;&lt;/EndNote&gt;</w:instrText>
      </w:r>
      <w:r w:rsidR="00536D0C" w:rsidRPr="009B362C">
        <w:rPr>
          <w:lang w:val="en-US"/>
        </w:rPr>
        <w:fldChar w:fldCharType="separate"/>
      </w:r>
      <w:r w:rsidR="007071CE" w:rsidRPr="009B362C">
        <w:rPr>
          <w:noProof/>
          <w:lang w:val="en-US"/>
        </w:rPr>
        <w:t>(</w:t>
      </w:r>
      <w:hyperlink w:anchor="_ENREF_97" w:tooltip="Vitaro, 2009 #7282" w:history="1">
        <w:r w:rsidR="001660BD" w:rsidRPr="009B362C">
          <w:rPr>
            <w:noProof/>
            <w:lang w:val="en-US"/>
          </w:rPr>
          <w:t>see Vitaro, Brendgen, &amp; Arseneault, 2009, for a full description of the method</w:t>
        </w:r>
      </w:hyperlink>
      <w:r w:rsidR="007071CE" w:rsidRPr="009B362C">
        <w:rPr>
          <w:noProof/>
          <w:lang w:val="en-US"/>
        </w:rPr>
        <w:t>)</w:t>
      </w:r>
      <w:r w:rsidR="00536D0C" w:rsidRPr="009B362C">
        <w:rPr>
          <w:lang w:val="en-US"/>
        </w:rPr>
        <w:fldChar w:fldCharType="end"/>
      </w:r>
      <w:r w:rsidR="00F43030" w:rsidRPr="009B362C">
        <w:rPr>
          <w:lang w:val="en-US"/>
        </w:rPr>
        <w:t xml:space="preserve">. </w:t>
      </w:r>
      <w:r w:rsidR="00977D93" w:rsidRPr="009B362C">
        <w:rPr>
          <w:lang w:val="en-US"/>
        </w:rPr>
        <w:t xml:space="preserve">As a consequence, the MZ difference method allows testing the premise of the Social Influence Model that DPA predicts delinquent behavior even when possible selection processes and other familial influences are controlled. </w:t>
      </w:r>
      <w:r w:rsidR="00930E87" w:rsidRPr="009B362C">
        <w:rPr>
          <w:lang w:val="en-US"/>
        </w:rPr>
        <w:t xml:space="preserve">The two </w:t>
      </w:r>
      <w:r w:rsidR="00F43030" w:rsidRPr="009B362C">
        <w:rPr>
          <w:lang w:val="en-US"/>
        </w:rPr>
        <w:t xml:space="preserve">studies </w:t>
      </w:r>
      <w:r w:rsidR="0060342A" w:rsidRPr="009B362C">
        <w:rPr>
          <w:lang w:val="en-US"/>
        </w:rPr>
        <w:t xml:space="preserve">that used the MZ difference method with adolescent samples </w:t>
      </w:r>
      <w:r w:rsidR="00F43030" w:rsidRPr="009B362C">
        <w:rPr>
          <w:lang w:val="en-US"/>
        </w:rPr>
        <w:t xml:space="preserve">found that </w:t>
      </w:r>
      <w:r w:rsidR="00942FC4" w:rsidRPr="009B362C">
        <w:rPr>
          <w:lang w:val="en-US"/>
        </w:rPr>
        <w:t xml:space="preserve">within-pair </w:t>
      </w:r>
      <w:r w:rsidR="0060342A" w:rsidRPr="009B362C">
        <w:rPr>
          <w:lang w:val="en-US"/>
        </w:rPr>
        <w:t xml:space="preserve">differences </w:t>
      </w:r>
      <w:r w:rsidR="00EC381D" w:rsidRPr="009B362C">
        <w:rPr>
          <w:lang w:val="en-US"/>
        </w:rPr>
        <w:t>in DPA</w:t>
      </w:r>
      <w:r w:rsidR="00F43030" w:rsidRPr="009B362C">
        <w:rPr>
          <w:lang w:val="en-US"/>
        </w:rPr>
        <w:t xml:space="preserve"> </w:t>
      </w:r>
      <w:r w:rsidR="006231B9" w:rsidRPr="009B362C">
        <w:rPr>
          <w:lang w:val="en-US"/>
        </w:rPr>
        <w:t xml:space="preserve">(a general score of peers’ </w:t>
      </w:r>
      <w:r w:rsidR="00B8526A" w:rsidRPr="009B362C">
        <w:rPr>
          <w:lang w:val="en-US"/>
        </w:rPr>
        <w:t>delinquent behavior</w:t>
      </w:r>
      <w:r w:rsidR="006231B9" w:rsidRPr="009B362C">
        <w:rPr>
          <w:lang w:val="en-US"/>
        </w:rPr>
        <w:t>) w</w:t>
      </w:r>
      <w:r w:rsidR="00930E87" w:rsidRPr="009B362C">
        <w:rPr>
          <w:lang w:val="en-US"/>
        </w:rPr>
        <w:t xml:space="preserve">ere </w:t>
      </w:r>
      <w:r w:rsidR="006231B9" w:rsidRPr="009B362C">
        <w:rPr>
          <w:lang w:val="en-US"/>
        </w:rPr>
        <w:t xml:space="preserve">unrelated to </w:t>
      </w:r>
      <w:r w:rsidR="00F43030" w:rsidRPr="009B362C">
        <w:rPr>
          <w:lang w:val="en-US"/>
        </w:rPr>
        <w:t>increase</w:t>
      </w:r>
      <w:r w:rsidR="004913B4" w:rsidRPr="009B362C">
        <w:rPr>
          <w:lang w:val="en-US"/>
        </w:rPr>
        <w:t>d</w:t>
      </w:r>
      <w:r w:rsidR="00F43030" w:rsidRPr="009B362C">
        <w:rPr>
          <w:lang w:val="en-US"/>
        </w:rPr>
        <w:t xml:space="preserve"> </w:t>
      </w:r>
      <w:r w:rsidR="00942FC4" w:rsidRPr="009B362C">
        <w:rPr>
          <w:lang w:val="en-US"/>
        </w:rPr>
        <w:t xml:space="preserve">within-pair </w:t>
      </w:r>
      <w:r w:rsidR="00F43030" w:rsidRPr="009B362C">
        <w:rPr>
          <w:lang w:val="en-US"/>
        </w:rPr>
        <w:t xml:space="preserve">differences </w:t>
      </w:r>
      <w:r w:rsidR="00EC381D" w:rsidRPr="009B362C">
        <w:rPr>
          <w:lang w:val="en-US"/>
        </w:rPr>
        <w:t xml:space="preserve">in </w:t>
      </w:r>
      <w:r w:rsidR="006231B9" w:rsidRPr="009B362C">
        <w:rPr>
          <w:lang w:val="en-US"/>
        </w:rPr>
        <w:t xml:space="preserve">(combined overt and covert) </w:t>
      </w:r>
      <w:r w:rsidR="00B8526A" w:rsidRPr="009B362C">
        <w:rPr>
          <w:lang w:val="en-US"/>
        </w:rPr>
        <w:t>delinquent behavior</w:t>
      </w:r>
      <w:r w:rsidR="00F43030" w:rsidRPr="009B362C">
        <w:rPr>
          <w:lang w:val="en-US"/>
        </w:rPr>
        <w:t xml:space="preserve">, </w:t>
      </w:r>
      <w:r w:rsidR="00972903" w:rsidRPr="009B362C">
        <w:rPr>
          <w:lang w:val="en-US"/>
        </w:rPr>
        <w:t xml:space="preserve">which stands in contrast </w:t>
      </w:r>
      <w:r w:rsidR="00F43030" w:rsidRPr="009B362C">
        <w:rPr>
          <w:lang w:val="en-US"/>
        </w:rPr>
        <w:t xml:space="preserve">to </w:t>
      </w:r>
      <w:r w:rsidR="00972903" w:rsidRPr="009B362C">
        <w:rPr>
          <w:lang w:val="en-US"/>
        </w:rPr>
        <w:t xml:space="preserve">what would be expected according to </w:t>
      </w:r>
      <w:r w:rsidR="00F43030" w:rsidRPr="009B362C">
        <w:rPr>
          <w:lang w:val="en-US"/>
        </w:rPr>
        <w:t xml:space="preserve">the </w:t>
      </w:r>
      <w:r w:rsidR="00175CE4" w:rsidRPr="009B362C">
        <w:rPr>
          <w:lang w:val="en-US"/>
        </w:rPr>
        <w:t xml:space="preserve">Socialization </w:t>
      </w:r>
      <w:r w:rsidR="00F43030" w:rsidRPr="009B362C">
        <w:rPr>
          <w:lang w:val="en-US"/>
        </w:rPr>
        <w:t>model</w:t>
      </w:r>
      <w:r w:rsidR="006231B9" w:rsidRPr="009B362C">
        <w:rPr>
          <w:lang w:val="en-US"/>
        </w:rPr>
        <w:t xml:space="preserve"> </w:t>
      </w:r>
      <w:r w:rsidR="00536D0C" w:rsidRPr="009B362C">
        <w:rPr>
          <w:lang w:val="en-US"/>
        </w:rPr>
        <w:fldChar w:fldCharType="begin">
          <w:fldData xml:space="preserve">PEVuZE5vdGU+PENpdGU+PEF1dGhvcj5CZWF2ZXI8L0F1dGhvcj48WWVhcj4yMDA4PC9ZZWFyPjxS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</w:fldData>
        </w:fldChar>
      </w:r>
      <w:r w:rsidR="00A54E55" w:rsidRPr="009B362C">
        <w:rPr>
          <w:lang w:val="en-US"/>
        </w:rPr>
        <w:instrText xml:space="preserve"> ADDIN EN.CITE </w:instrText>
      </w:r>
      <w:r w:rsidR="00536D0C" w:rsidRPr="009B362C">
        <w:rPr>
          <w:lang w:val="en-US"/>
        </w:rPr>
        <w:fldChar w:fldCharType="begin">
          <w:fldData xml:space="preserve">PEVuZE5vdGU+PENpdGU+PEF1dGhvcj5CZWF2ZXI8L0F1dGhvcj48WWVhcj4yMDA4PC9ZZWFyPjxS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</w:fldData>
        </w:fldChar>
      </w:r>
      <w:r w:rsidR="00A54E55"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A54E55" w:rsidRPr="009B362C">
        <w:rPr>
          <w:noProof/>
          <w:lang w:val="en-US"/>
        </w:rPr>
        <w:t>(</w:t>
      </w:r>
      <w:hyperlink w:anchor="_ENREF_4" w:tooltip="Beaver, 2008 #7536" w:history="1">
        <w:r w:rsidR="001660BD" w:rsidRPr="009B362C">
          <w:rPr>
            <w:noProof/>
            <w:lang w:val="en-US"/>
          </w:rPr>
          <w:t>Beaver, 2008</w:t>
        </w:r>
      </w:hyperlink>
      <w:r w:rsidR="00A54E55" w:rsidRPr="009B362C">
        <w:rPr>
          <w:noProof/>
          <w:lang w:val="en-US"/>
        </w:rPr>
        <w:t xml:space="preserve">; </w:t>
      </w:r>
      <w:hyperlink w:anchor="_ENREF_24" w:tooltip="Burt, 2009 #8127" w:history="1">
        <w:r w:rsidR="001660BD" w:rsidRPr="009B362C">
          <w:rPr>
            <w:noProof/>
            <w:lang w:val="en-US"/>
          </w:rPr>
          <w:t>Burt, McGue, &amp; Iacono, 2009</w:t>
        </w:r>
      </w:hyperlink>
      <w:r w:rsidR="00A54E55" w:rsidRPr="009B362C">
        <w:rPr>
          <w:noProof/>
          <w:lang w:val="en-US"/>
        </w:rPr>
        <w:t>)</w:t>
      </w:r>
      <w:r w:rsidR="00536D0C" w:rsidRPr="009B362C">
        <w:rPr>
          <w:lang w:val="en-US"/>
        </w:rPr>
        <w:fldChar w:fldCharType="end"/>
      </w:r>
      <w:r w:rsidR="00F43030" w:rsidRPr="009B362C">
        <w:rPr>
          <w:lang w:val="en-US"/>
        </w:rPr>
        <w:t>.</w:t>
      </w:r>
      <w:r w:rsidR="00643C1E" w:rsidRPr="009B362C">
        <w:rPr>
          <w:lang w:val="en-US"/>
        </w:rPr>
        <w:t xml:space="preserve"> </w:t>
      </w:r>
      <w:r w:rsidR="00607CE7" w:rsidRPr="009B362C">
        <w:rPr>
          <w:lang w:val="en-US"/>
        </w:rPr>
        <w:t>On the other hand</w:t>
      </w:r>
      <w:r w:rsidR="00F43030" w:rsidRPr="009B362C">
        <w:rPr>
          <w:lang w:val="en-US"/>
        </w:rPr>
        <w:t xml:space="preserve">, </w:t>
      </w:r>
      <w:r w:rsidR="00A87724" w:rsidRPr="009B362C">
        <w:rPr>
          <w:lang w:val="en-US"/>
        </w:rPr>
        <w:t>Vitaro</w:t>
      </w:r>
      <w:r w:rsidR="008B3DE9" w:rsidRPr="009B362C">
        <w:rPr>
          <w:lang w:val="en-US"/>
        </w:rPr>
        <w:t>, Brendgen</w:t>
      </w:r>
      <w:r w:rsidR="00A87724" w:rsidRPr="009B362C">
        <w:rPr>
          <w:lang w:val="en-US"/>
        </w:rPr>
        <w:t xml:space="preserve"> et al.</w:t>
      </w:r>
      <w:r w:rsidR="008B3DE9" w:rsidRPr="009B362C">
        <w:rPr>
          <w:lang w:val="en-US"/>
        </w:rPr>
        <w:t xml:space="preserve"> </w:t>
      </w:r>
      <w:r w:rsidR="00536D0C" w:rsidRPr="009B362C">
        <w:fldChar w:fldCharType="begin"/>
      </w:r>
      <w:r w:rsidR="00A87724" w:rsidRPr="009B362C">
        <w:rPr>
          <w:lang w:val="en-US"/>
        </w:rPr>
        <w:instrText xml:space="preserve"> ADDIN EN.CITE &lt;EndNote&gt;&lt;Cite ExcludeAuth="1"&gt;&lt;Year&gt;2011&lt;/Year&gt;&lt;RecNum&gt;7471&lt;/RecNum&gt;&lt;DisplayText&gt;(2011)&lt;/DisplayText&gt;&lt;record&gt;&lt;rec-number&gt;7471&lt;/rec-number&gt;&lt;foreign-keys&gt;&lt;key app="EN" db-id="vrffdvpvldr29ne0z24pvw9tserwwrxxrpta"&gt;7471&lt;/key&gt;&lt;/foreign-keys&gt;&lt;ref-type name="Journal Article"&gt;17&lt;/ref-type&gt;&lt;contributors&gt;&lt;authors&gt;&lt;author&gt;Vitaro, F.&lt;/author&gt;&lt;author&gt;Brendgen, M.&lt;/author&gt;&lt;author&gt;Boivin, M.&lt;/author&gt;&lt;author&gt;Cantin, S.&lt;/author&gt;&lt;author&gt;Dionne, G.&lt;/author&gt;&lt;author&gt;Tremblay, R. E.&lt;/author&gt;&lt;author&gt;Girard, A.&lt;/author&gt;&lt;author&gt;Pérusse, D.&lt;/author&gt;&lt;/authors&gt;&lt;/contributors&gt;&lt;titles&gt;&lt;title&gt;A monozygotic twin difference study of friends&amp;apos; aggression and children&amp;apos;s adjustment problems&lt;/title&gt;&lt;secondary-title&gt;Child Development&lt;/secondary-title&gt;&lt;/titles&gt;&lt;periodical&gt;&lt;full-title&gt;Child Development&lt;/full-title&gt;&lt;abbr-1&gt;Child Dev&lt;/abbr-1&gt;&lt;/periodical&gt;&lt;pages&gt;617-632&lt;/pages&gt;&lt;volume&gt;82&lt;/volume&gt;&lt;number&gt;2&lt;/number&gt;&lt;dates&gt;&lt;year&gt;2011&lt;/year&gt;&lt;pub-dates&gt;&lt;date&gt;Apr&lt;/date&gt;&lt;/pub-dates&gt;&lt;/dates&gt;&lt;urls&gt;&lt;related-urls&gt;&lt;url&gt;PDF&lt;/url&gt;&lt;/related-urls&gt;&lt;/urls&gt;&lt;electronic-resource-num&gt;10.1111/j.1467-8624.2010.01570.x&lt;/electronic-resource-num&gt;&lt;/record&gt;&lt;/Cite&gt;&lt;/EndNote&gt;</w:instrText>
      </w:r>
      <w:r w:rsidR="00536D0C" w:rsidRPr="009B362C">
        <w:fldChar w:fldCharType="separate"/>
      </w:r>
      <w:r w:rsidR="00A87724" w:rsidRPr="009B362C">
        <w:rPr>
          <w:noProof/>
          <w:lang w:val="en-US"/>
        </w:rPr>
        <w:t>(</w:t>
      </w:r>
      <w:hyperlink w:anchor="_ENREF_98" w:tooltip="Vitaro, 2011 #7471" w:history="1">
        <w:r w:rsidR="001660BD" w:rsidRPr="009B362C">
          <w:rPr>
            <w:noProof/>
            <w:lang w:val="en-US"/>
          </w:rPr>
          <w:t>2011</w:t>
        </w:r>
      </w:hyperlink>
      <w:r w:rsidR="00A87724" w:rsidRPr="009B362C">
        <w:rPr>
          <w:noProof/>
          <w:lang w:val="en-US"/>
        </w:rPr>
        <w:t>)</w:t>
      </w:r>
      <w:r w:rsidR="00536D0C" w:rsidRPr="009B362C">
        <w:fldChar w:fldCharType="end"/>
      </w:r>
      <w:r w:rsidR="00A87724" w:rsidRPr="009B362C">
        <w:rPr>
          <w:lang w:val="en-US"/>
        </w:rPr>
        <w:t xml:space="preserve"> </w:t>
      </w:r>
      <w:r w:rsidR="0001123A" w:rsidRPr="009B362C">
        <w:rPr>
          <w:lang w:val="en-US"/>
        </w:rPr>
        <w:t xml:space="preserve">found that within pair differences in </w:t>
      </w:r>
      <w:r w:rsidR="00F43030" w:rsidRPr="009B362C">
        <w:rPr>
          <w:lang w:val="en-US"/>
        </w:rPr>
        <w:t>frien</w:t>
      </w:r>
      <w:r w:rsidR="00EC381D" w:rsidRPr="009B362C">
        <w:rPr>
          <w:lang w:val="en-US"/>
        </w:rPr>
        <w:t xml:space="preserve">ds’ overt </w:t>
      </w:r>
      <w:r w:rsidR="00C15FFA" w:rsidRPr="009B362C">
        <w:rPr>
          <w:lang w:val="en-US"/>
        </w:rPr>
        <w:t>externalized problems (i.e., physical aggression towards others)</w:t>
      </w:r>
      <w:r w:rsidR="007D04CB" w:rsidRPr="009B362C">
        <w:rPr>
          <w:lang w:val="en-US"/>
        </w:rPr>
        <w:t xml:space="preserve"> </w:t>
      </w:r>
      <w:r w:rsidR="0001123A" w:rsidRPr="009B362C">
        <w:rPr>
          <w:lang w:val="en-US"/>
        </w:rPr>
        <w:t>at age 6 years</w:t>
      </w:r>
      <w:r w:rsidR="00D42CF6" w:rsidRPr="009B362C">
        <w:rPr>
          <w:lang w:val="en-US"/>
        </w:rPr>
        <w:t xml:space="preserve"> </w:t>
      </w:r>
      <w:r w:rsidR="0001123A" w:rsidRPr="009B362C">
        <w:rPr>
          <w:lang w:val="en-US"/>
        </w:rPr>
        <w:t>predicted an increase in within pair differences in</w:t>
      </w:r>
      <w:r w:rsidR="00EC381D" w:rsidRPr="009B362C">
        <w:rPr>
          <w:lang w:val="en-US"/>
        </w:rPr>
        <w:t xml:space="preserve"> twins’ overt </w:t>
      </w:r>
      <w:r w:rsidR="00C15FFA" w:rsidRPr="009B362C">
        <w:rPr>
          <w:lang w:val="en-US"/>
        </w:rPr>
        <w:t xml:space="preserve">externalized problems </w:t>
      </w:r>
      <w:r w:rsidR="00F43030" w:rsidRPr="009B362C">
        <w:rPr>
          <w:lang w:val="en-US"/>
        </w:rPr>
        <w:t xml:space="preserve">from age 6 to age 7 years, </w:t>
      </w:r>
      <w:r w:rsidR="0001123A" w:rsidRPr="009B362C">
        <w:rPr>
          <w:lang w:val="en-US"/>
        </w:rPr>
        <w:t>while controlling</w:t>
      </w:r>
      <w:r w:rsidR="00F43030" w:rsidRPr="009B362C">
        <w:rPr>
          <w:lang w:val="en-US"/>
        </w:rPr>
        <w:t xml:space="preserve"> for possible confounders such as within-pair differences in peer rejection by normative peers a</w:t>
      </w:r>
      <w:r w:rsidR="00942FC4" w:rsidRPr="009B362C">
        <w:rPr>
          <w:lang w:val="en-US"/>
        </w:rPr>
        <w:t xml:space="preserve">nd </w:t>
      </w:r>
      <w:r w:rsidR="00175CE4" w:rsidRPr="009B362C">
        <w:rPr>
          <w:lang w:val="en-US"/>
        </w:rPr>
        <w:t>coercive parenting</w:t>
      </w:r>
      <w:r w:rsidR="00942FC4" w:rsidRPr="009B362C">
        <w:rPr>
          <w:lang w:val="en-US"/>
        </w:rPr>
        <w:t xml:space="preserve">. </w:t>
      </w:r>
      <w:r w:rsidR="002C13DA" w:rsidRPr="009B362C">
        <w:rPr>
          <w:lang w:val="en-US"/>
        </w:rPr>
        <w:t>Overall</w:t>
      </w:r>
      <w:r w:rsidR="00F22180" w:rsidRPr="009B362C">
        <w:rPr>
          <w:lang w:val="en-US"/>
        </w:rPr>
        <w:t xml:space="preserve">, the </w:t>
      </w:r>
      <w:r w:rsidR="002C13DA" w:rsidRPr="009B362C">
        <w:rPr>
          <w:lang w:val="en-US"/>
        </w:rPr>
        <w:t>findings</w:t>
      </w:r>
      <w:r w:rsidR="00F22180" w:rsidRPr="009B362C">
        <w:rPr>
          <w:lang w:val="en-US"/>
        </w:rPr>
        <w:t xml:space="preserve"> from studies that controlled possible rGE through the use of the MZ-difference method </w:t>
      </w:r>
      <w:r w:rsidR="002C13DA" w:rsidRPr="009B362C">
        <w:rPr>
          <w:lang w:val="en-US"/>
        </w:rPr>
        <w:t xml:space="preserve">are thus </w:t>
      </w:r>
      <w:r w:rsidR="00F22180" w:rsidRPr="009B362C">
        <w:rPr>
          <w:lang w:val="en-US"/>
        </w:rPr>
        <w:t xml:space="preserve">similar to </w:t>
      </w:r>
      <w:r w:rsidR="002C13DA" w:rsidRPr="009B362C">
        <w:rPr>
          <w:lang w:val="en-US"/>
        </w:rPr>
        <w:t>those</w:t>
      </w:r>
      <w:r w:rsidR="00F22180" w:rsidRPr="009B362C">
        <w:rPr>
          <w:lang w:val="en-US"/>
        </w:rPr>
        <w:t xml:space="preserve"> from </w:t>
      </w:r>
      <w:r w:rsidR="002C13DA" w:rsidRPr="009B362C">
        <w:rPr>
          <w:lang w:val="en-US"/>
        </w:rPr>
        <w:t xml:space="preserve">classical </w:t>
      </w:r>
      <w:r w:rsidR="00F22180" w:rsidRPr="009B362C">
        <w:rPr>
          <w:lang w:val="en-US"/>
        </w:rPr>
        <w:t>quantitative genetic studies</w:t>
      </w:r>
      <w:r w:rsidR="00977D93" w:rsidRPr="009B362C">
        <w:rPr>
          <w:lang w:val="en-US"/>
        </w:rPr>
        <w:t xml:space="preserve"> that directly test</w:t>
      </w:r>
      <w:r w:rsidR="006449D0" w:rsidRPr="009B362C">
        <w:rPr>
          <w:lang w:val="en-US"/>
        </w:rPr>
        <w:t>ed</w:t>
      </w:r>
      <w:r w:rsidR="00977D93" w:rsidRPr="009B362C">
        <w:rPr>
          <w:lang w:val="en-US"/>
        </w:rPr>
        <w:t xml:space="preserve"> for rGE</w:t>
      </w:r>
      <w:r w:rsidR="00F22180" w:rsidRPr="009B362C">
        <w:rPr>
          <w:lang w:val="en-US"/>
        </w:rPr>
        <w:t xml:space="preserve">: </w:t>
      </w:r>
      <w:r w:rsidR="00977D93" w:rsidRPr="009B362C">
        <w:rPr>
          <w:lang w:val="en-US"/>
        </w:rPr>
        <w:t xml:space="preserve">In line with the Social Influence Model, </w:t>
      </w:r>
      <w:r w:rsidR="00546B72" w:rsidRPr="009B362C">
        <w:rPr>
          <w:lang w:val="en-US"/>
        </w:rPr>
        <w:t xml:space="preserve">DPA </w:t>
      </w:r>
      <w:r w:rsidR="002C13DA" w:rsidRPr="009B362C">
        <w:rPr>
          <w:lang w:val="en-US"/>
        </w:rPr>
        <w:t xml:space="preserve">significantly contributes to the development of </w:t>
      </w:r>
      <w:r w:rsidR="00B8526A" w:rsidRPr="009B362C">
        <w:rPr>
          <w:lang w:val="en-US"/>
        </w:rPr>
        <w:t>delinquent behavior</w:t>
      </w:r>
      <w:r w:rsidR="002C13DA" w:rsidRPr="009B362C">
        <w:rPr>
          <w:lang w:val="en-US"/>
        </w:rPr>
        <w:t xml:space="preserve"> </w:t>
      </w:r>
      <w:r w:rsidR="00F22180" w:rsidRPr="009B362C">
        <w:rPr>
          <w:lang w:val="en-US"/>
        </w:rPr>
        <w:t>in</w:t>
      </w:r>
      <w:r w:rsidR="00977D93" w:rsidRPr="009B362C">
        <w:rPr>
          <w:lang w:val="en-US"/>
        </w:rPr>
        <w:t xml:space="preserve"> </w:t>
      </w:r>
      <w:r w:rsidR="00F22180" w:rsidRPr="009B362C">
        <w:rPr>
          <w:lang w:val="en-US"/>
        </w:rPr>
        <w:t>childhood</w:t>
      </w:r>
      <w:r w:rsidR="00977D93" w:rsidRPr="009B362C">
        <w:rPr>
          <w:lang w:val="en-US"/>
        </w:rPr>
        <w:t>, even when controlling for potential selection processes. This does not seem to be the case in adolescence, however</w:t>
      </w:r>
      <w:r w:rsidR="00104014" w:rsidRPr="009B362C">
        <w:rPr>
          <w:lang w:val="en-US"/>
        </w:rPr>
        <w:t>, as DPA was unrelated to delinquent behavior once controlling for selection processes through rGE.</w:t>
      </w:r>
      <w:r w:rsidR="00977D93" w:rsidRPr="009B362C">
        <w:rPr>
          <w:lang w:val="en-US"/>
        </w:rPr>
        <w:t xml:space="preserve"> </w:t>
      </w:r>
      <w:r w:rsidR="00546B72" w:rsidRPr="009B362C">
        <w:rPr>
          <w:lang w:val="en-US"/>
        </w:rPr>
        <w:t>It is important to note, however, that the</w:t>
      </w:r>
      <w:r w:rsidR="007A3FD8" w:rsidRPr="009B362C">
        <w:rPr>
          <w:lang w:val="en-US"/>
        </w:rPr>
        <w:t xml:space="preserve"> three</w:t>
      </w:r>
      <w:r w:rsidR="00546B72" w:rsidRPr="009B362C">
        <w:rPr>
          <w:lang w:val="en-US"/>
        </w:rPr>
        <w:t xml:space="preserve"> studies </w:t>
      </w:r>
      <w:r w:rsidR="002C13DA" w:rsidRPr="009B362C">
        <w:rPr>
          <w:lang w:val="en-US"/>
        </w:rPr>
        <w:t>using the MZ-differenc</w:t>
      </w:r>
      <w:r w:rsidR="007738B7" w:rsidRPr="009B362C">
        <w:rPr>
          <w:lang w:val="en-US"/>
        </w:rPr>
        <w:t>e</w:t>
      </w:r>
      <w:r w:rsidR="002C13DA" w:rsidRPr="009B362C">
        <w:rPr>
          <w:lang w:val="en-US"/>
        </w:rPr>
        <w:t xml:space="preserve"> method </w:t>
      </w:r>
      <w:r w:rsidR="00546B72" w:rsidRPr="009B362C">
        <w:rPr>
          <w:lang w:val="en-US"/>
        </w:rPr>
        <w:t xml:space="preserve">may not be </w:t>
      </w:r>
      <w:r w:rsidR="00546B72" w:rsidRPr="009B362C">
        <w:rPr>
          <w:lang w:val="en-US"/>
        </w:rPr>
        <w:lastRenderedPageBreak/>
        <w:t>directly comparable because of their methodological differences</w:t>
      </w:r>
      <w:r w:rsidR="007A3FD8" w:rsidRPr="009B362C">
        <w:rPr>
          <w:lang w:val="en-US"/>
        </w:rPr>
        <w:t xml:space="preserve">, which </w:t>
      </w:r>
      <w:r w:rsidR="00546B72" w:rsidRPr="009B362C">
        <w:rPr>
          <w:lang w:val="en-US"/>
        </w:rPr>
        <w:t>may be conf</w:t>
      </w:r>
      <w:r w:rsidR="007A3FD8" w:rsidRPr="009B362C">
        <w:rPr>
          <w:lang w:val="en-US"/>
        </w:rPr>
        <w:t>ounded</w:t>
      </w:r>
      <w:r w:rsidR="00546B72" w:rsidRPr="009B362C">
        <w:rPr>
          <w:lang w:val="en-US"/>
        </w:rPr>
        <w:t xml:space="preserve"> with developmental issues.</w:t>
      </w:r>
      <w:r w:rsidR="00A15BF0" w:rsidRPr="009B362C">
        <w:rPr>
          <w:lang w:val="en-US"/>
        </w:rPr>
        <w:t xml:space="preserve"> </w:t>
      </w:r>
    </w:p>
    <w:p w14:paraId="1A2C4D07" w14:textId="77777777" w:rsidR="00BC6BF8" w:rsidRPr="009B362C" w:rsidRDefault="00BC6BF8" w:rsidP="00BC6BF8">
      <w:pPr>
        <w:autoSpaceDE w:val="0"/>
        <w:autoSpaceDN w:val="0"/>
        <w:adjustRightInd w:val="0"/>
        <w:spacing w:line="480" w:lineRule="auto"/>
        <w:rPr>
          <w:b/>
          <w:lang w:val="en-US"/>
        </w:rPr>
      </w:pPr>
      <w:r w:rsidRPr="009B362C">
        <w:rPr>
          <w:b/>
          <w:lang w:val="en-US"/>
        </w:rPr>
        <w:t xml:space="preserve">Testing the Social </w:t>
      </w:r>
      <w:r w:rsidR="0034334B" w:rsidRPr="009B362C">
        <w:rPr>
          <w:b/>
          <w:lang w:val="en-US"/>
        </w:rPr>
        <w:t xml:space="preserve">Influence and </w:t>
      </w:r>
      <w:r w:rsidRPr="009B362C">
        <w:rPr>
          <w:b/>
          <w:lang w:val="en-US"/>
        </w:rPr>
        <w:t>Selection Model</w:t>
      </w:r>
      <w:r w:rsidR="0034334B" w:rsidRPr="009B362C">
        <w:rPr>
          <w:b/>
          <w:lang w:val="en-US"/>
        </w:rPr>
        <w:t>s</w:t>
      </w:r>
      <w:r w:rsidRPr="009B362C">
        <w:rPr>
          <w:b/>
          <w:lang w:val="en-US"/>
        </w:rPr>
        <w:t xml:space="preserve"> </w:t>
      </w:r>
      <w:r w:rsidR="00FD7797" w:rsidRPr="009B362C">
        <w:rPr>
          <w:b/>
          <w:lang w:val="en-US"/>
        </w:rPr>
        <w:t>t</w:t>
      </w:r>
      <w:r w:rsidRPr="009B362C">
        <w:rPr>
          <w:b/>
          <w:lang w:val="en-US"/>
        </w:rPr>
        <w:t>hrough Gene-Environment Correlation: Evidence f</w:t>
      </w:r>
      <w:r w:rsidR="004C57F3" w:rsidRPr="009B362C">
        <w:rPr>
          <w:b/>
          <w:lang w:val="en-US"/>
        </w:rPr>
        <w:t>rom</w:t>
      </w:r>
      <w:r w:rsidRPr="009B362C">
        <w:rPr>
          <w:b/>
          <w:lang w:val="en-US"/>
        </w:rPr>
        <w:t xml:space="preserve"> Molecular Genetic Studies</w:t>
      </w:r>
    </w:p>
    <w:p w14:paraId="3093C42F" w14:textId="77777777" w:rsidR="00BC6BF8" w:rsidRPr="009B362C" w:rsidRDefault="00BC6BF8" w:rsidP="003D388C">
      <w:pPr>
        <w:spacing w:line="480" w:lineRule="auto"/>
        <w:ind w:firstLine="720"/>
        <w:rPr>
          <w:lang w:val="en-US"/>
        </w:rPr>
      </w:pPr>
      <w:r w:rsidRPr="00D04D12">
        <w:rPr>
          <w:szCs w:val="24"/>
          <w:highlight w:val="yellow"/>
          <w:lang w:val="en-US"/>
        </w:rPr>
        <w:t xml:space="preserve">Only a handful of molecular genetic studies have been published that examined potential rGE </w:t>
      </w:r>
      <w:r w:rsidR="003D388C" w:rsidRPr="00D04D12">
        <w:rPr>
          <w:szCs w:val="24"/>
          <w:highlight w:val="yellow"/>
          <w:lang w:val="en-US"/>
        </w:rPr>
        <w:t>linking</w:t>
      </w:r>
      <w:r w:rsidRPr="00D04D12">
        <w:rPr>
          <w:szCs w:val="24"/>
          <w:highlight w:val="yellow"/>
          <w:lang w:val="en-US"/>
        </w:rPr>
        <w:t xml:space="preserve"> DPA</w:t>
      </w:r>
      <w:r w:rsidR="003D388C" w:rsidRPr="00D04D12">
        <w:rPr>
          <w:szCs w:val="24"/>
          <w:highlight w:val="yellow"/>
          <w:lang w:val="en-US"/>
        </w:rPr>
        <w:t xml:space="preserve"> with specific genes</w:t>
      </w:r>
      <w:r w:rsidRPr="00D04D12">
        <w:rPr>
          <w:szCs w:val="24"/>
          <w:highlight w:val="yellow"/>
          <w:lang w:val="en-US"/>
        </w:rPr>
        <w:t xml:space="preserve">. These studies cover different age groups, different genes and different deviant behaviors, which makes it difficult to draw definite conclusions. Nevertheless, these studies help shed additional light on a possible rGE involving DPA and </w:t>
      </w:r>
      <w:r w:rsidR="00B8526A" w:rsidRPr="00D04D12">
        <w:rPr>
          <w:highlight w:val="yellow"/>
          <w:lang w:val="en-US"/>
        </w:rPr>
        <w:t>delinquent behavior</w:t>
      </w:r>
      <w:r w:rsidRPr="00D04D12">
        <w:rPr>
          <w:szCs w:val="24"/>
          <w:highlight w:val="yellow"/>
          <w:lang w:val="en-US"/>
        </w:rPr>
        <w:t xml:space="preserve">. </w:t>
      </w:r>
      <w:r w:rsidRPr="00D04D12">
        <w:rPr>
          <w:highlight w:val="yellow"/>
          <w:lang w:val="en-US"/>
        </w:rPr>
        <w:t>One of the first studies to examine a potential rGE between measured genes and DPA was published by Beaver</w:t>
      </w:r>
      <w:r w:rsidRPr="00D04D12">
        <w:rPr>
          <w:noProof/>
          <w:highlight w:val="yellow"/>
          <w:lang w:val="en-US"/>
        </w:rPr>
        <w:t>, Wright, and Delisi</w:t>
      </w:r>
      <w:r w:rsidR="008B3DE9" w:rsidRPr="00D04D12">
        <w:rPr>
          <w:noProof/>
          <w:highlight w:val="yellow"/>
          <w:lang w:val="en-US"/>
        </w:rPr>
        <w:t xml:space="preserve"> </w:t>
      </w:r>
      <w:r w:rsidR="00536D0C" w:rsidRPr="00D04D12">
        <w:rPr>
          <w:highlight w:val="yellow"/>
        </w:rPr>
        <w:fldChar w:fldCharType="begin"/>
      </w:r>
      <w:r w:rsidR="00A87724" w:rsidRPr="00D04D12">
        <w:rPr>
          <w:highlight w:val="yellow"/>
          <w:lang w:val="en-US"/>
        </w:rPr>
        <w:instrText xml:space="preserve"> ADDIN EN.CITE &lt;EndNote&gt;&lt;Cite ExcludeAuth="1"&gt;&lt;Year&gt;2008&lt;/Year&gt;&lt;RecNum&gt;8170&lt;/RecNum&gt;&lt;DisplayText&gt;(2008)&lt;/DisplayText&gt;&lt;record&gt;&lt;rec-number&gt;8170&lt;/rec-number&gt;&lt;foreign-keys&gt;&lt;key app="EN" db-id="vrffdvpvldr29ne0z24pvw9tserwwrxxrpta"&gt;8170&lt;/key&gt;&lt;/foreign-keys&gt;&lt;ref-type name="Journal Article"&gt;17&lt;/ref-type&gt;&lt;contributors&gt;&lt;authors&gt;&lt;author&gt;Beaver, K. M.&lt;/author&gt;&lt;author&gt;Wright, J. P.&lt;/author&gt;&lt;author&gt;DeLisi, M.&lt;/author&gt;&lt;/authors&gt;&lt;/contributors&gt;&lt;auth-address&gt;[Beaver, Kevin M.] Florida State Univ, Coll Criminol &amp;amp; Criminal Justice, Tallahassee, FL 32306 USA. [Wright, John Paul] Univ Cincinnati, Cincinnati, OH 45221 USA. [DeLisi, Matt] Iowa State Univ, Dept Sociol, Ames, IA USA.&amp;#xD;Beaver, KM (reprint author), Florida State Univ, Coll Criminol &amp;amp; Criminal Justice, 634 W Call St, Tallahassee, FL 32306 USA.&amp;#xD;kbeaver@fsu.edu&lt;/auth-address&gt;&lt;titles&gt;&lt;title&gt;Delinquent peer group formation: Evidence of a gene x environment correlation&lt;/title&gt;&lt;secondary-title&gt;Journal of Genetic Psychology&lt;/secondary-title&gt;&lt;alt-title&gt;J. Genet. Psychol.&lt;/alt-title&gt;&lt;/titles&gt;&lt;periodical&gt;&lt;full-title&gt;Journal of Genetic Psychology&lt;/full-title&gt;&lt;/periodical&gt;&lt;pages&gt;227-244&lt;/pages&gt;&lt;volume&gt;169&lt;/volume&gt;&lt;number&gt;3&lt;/number&gt;&lt;keywords&gt;&lt;keyword&gt;behavioral genetics&lt;/keyword&gt;&lt;keyword&gt;biology&lt;/keyword&gt;&lt;keyword&gt;delinquent peers&lt;/keyword&gt;&lt;keyword&gt;genes&lt;/keyword&gt;&lt;keyword&gt;dopamine transporter polymorphism&lt;/keyword&gt;&lt;keyword&gt;developmental psychopathology&lt;/keyword&gt;&lt;keyword&gt;antisocial behaviors&lt;/keyword&gt;&lt;keyword&gt;parental efficacy&lt;/keyword&gt;&lt;keyword&gt;self-control&lt;/keyword&gt;&lt;keyword&gt;children&lt;/keyword&gt;&lt;keyword&gt;friendship&lt;/keyword&gt;&lt;keyword&gt;adolescents&lt;/keyword&gt;&lt;keyword&gt;crime&lt;/keyword&gt;&lt;keyword&gt;similarity&lt;/keyword&gt;&lt;/keywords&gt;&lt;dates&gt;&lt;year&gt;2008&lt;/year&gt;&lt;pub-dates&gt;&lt;date&gt;Sep&lt;/date&gt;&lt;/pub-dates&gt;&lt;/dates&gt;&lt;isbn&gt;0022-1325&lt;/isbn&gt;&lt;accession-num&gt;WOS:000258696400002&lt;/accession-num&gt;&lt;urls&gt;&lt;related-urls&gt;&lt;url&gt;&amp;lt;Go to ISI&amp;gt;://WOS:000258696400002&lt;/url&gt;&lt;/related-urls&gt;&lt;/urls&gt;&lt;electronic-resource-num&gt;10.3200/gntp.169.3.227-244&lt;/electronic-resource-num&gt;&lt;language&gt;English&lt;/language&gt;&lt;/record&gt;&lt;/Cite&gt;&lt;/EndNote&gt;</w:instrText>
      </w:r>
      <w:r w:rsidR="00536D0C" w:rsidRPr="00D04D12">
        <w:rPr>
          <w:highlight w:val="yellow"/>
        </w:rPr>
        <w:fldChar w:fldCharType="separate"/>
      </w:r>
      <w:r w:rsidR="00A87724" w:rsidRPr="00D04D12">
        <w:rPr>
          <w:noProof/>
          <w:highlight w:val="yellow"/>
          <w:lang w:val="en-US"/>
        </w:rPr>
        <w:t>(</w:t>
      </w:r>
      <w:hyperlink w:anchor="_ENREF_8" w:tooltip="Beaver, 2008 #8170" w:history="1">
        <w:r w:rsidR="001660BD" w:rsidRPr="00D04D12">
          <w:rPr>
            <w:noProof/>
            <w:highlight w:val="yellow"/>
            <w:lang w:val="en-US"/>
          </w:rPr>
          <w:t>2008</w:t>
        </w:r>
      </w:hyperlink>
      <w:r w:rsidR="00A87724" w:rsidRPr="00D04D12">
        <w:rPr>
          <w:noProof/>
          <w:highlight w:val="yellow"/>
          <w:lang w:val="en-US"/>
        </w:rPr>
        <w:t>)</w:t>
      </w:r>
      <w:r w:rsidR="00536D0C" w:rsidRPr="00D04D12">
        <w:rPr>
          <w:highlight w:val="yellow"/>
        </w:rPr>
        <w:fldChar w:fldCharType="end"/>
      </w:r>
      <w:r w:rsidRPr="00D04D12">
        <w:rPr>
          <w:highlight w:val="yellow"/>
          <w:lang w:val="en-US"/>
        </w:rPr>
        <w:t xml:space="preserve">. </w:t>
      </w:r>
      <w:r w:rsidRPr="00D04D12">
        <w:rPr>
          <w:highlight w:val="yellow"/>
          <w:lang w:val="en-CA" w:eastAsia="en-CA"/>
        </w:rPr>
        <w:t>Using genotypic data (</w:t>
      </w:r>
      <w:r w:rsidRPr="00D04D12">
        <w:rPr>
          <w:rFonts w:eastAsia="Times-Italic"/>
          <w:i/>
          <w:iCs/>
          <w:highlight w:val="yellow"/>
          <w:lang w:val="en-CA" w:eastAsia="en-CA"/>
        </w:rPr>
        <w:t xml:space="preserve">N </w:t>
      </w:r>
      <w:r w:rsidRPr="00D04D12">
        <w:rPr>
          <w:highlight w:val="yellow"/>
          <w:lang w:val="en-CA" w:eastAsia="en-CA"/>
        </w:rPr>
        <w:t>= 1,816) from the Add</w:t>
      </w:r>
      <w:r w:rsidR="00D93661" w:rsidRPr="00D04D12">
        <w:rPr>
          <w:highlight w:val="yellow"/>
          <w:lang w:val="en-CA" w:eastAsia="en-CA"/>
        </w:rPr>
        <w:t xml:space="preserve"> </w:t>
      </w:r>
      <w:r w:rsidRPr="00D04D12">
        <w:rPr>
          <w:highlight w:val="yellow"/>
          <w:lang w:val="en-CA" w:eastAsia="en-CA"/>
        </w:rPr>
        <w:t>Health Study, these authors examined whether a specific variant of the Dopamine transporter gene DAT1</w:t>
      </w:r>
      <w:r w:rsidR="00B83FDF" w:rsidRPr="00D04D12">
        <w:rPr>
          <w:highlight w:val="yellow"/>
          <w:lang w:val="en-CA" w:eastAsia="en-CA"/>
        </w:rPr>
        <w:t xml:space="preserve"> </w:t>
      </w:r>
      <w:r w:rsidR="00B83FDF" w:rsidRPr="00D04D12">
        <w:rPr>
          <w:szCs w:val="24"/>
          <w:highlight w:val="yellow"/>
          <w:lang w:val="en-CA"/>
        </w:rPr>
        <w:t xml:space="preserve">– </w:t>
      </w:r>
      <w:r w:rsidRPr="00D04D12">
        <w:rPr>
          <w:highlight w:val="yellow"/>
          <w:lang w:val="en-CA" w:eastAsia="en-CA"/>
        </w:rPr>
        <w:t>the 10-repeat allele (10R)</w:t>
      </w:r>
      <w:r w:rsidR="00B83FDF" w:rsidRPr="00D04D12">
        <w:rPr>
          <w:rFonts w:cs="Times New Roman"/>
          <w:highlight w:val="yellow"/>
          <w:lang w:val="en-CA" w:eastAsia="en-CA"/>
        </w:rPr>
        <w:t xml:space="preserve"> </w:t>
      </w:r>
      <w:r w:rsidR="00B83FDF" w:rsidRPr="00D04D12">
        <w:rPr>
          <w:szCs w:val="24"/>
          <w:highlight w:val="yellow"/>
          <w:lang w:val="en-CA"/>
        </w:rPr>
        <w:t>–</w:t>
      </w:r>
      <w:r w:rsidRPr="00D04D12">
        <w:rPr>
          <w:highlight w:val="yellow"/>
          <w:lang w:val="en-CA" w:eastAsia="en-CA"/>
        </w:rPr>
        <w:t xml:space="preserve"> is associated with adolescents’ affiliation with substance-using peers. </w:t>
      </w:r>
      <w:r w:rsidRPr="00D04D12">
        <w:rPr>
          <w:highlight w:val="yellow"/>
          <w:lang w:val="en-US"/>
        </w:rPr>
        <w:t>The dopamine transporter DAT</w:t>
      </w:r>
      <w:r w:rsidR="002361B1" w:rsidRPr="00D04D12">
        <w:rPr>
          <w:highlight w:val="yellow"/>
          <w:lang w:val="en-US"/>
        </w:rPr>
        <w:t>1</w:t>
      </w:r>
      <w:r w:rsidRPr="00D04D12">
        <w:rPr>
          <w:highlight w:val="yellow"/>
          <w:lang w:val="en-US"/>
        </w:rPr>
        <w:t xml:space="preserve"> is the primary mechanism for reuptake of released dopamine in the brain and individuals who </w:t>
      </w:r>
      <w:r w:rsidR="008B3DE9" w:rsidRPr="00D04D12">
        <w:rPr>
          <w:highlight w:val="yellow"/>
          <w:lang w:val="en-US"/>
        </w:rPr>
        <w:t xml:space="preserve">carry </w:t>
      </w:r>
      <w:r w:rsidRPr="00D04D12">
        <w:rPr>
          <w:highlight w:val="yellow"/>
          <w:lang w:val="en-CA" w:eastAsia="en-CA"/>
        </w:rPr>
        <w:t>the 10R allele of DAT1 have been found to show a lack of inhibitory control and to be more susceptible to dopamine-related disorders, notably disruptive behaviors</w:t>
      </w:r>
      <w:r w:rsidR="00D93661" w:rsidRPr="00D04D12">
        <w:rPr>
          <w:highlight w:val="yellow"/>
          <w:lang w:val="en-CA" w:eastAsia="en-CA"/>
        </w:rPr>
        <w:t xml:space="preserve"> </w:t>
      </w:r>
      <w:r w:rsidR="00536D0C" w:rsidRPr="00D04D12">
        <w:rPr>
          <w:highlight w:val="yellow"/>
          <w:lang w:val="en-CA" w:eastAsia="en-CA"/>
        </w:rPr>
        <w:fldChar w:fldCharType="begin">
          <w:fldData xml:space="preserve">PEVuZE5vdGU+PENpdGU+PEF1dGhvcj5Db3JuaXNoPC9BdXRob3I+PFllYXI+MjAwNTwvWWVhcj48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</w:fldData>
        </w:fldChar>
      </w:r>
      <w:r w:rsidR="00D93661" w:rsidRPr="00D04D12">
        <w:rPr>
          <w:highlight w:val="yellow"/>
          <w:lang w:val="en-CA" w:eastAsia="en-CA"/>
        </w:rPr>
        <w:instrText xml:space="preserve"> ADDIN EN.CITE </w:instrText>
      </w:r>
      <w:r w:rsidR="00536D0C" w:rsidRPr="00D04D12">
        <w:rPr>
          <w:highlight w:val="yellow"/>
          <w:lang w:val="en-CA" w:eastAsia="en-CA"/>
        </w:rPr>
        <w:fldChar w:fldCharType="begin">
          <w:fldData xml:space="preserve">PEVuZE5vdGU+PENpdGU+PEF1dGhvcj5Db3JuaXNoPC9BdXRob3I+PFllYXI+MjAwNTwvWWVhcj48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</w:fldData>
        </w:fldChar>
      </w:r>
      <w:r w:rsidR="00D93661" w:rsidRPr="00D04D12">
        <w:rPr>
          <w:highlight w:val="yellow"/>
          <w:lang w:val="en-CA" w:eastAsia="en-CA"/>
        </w:rPr>
        <w:instrText xml:space="preserve"> ADDIN EN.CITE.DATA </w:instrText>
      </w:r>
      <w:r w:rsidR="00536D0C" w:rsidRPr="00D04D12">
        <w:rPr>
          <w:highlight w:val="yellow"/>
          <w:lang w:val="en-CA" w:eastAsia="en-CA"/>
        </w:rPr>
      </w:r>
      <w:r w:rsidR="00536D0C" w:rsidRPr="00D04D12">
        <w:rPr>
          <w:highlight w:val="yellow"/>
          <w:lang w:val="en-CA" w:eastAsia="en-CA"/>
        </w:rPr>
        <w:fldChar w:fldCharType="end"/>
      </w:r>
      <w:r w:rsidR="00536D0C" w:rsidRPr="00D04D12">
        <w:rPr>
          <w:highlight w:val="yellow"/>
          <w:lang w:val="en-CA" w:eastAsia="en-CA"/>
        </w:rPr>
      </w:r>
      <w:r w:rsidR="00536D0C" w:rsidRPr="00D04D12">
        <w:rPr>
          <w:highlight w:val="yellow"/>
          <w:lang w:val="en-CA" w:eastAsia="en-CA"/>
        </w:rPr>
        <w:fldChar w:fldCharType="separate"/>
      </w:r>
      <w:r w:rsidR="00D93661" w:rsidRPr="00D04D12">
        <w:rPr>
          <w:noProof/>
          <w:highlight w:val="yellow"/>
          <w:lang w:val="en-CA" w:eastAsia="en-CA"/>
        </w:rPr>
        <w:t>(</w:t>
      </w:r>
      <w:hyperlink w:anchor="_ENREF_32" w:tooltip="Cornish, 2005 #8184" w:history="1">
        <w:r w:rsidR="001660BD" w:rsidRPr="00D04D12">
          <w:rPr>
            <w:noProof/>
            <w:highlight w:val="yellow"/>
            <w:lang w:val="en-CA" w:eastAsia="en-CA"/>
          </w:rPr>
          <w:t>Cornish et al., 2005</w:t>
        </w:r>
      </w:hyperlink>
      <w:r w:rsidR="00D93661" w:rsidRPr="00D04D12">
        <w:rPr>
          <w:noProof/>
          <w:highlight w:val="yellow"/>
          <w:lang w:val="en-CA" w:eastAsia="en-CA"/>
        </w:rPr>
        <w:t>)</w:t>
      </w:r>
      <w:r w:rsidR="00536D0C" w:rsidRPr="00D04D12">
        <w:rPr>
          <w:highlight w:val="yellow"/>
          <w:lang w:val="en-CA" w:eastAsia="en-CA"/>
        </w:rPr>
        <w:fldChar w:fldCharType="end"/>
      </w:r>
      <w:r w:rsidRPr="00D04D12">
        <w:rPr>
          <w:highlight w:val="yellow"/>
          <w:lang w:val="en-CA" w:eastAsia="en-CA"/>
        </w:rPr>
        <w:t>. Adolescents were asked how many of their three closest friends smoke at least one cigarette per day, drink alcohol once a month, and smoke pot at least once a m</w:t>
      </w:r>
      <w:r w:rsidR="00AB22FC" w:rsidRPr="00D04D12">
        <w:rPr>
          <w:highlight w:val="yellow"/>
          <w:lang w:val="en-CA" w:eastAsia="en-CA"/>
        </w:rPr>
        <w:t xml:space="preserve">onth. The results revealed that </w:t>
      </w:r>
      <w:r w:rsidR="00B83FDF" w:rsidRPr="00D04D12">
        <w:rPr>
          <w:szCs w:val="24"/>
          <w:highlight w:val="yellow"/>
          <w:lang w:val="en-CA"/>
        </w:rPr>
        <w:t>–</w:t>
      </w:r>
      <w:r w:rsidR="00AB22FC" w:rsidRPr="00D04D12">
        <w:rPr>
          <w:highlight w:val="yellow"/>
          <w:lang w:val="en-CA" w:eastAsia="en-CA"/>
        </w:rPr>
        <w:t xml:space="preserve"> </w:t>
      </w:r>
      <w:r w:rsidRPr="00D04D12">
        <w:rPr>
          <w:highlight w:val="yellow"/>
          <w:lang w:val="en-CA" w:eastAsia="en-CA"/>
        </w:rPr>
        <w:t>for male adolescents from problematic family backgrounds</w:t>
      </w:r>
      <w:r w:rsidR="00AB22FC" w:rsidRPr="00D04D12">
        <w:rPr>
          <w:rFonts w:cs="Times New Roman"/>
          <w:highlight w:val="yellow"/>
          <w:lang w:val="en-CA" w:eastAsia="en-CA"/>
        </w:rPr>
        <w:t xml:space="preserve"> </w:t>
      </w:r>
      <w:r w:rsidR="00B83FDF" w:rsidRPr="00D04D12">
        <w:rPr>
          <w:szCs w:val="24"/>
          <w:highlight w:val="yellow"/>
          <w:lang w:val="en-CA"/>
        </w:rPr>
        <w:t>–</w:t>
      </w:r>
      <w:r w:rsidR="00AB22FC" w:rsidRPr="00D04D12">
        <w:rPr>
          <w:highlight w:val="yellow"/>
          <w:lang w:val="en-CA" w:eastAsia="en-CA"/>
        </w:rPr>
        <w:t xml:space="preserve"> </w:t>
      </w:r>
      <w:r w:rsidRPr="00D04D12">
        <w:rPr>
          <w:highlight w:val="yellow"/>
          <w:lang w:val="en-CA" w:eastAsia="en-CA"/>
        </w:rPr>
        <w:t xml:space="preserve">those with a greater number of the risk allele reported more affiliation with substance using friends (rGE = .13), despite controlling for own delinquent behavior, lack of self-control, and drug and alcohol use. No correlation was found for female adolescents or those from less problematic family backgrounds. Although these findings may indicate presence of selective rGE, the interpretation is somewhat hampered by the fact that </w:t>
      </w:r>
      <w:r w:rsidRPr="00D04D12">
        <w:rPr>
          <w:highlight w:val="yellow"/>
          <w:lang w:val="en-CA" w:eastAsia="en-CA"/>
        </w:rPr>
        <w:lastRenderedPageBreak/>
        <w:t>friends’ behavior was based on adolescents’ perceptions instead of friends’ own reports, and that the measure of friends’ “deviancy” actually constitutes rather normative behavior compared to, for example, interpersonal violence or serious delinquency (i.e., using a weapon or arson).</w:t>
      </w:r>
      <w:r w:rsidR="007D04CB" w:rsidRPr="009B362C">
        <w:rPr>
          <w:lang w:val="en-CA" w:eastAsia="en-CA"/>
        </w:rPr>
        <w:t xml:space="preserve"> </w:t>
      </w:r>
    </w:p>
    <w:p w14:paraId="2FDA1338" w14:textId="77777777" w:rsidR="002361B1" w:rsidRPr="009B362C" w:rsidRDefault="00BC6BF8">
      <w:pPr>
        <w:autoSpaceDE w:val="0"/>
        <w:autoSpaceDN w:val="0"/>
        <w:adjustRightInd w:val="0"/>
        <w:spacing w:line="480" w:lineRule="auto"/>
        <w:ind w:firstLine="720"/>
        <w:rPr>
          <w:color w:val="000000"/>
          <w:szCs w:val="24"/>
          <w:lang w:val="en-CA" w:eastAsia="en-CA"/>
        </w:rPr>
      </w:pPr>
      <w:r w:rsidRPr="009B362C">
        <w:rPr>
          <w:szCs w:val="24"/>
          <w:lang w:val="en-US"/>
        </w:rPr>
        <w:t xml:space="preserve">Perhaps clearer evidence for selective rGE in regard to friendship affiliation comes from a study by </w:t>
      </w:r>
      <w:r w:rsidRPr="009B362C">
        <w:rPr>
          <w:noProof/>
          <w:szCs w:val="24"/>
          <w:lang w:val="en-US"/>
        </w:rPr>
        <w:t>Fowler, Settle, and Christakis</w:t>
      </w:r>
      <w:r w:rsidR="005367B3" w:rsidRPr="009B362C">
        <w:rPr>
          <w:noProof/>
          <w:szCs w:val="24"/>
          <w:lang w:val="en-US"/>
        </w:rPr>
        <w:t xml:space="preserve"> </w:t>
      </w:r>
      <w:r w:rsidR="00536D0C" w:rsidRPr="009B362C">
        <w:fldChar w:fldCharType="begin">
          <w:fldData xml:space="preserve">PEVuZE5vdGU+PENpdGUgRXhjbHVkZUF1dGg9IjEiPjxZZWFyPjIwMTE8L1llYXI+PFJlY051bT44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</w:fldData>
        </w:fldChar>
      </w:r>
      <w:r w:rsidR="00A87724" w:rsidRPr="009B362C">
        <w:rPr>
          <w:lang w:val="en-US"/>
        </w:rPr>
        <w:instrText xml:space="preserve"> ADDIN EN.CITE </w:instrText>
      </w:r>
      <w:r w:rsidR="00536D0C" w:rsidRPr="009B362C">
        <w:fldChar w:fldCharType="begin">
          <w:fldData xml:space="preserve">PEVuZE5vdGU+PENpdGUgRXhjbHVkZUF1dGg9IjEiPjxZZWFyPjIwMTE8L1llYXI+PFJlY051bT44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</w:fldData>
        </w:fldChar>
      </w:r>
      <w:r w:rsidR="00A87724" w:rsidRPr="009B362C">
        <w:rPr>
          <w:lang w:val="en-US"/>
        </w:rPr>
        <w:instrText xml:space="preserve"> ADDIN EN.CITE.DATA </w:instrText>
      </w:r>
      <w:r w:rsidR="00536D0C" w:rsidRPr="009B362C">
        <w:fldChar w:fldCharType="end"/>
      </w:r>
      <w:r w:rsidR="00536D0C" w:rsidRPr="009B362C">
        <w:fldChar w:fldCharType="separate"/>
      </w:r>
      <w:r w:rsidR="00A87724" w:rsidRPr="009B362C">
        <w:rPr>
          <w:noProof/>
          <w:lang w:val="en-US"/>
        </w:rPr>
        <w:t>(</w:t>
      </w:r>
      <w:hyperlink w:anchor="_ENREF_45" w:tooltip="Fowler, 2011 #8171" w:history="1">
        <w:r w:rsidR="001660BD" w:rsidRPr="009B362C">
          <w:rPr>
            <w:noProof/>
            <w:lang w:val="en-US"/>
          </w:rPr>
          <w:t>2011</w:t>
        </w:r>
      </w:hyperlink>
      <w:r w:rsidR="00A87724" w:rsidRPr="009B362C">
        <w:rPr>
          <w:noProof/>
          <w:lang w:val="en-US"/>
        </w:rPr>
        <w:t>)</w:t>
      </w:r>
      <w:r w:rsidR="00536D0C" w:rsidRPr="009B362C">
        <w:fldChar w:fldCharType="end"/>
      </w:r>
      <w:r w:rsidRPr="009B362C">
        <w:rPr>
          <w:szCs w:val="24"/>
          <w:lang w:val="en-CA" w:eastAsia="en-CA"/>
        </w:rPr>
        <w:t>. In this study, adult participants (</w:t>
      </w:r>
      <w:r w:rsidRPr="009B362C">
        <w:rPr>
          <w:rFonts w:eastAsia="OTNEJMQuadraat"/>
          <w:szCs w:val="24"/>
          <w:lang w:val="en-CA" w:eastAsia="en-CA"/>
        </w:rPr>
        <w:t>mean age = 38 years, range = 21 to 70),</w:t>
      </w:r>
      <w:r w:rsidRPr="009B362C">
        <w:rPr>
          <w:szCs w:val="24"/>
          <w:lang w:val="en-CA" w:eastAsia="en-CA"/>
        </w:rPr>
        <w:t xml:space="preserve"> were asked to nominate up to two close friends during seven repeated assessment waves over a 32 year period. They were also genotyped for six genetic markers. After Bonferroni correction and control for population stratification, the results did not show similarity between friends with regard to DAT1, but friends were significantly similar (r = .11) with respect to the DRD2 genotype. Frequency of the minor (A1) allele of </w:t>
      </w:r>
      <w:r w:rsidRPr="009B362C">
        <w:rPr>
          <w:color w:val="000000"/>
          <w:szCs w:val="24"/>
          <w:lang w:val="en-CA" w:eastAsia="en-CA"/>
        </w:rPr>
        <w:t>DRD2 has been associated with antisocial behavior and with alcoholism</w:t>
      </w:r>
      <w:r w:rsidR="00C833C0" w:rsidRPr="009B362C">
        <w:rPr>
          <w:color w:val="000000"/>
          <w:szCs w:val="24"/>
          <w:lang w:val="en-CA" w:eastAsia="en-CA"/>
        </w:rPr>
        <w:t xml:space="preserve"> </w:t>
      </w:r>
      <w:r w:rsidR="00536D0C" w:rsidRPr="009B362C">
        <w:rPr>
          <w:color w:val="000000"/>
          <w:szCs w:val="24"/>
          <w:lang w:val="en-CA" w:eastAsia="en-CA"/>
        </w:rPr>
        <w:fldChar w:fldCharType="begin">
          <w:fldData xml:space="preserve">PEVuZE5vdGU+PENpdGU+PEF1dGhvcj5IaWxsPC9BdXRob3I+PFllYXI+MTk5OTwvWWVhcj48UmVj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</w:fldData>
        </w:fldChar>
      </w:r>
      <w:r w:rsidR="00AA7DD0" w:rsidRPr="009B362C">
        <w:rPr>
          <w:color w:val="000000"/>
          <w:szCs w:val="24"/>
          <w:lang w:val="en-CA" w:eastAsia="en-CA"/>
        </w:rPr>
        <w:instrText xml:space="preserve"> ADDIN EN.CITE </w:instrText>
      </w:r>
      <w:r w:rsidR="00536D0C" w:rsidRPr="009B362C">
        <w:rPr>
          <w:color w:val="000000"/>
          <w:szCs w:val="24"/>
          <w:lang w:val="en-CA" w:eastAsia="en-CA"/>
        </w:rPr>
        <w:fldChar w:fldCharType="begin">
          <w:fldData xml:space="preserve">PEVuZE5vdGU+PENpdGU+PEF1dGhvcj5IaWxsPC9BdXRob3I+PFllYXI+MTk5OTwvWWVhcj48UmVj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</w:fldData>
        </w:fldChar>
      </w:r>
      <w:r w:rsidR="00AA7DD0" w:rsidRPr="009B362C">
        <w:rPr>
          <w:color w:val="000000"/>
          <w:szCs w:val="24"/>
          <w:lang w:val="en-CA" w:eastAsia="en-CA"/>
        </w:rPr>
        <w:instrText xml:space="preserve"> ADDIN EN.CITE.DATA </w:instrText>
      </w:r>
      <w:r w:rsidR="00536D0C" w:rsidRPr="009B362C">
        <w:rPr>
          <w:color w:val="000000"/>
          <w:szCs w:val="24"/>
          <w:lang w:val="en-CA" w:eastAsia="en-CA"/>
        </w:rPr>
      </w:r>
      <w:r w:rsidR="00536D0C" w:rsidRPr="009B362C">
        <w:rPr>
          <w:color w:val="000000"/>
          <w:szCs w:val="24"/>
          <w:lang w:val="en-CA" w:eastAsia="en-CA"/>
        </w:rPr>
        <w:fldChar w:fldCharType="end"/>
      </w:r>
      <w:r w:rsidR="00536D0C" w:rsidRPr="009B362C">
        <w:rPr>
          <w:color w:val="000000"/>
          <w:szCs w:val="24"/>
          <w:lang w:val="en-CA" w:eastAsia="en-CA"/>
        </w:rPr>
      </w:r>
      <w:r w:rsidR="00536D0C" w:rsidRPr="009B362C">
        <w:rPr>
          <w:color w:val="000000"/>
          <w:szCs w:val="24"/>
          <w:lang w:val="en-CA" w:eastAsia="en-CA"/>
        </w:rPr>
        <w:fldChar w:fldCharType="separate"/>
      </w:r>
      <w:r w:rsidR="00C833C0" w:rsidRPr="009B362C">
        <w:rPr>
          <w:noProof/>
          <w:color w:val="000000"/>
          <w:szCs w:val="24"/>
          <w:lang w:val="en-CA" w:eastAsia="en-CA"/>
        </w:rPr>
        <w:t>(</w:t>
      </w:r>
      <w:hyperlink w:anchor="_ENREF_52" w:tooltip="Hill, 1999 #8172" w:history="1">
        <w:r w:rsidR="001660BD" w:rsidRPr="009B362C">
          <w:rPr>
            <w:noProof/>
            <w:color w:val="000000"/>
            <w:szCs w:val="24"/>
            <w:lang w:val="en-CA" w:eastAsia="en-CA"/>
          </w:rPr>
          <w:t>Hill, Zezza, Wipprecht, Locke, &amp; Neiswanger, 1999</w:t>
        </w:r>
      </w:hyperlink>
      <w:r w:rsidR="00C833C0" w:rsidRPr="009B362C">
        <w:rPr>
          <w:noProof/>
          <w:color w:val="000000"/>
          <w:szCs w:val="24"/>
          <w:lang w:val="en-CA" w:eastAsia="en-CA"/>
        </w:rPr>
        <w:t xml:space="preserve">; </w:t>
      </w:r>
      <w:hyperlink w:anchor="_ENREF_67" w:tooltip="Le Foll, 2009 #8173" w:history="1">
        <w:r w:rsidR="001660BD" w:rsidRPr="009B362C">
          <w:rPr>
            <w:noProof/>
            <w:color w:val="000000"/>
            <w:szCs w:val="24"/>
            <w:lang w:val="en-CA" w:eastAsia="en-CA"/>
          </w:rPr>
          <w:t>Le Foll, Gallo, Le Strat, Lu, &amp; Gorwood, 2009</w:t>
        </w:r>
      </w:hyperlink>
      <w:r w:rsidR="00C833C0" w:rsidRPr="009B362C">
        <w:rPr>
          <w:noProof/>
          <w:color w:val="000000"/>
          <w:szCs w:val="24"/>
          <w:lang w:val="en-CA" w:eastAsia="en-CA"/>
        </w:rPr>
        <w:t>)</w:t>
      </w:r>
      <w:r w:rsidR="00536D0C" w:rsidRPr="009B362C">
        <w:rPr>
          <w:color w:val="000000"/>
          <w:szCs w:val="24"/>
          <w:lang w:val="en-CA" w:eastAsia="en-CA"/>
        </w:rPr>
        <w:fldChar w:fldCharType="end"/>
      </w:r>
      <w:r w:rsidRPr="009B362C">
        <w:rPr>
          <w:color w:val="000000"/>
          <w:szCs w:val="24"/>
          <w:lang w:val="en-CA" w:eastAsia="en-CA"/>
        </w:rPr>
        <w:t>. By showing that friends resemble each other (albeit weakly) on a genotypic level, the</w:t>
      </w:r>
      <w:r w:rsidR="004C57F3" w:rsidRPr="009B362C">
        <w:rPr>
          <w:color w:val="000000"/>
          <w:szCs w:val="24"/>
          <w:lang w:val="en-CA" w:eastAsia="en-CA"/>
        </w:rPr>
        <w:t>se</w:t>
      </w:r>
      <w:r w:rsidRPr="009B362C">
        <w:rPr>
          <w:color w:val="000000"/>
          <w:szCs w:val="24"/>
          <w:lang w:val="en-CA" w:eastAsia="en-CA"/>
        </w:rPr>
        <w:t xml:space="preserve"> results suggest that </w:t>
      </w:r>
      <w:r w:rsidR="006449D0" w:rsidRPr="009B362C">
        <w:rPr>
          <w:color w:val="000000"/>
          <w:szCs w:val="24"/>
          <w:lang w:val="en-CA" w:eastAsia="en-CA"/>
        </w:rPr>
        <w:t>individuals (</w:t>
      </w:r>
      <w:r w:rsidR="00F445B9" w:rsidRPr="009B362C">
        <w:rPr>
          <w:color w:val="000000"/>
          <w:szCs w:val="24"/>
          <w:lang w:val="en-CA" w:eastAsia="en-CA"/>
        </w:rPr>
        <w:t>i.e.</w:t>
      </w:r>
      <w:r w:rsidR="006449D0" w:rsidRPr="009B362C">
        <w:rPr>
          <w:color w:val="000000"/>
          <w:szCs w:val="24"/>
          <w:lang w:val="en-CA" w:eastAsia="en-CA"/>
        </w:rPr>
        <w:t xml:space="preserve">, adults in this case) </w:t>
      </w:r>
      <w:r w:rsidRPr="009B362C">
        <w:rPr>
          <w:color w:val="000000"/>
          <w:szCs w:val="24"/>
          <w:lang w:val="en-CA" w:eastAsia="en-CA"/>
        </w:rPr>
        <w:t xml:space="preserve">with a genetic predisposition for deviant behavior may actively seek out friends with similar traits. </w:t>
      </w:r>
    </w:p>
    <w:p w14:paraId="5C202482" w14:textId="77777777" w:rsidR="00904FC0" w:rsidRPr="009B362C" w:rsidRDefault="002361B1" w:rsidP="002A0217">
      <w:pPr>
        <w:autoSpaceDE w:val="0"/>
        <w:autoSpaceDN w:val="0"/>
        <w:adjustRightInd w:val="0"/>
        <w:spacing w:line="480" w:lineRule="auto"/>
        <w:ind w:firstLine="720"/>
        <w:rPr>
          <w:szCs w:val="24"/>
          <w:lang w:val="en-CA"/>
        </w:rPr>
      </w:pPr>
      <w:r w:rsidRPr="009B362C">
        <w:rPr>
          <w:color w:val="000000"/>
          <w:szCs w:val="24"/>
          <w:lang w:val="en-CA" w:eastAsia="en-CA"/>
        </w:rPr>
        <w:t>The weak and inconsistent evidence regarding possible rGE involving specific genes and DPA is further challenged by three studies that found no association between DPA and genotypic variants on MAOA (implicated in the breakdown of synaptic neurotransmetters such as dopamine, norepinephrine, and serotonin and associated with antisocial behavior),</w:t>
      </w:r>
      <w:r w:rsidR="007D04CB" w:rsidRPr="009B362C">
        <w:rPr>
          <w:color w:val="000000"/>
          <w:szCs w:val="24"/>
          <w:lang w:val="en-CA" w:eastAsia="en-CA"/>
        </w:rPr>
        <w:t xml:space="preserve"> </w:t>
      </w:r>
      <w:r w:rsidRPr="009B362C">
        <w:rPr>
          <w:lang w:val="en-US"/>
        </w:rPr>
        <w:t>CHRM2 (implicated in neurocognitive processes related to sensation seeking and dishinibition), and BDNF (implicated in the regulation of responses to stress)</w:t>
      </w:r>
      <w:r w:rsidR="00841F2E" w:rsidRPr="009B362C">
        <w:rPr>
          <w:lang w:val="en-US"/>
        </w:rPr>
        <w:t xml:space="preserve"> </w:t>
      </w:r>
      <w:r w:rsidR="00536D0C" w:rsidRPr="009B362C">
        <w:rPr>
          <w:lang w:val="en-US"/>
        </w:rPr>
        <w:fldChar w:fldCharType="begin">
          <w:fldData xml:space="preserve">PEVuZE5vdGU+PENpdGU+PEF1dGhvcj5MYXRlbmRyZXNzZTwvQXV0aG9yPjxZZWFyPjIwMTE8L1ll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</w:fldData>
        </w:fldChar>
      </w:r>
      <w:r w:rsidR="00DD2573" w:rsidRPr="009B362C">
        <w:rPr>
          <w:lang w:val="en-US"/>
        </w:rPr>
        <w:instrText xml:space="preserve"> ADDIN EN.CITE </w:instrText>
      </w:r>
      <w:r w:rsidR="00536D0C" w:rsidRPr="009B362C">
        <w:rPr>
          <w:lang w:val="en-US"/>
        </w:rPr>
        <w:fldChar w:fldCharType="begin">
          <w:fldData xml:space="preserve">PEVuZE5vdGU+PENpdGU+PEF1dGhvcj5MYXRlbmRyZXNzZTwvQXV0aG9yPjxZZWFyPjIwMTE8L1ll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</w:fldData>
        </w:fldChar>
      </w:r>
      <w:r w:rsidR="00DD2573"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DD2573" w:rsidRPr="009B362C">
        <w:rPr>
          <w:noProof/>
          <w:lang w:val="en-US"/>
        </w:rPr>
        <w:t>(</w:t>
      </w:r>
      <w:hyperlink w:anchor="_ENREF_59" w:tooltip="Kretschmer, 2014 #8111" w:history="1">
        <w:r w:rsidR="001660BD" w:rsidRPr="009B362C">
          <w:rPr>
            <w:noProof/>
            <w:lang w:val="en-US"/>
          </w:rPr>
          <w:t>Kretschmer, Vitaro, &amp; Barker, 2014</w:t>
        </w:r>
      </w:hyperlink>
      <w:r w:rsidR="00DD2573" w:rsidRPr="009B362C">
        <w:rPr>
          <w:noProof/>
          <w:lang w:val="en-US"/>
        </w:rPr>
        <w:t xml:space="preserve">; </w:t>
      </w:r>
      <w:hyperlink w:anchor="_ENREF_66" w:tooltip="Latendresse, 2011 #8128" w:history="1">
        <w:r w:rsidR="001660BD" w:rsidRPr="009B362C">
          <w:rPr>
            <w:noProof/>
            <w:lang w:val="en-US"/>
          </w:rPr>
          <w:t>Latendresse et al., 2011</w:t>
        </w:r>
      </w:hyperlink>
      <w:r w:rsidR="00DD2573" w:rsidRPr="009B362C">
        <w:rPr>
          <w:noProof/>
          <w:lang w:val="en-US"/>
        </w:rPr>
        <w:t xml:space="preserve">; </w:t>
      </w:r>
      <w:hyperlink w:anchor="_ENREF_69" w:tooltip="Lee, 2011 #8252" w:history="1">
        <w:r w:rsidR="001660BD" w:rsidRPr="009B362C">
          <w:rPr>
            <w:noProof/>
            <w:lang w:val="en-US"/>
          </w:rPr>
          <w:t>Lee, 2011</w:t>
        </w:r>
      </w:hyperlink>
      <w:r w:rsidR="00DD2573" w:rsidRPr="009B362C">
        <w:rPr>
          <w:noProof/>
          <w:lang w:val="en-US"/>
        </w:rPr>
        <w:t>)</w:t>
      </w:r>
      <w:r w:rsidR="00536D0C" w:rsidRPr="009B362C">
        <w:rPr>
          <w:lang w:val="en-US"/>
        </w:rPr>
        <w:fldChar w:fldCharType="end"/>
      </w:r>
      <w:r w:rsidRPr="009B362C">
        <w:rPr>
          <w:lang w:val="en-US"/>
        </w:rPr>
        <w:t xml:space="preserve">. Since an interaction was found between DPA and genotype in </w:t>
      </w:r>
      <w:r w:rsidR="002A0217" w:rsidRPr="009B362C">
        <w:rPr>
          <w:lang w:val="en-US"/>
        </w:rPr>
        <w:t>all</w:t>
      </w:r>
      <w:r w:rsidRPr="009B362C">
        <w:rPr>
          <w:lang w:val="en-US"/>
        </w:rPr>
        <w:t xml:space="preserve"> three studies, a more complete description of each study is presented later.</w:t>
      </w:r>
    </w:p>
    <w:p w14:paraId="58256EE9" w14:textId="77777777" w:rsidR="00904FC0" w:rsidRPr="009B362C" w:rsidRDefault="004C57F3">
      <w:pPr>
        <w:spacing w:line="480" w:lineRule="auto"/>
        <w:ind w:firstLine="720"/>
        <w:rPr>
          <w:szCs w:val="24"/>
          <w:lang w:val="en-CA"/>
        </w:rPr>
      </w:pPr>
      <w:r w:rsidRPr="009B362C">
        <w:rPr>
          <w:szCs w:val="24"/>
          <w:lang w:val="en-CA"/>
        </w:rPr>
        <w:lastRenderedPageBreak/>
        <w:t xml:space="preserve">The inconsistency of the results from molecular genetic studies may cast doubt on the validity of the gene-environment correlations found in quantitative genetic studies. It is important to keep in mind, however, that the likelihood of finding significant associations between measured genes and another variable such delinquent behavior or DPA depends on the selection of appropriate candidate genes. In contrast to the few single-gene disorders such as </w:t>
      </w:r>
      <w:r w:rsidR="001751EF" w:rsidRPr="009B362C">
        <w:rPr>
          <w:szCs w:val="24"/>
          <w:lang w:val="en-CA"/>
        </w:rPr>
        <w:t>cystic fibrosis or sickle cell anemia</w:t>
      </w:r>
      <w:r w:rsidRPr="009B362C">
        <w:rPr>
          <w:szCs w:val="24"/>
          <w:lang w:val="en-CA"/>
        </w:rPr>
        <w:t xml:space="preserve">, </w:t>
      </w:r>
      <w:r w:rsidR="001751EF" w:rsidRPr="009B362C">
        <w:rPr>
          <w:szCs w:val="24"/>
          <w:lang w:val="en-CA"/>
        </w:rPr>
        <w:t>a vast number of candidate genes are functionally relevant for complex social behaviors or traits</w:t>
      </w:r>
      <w:r w:rsidRPr="009B362C">
        <w:rPr>
          <w:szCs w:val="24"/>
          <w:lang w:val="en-CA"/>
        </w:rPr>
        <w:t xml:space="preserve"> – let alone for the environmental experiences that may be influenced by such traits</w:t>
      </w:r>
      <w:r w:rsidR="001751EF" w:rsidRPr="009B362C">
        <w:rPr>
          <w:szCs w:val="24"/>
          <w:lang w:val="en-CA"/>
        </w:rPr>
        <w:t>.</w:t>
      </w:r>
      <w:r w:rsidR="00AB22FC" w:rsidRPr="009B362C">
        <w:rPr>
          <w:szCs w:val="24"/>
          <w:lang w:val="en-CA"/>
        </w:rPr>
        <w:t xml:space="preserve"> A</w:t>
      </w:r>
      <w:r w:rsidR="001751EF" w:rsidRPr="009B362C">
        <w:rPr>
          <w:szCs w:val="24"/>
          <w:lang w:val="en-CA"/>
        </w:rPr>
        <w:t xml:space="preserve">ny individual gene is </w:t>
      </w:r>
      <w:r w:rsidR="00AB22FC" w:rsidRPr="009B362C">
        <w:rPr>
          <w:szCs w:val="24"/>
          <w:lang w:val="en-CA"/>
        </w:rPr>
        <w:t xml:space="preserve">thus </w:t>
      </w:r>
      <w:r w:rsidR="001751EF" w:rsidRPr="009B362C">
        <w:rPr>
          <w:szCs w:val="24"/>
          <w:lang w:val="en-CA"/>
        </w:rPr>
        <w:t>likely t</w:t>
      </w:r>
      <w:r w:rsidR="00CF6928" w:rsidRPr="009B362C">
        <w:rPr>
          <w:szCs w:val="24"/>
          <w:lang w:val="en-CA"/>
        </w:rPr>
        <w:t>o only have a very small effect and many samples may be underpowered to detect</w:t>
      </w:r>
      <w:r w:rsidR="00953808" w:rsidRPr="009B362C">
        <w:rPr>
          <w:szCs w:val="24"/>
          <w:lang w:val="en-CA"/>
        </w:rPr>
        <w:t xml:space="preserve"> such small effect sizes</w:t>
      </w:r>
      <w:r w:rsidR="00CF6928" w:rsidRPr="009B362C">
        <w:rPr>
          <w:szCs w:val="24"/>
          <w:lang w:val="en-CA"/>
        </w:rPr>
        <w:t xml:space="preserve">. </w:t>
      </w:r>
      <w:r w:rsidR="00D13C58" w:rsidRPr="009B362C">
        <w:rPr>
          <w:szCs w:val="24"/>
          <w:lang w:val="en-CA"/>
        </w:rPr>
        <w:t>The</w:t>
      </w:r>
      <w:r w:rsidR="00953808" w:rsidRPr="009B362C">
        <w:rPr>
          <w:szCs w:val="24"/>
          <w:lang w:val="en-CA"/>
        </w:rPr>
        <w:t xml:space="preserve"> </w:t>
      </w:r>
      <w:r w:rsidR="004140B4" w:rsidRPr="009B362C">
        <w:rPr>
          <w:szCs w:val="24"/>
          <w:lang w:val="en-CA"/>
        </w:rPr>
        <w:t xml:space="preserve">effect </w:t>
      </w:r>
      <w:r w:rsidR="00D13C58" w:rsidRPr="009B362C">
        <w:rPr>
          <w:szCs w:val="24"/>
          <w:lang w:val="en-CA"/>
        </w:rPr>
        <w:t xml:space="preserve">of genes </w:t>
      </w:r>
      <w:r w:rsidR="004140B4" w:rsidRPr="009B362C">
        <w:rPr>
          <w:szCs w:val="24"/>
          <w:lang w:val="en-CA"/>
        </w:rPr>
        <w:t xml:space="preserve">may </w:t>
      </w:r>
      <w:r w:rsidR="00CF6928" w:rsidRPr="009B362C">
        <w:rPr>
          <w:szCs w:val="24"/>
          <w:lang w:val="en-CA"/>
        </w:rPr>
        <w:t xml:space="preserve">also </w:t>
      </w:r>
      <w:r w:rsidR="004140B4" w:rsidRPr="009B362C">
        <w:rPr>
          <w:szCs w:val="24"/>
          <w:lang w:val="en-CA"/>
        </w:rPr>
        <w:t xml:space="preserve">operate indirectly </w:t>
      </w:r>
      <w:r w:rsidR="00CF6928" w:rsidRPr="009B362C">
        <w:rPr>
          <w:szCs w:val="24"/>
          <w:lang w:val="en-CA"/>
        </w:rPr>
        <w:t xml:space="preserve">rather than directly </w:t>
      </w:r>
      <w:r w:rsidR="004140B4" w:rsidRPr="009B362C">
        <w:rPr>
          <w:szCs w:val="24"/>
          <w:lang w:val="en-CA"/>
        </w:rPr>
        <w:t xml:space="preserve">on the environment, mediated </w:t>
      </w:r>
      <w:r w:rsidR="00CC646D" w:rsidRPr="009B362C">
        <w:rPr>
          <w:szCs w:val="24"/>
          <w:lang w:val="en-CA"/>
        </w:rPr>
        <w:t>by the outwardly expressed behavior or trait</w:t>
      </w:r>
      <w:r w:rsidR="00D13C58" w:rsidRPr="009B362C">
        <w:rPr>
          <w:szCs w:val="24"/>
          <w:lang w:val="en-CA"/>
        </w:rPr>
        <w:t xml:space="preserve"> associated with a constellation of genes</w:t>
      </w:r>
      <w:r w:rsidR="00CC646D" w:rsidRPr="009B362C">
        <w:rPr>
          <w:szCs w:val="24"/>
          <w:lang w:val="en-CA"/>
        </w:rPr>
        <w:t>.</w:t>
      </w:r>
      <w:r w:rsidR="00CF6928" w:rsidRPr="009B362C">
        <w:rPr>
          <w:szCs w:val="24"/>
          <w:lang w:val="en-CA"/>
        </w:rPr>
        <w:t xml:space="preserve"> </w:t>
      </w:r>
      <w:r w:rsidR="000B7227" w:rsidRPr="009B362C">
        <w:rPr>
          <w:szCs w:val="24"/>
          <w:lang w:val="en-CA"/>
        </w:rPr>
        <w:t>Findings of rGE in support of the Social Selection Model – or lack thereof – derived from the findings from the few existing molecular studies are thus necessarily very preliminary and thus need to be interpreted with utmost caution</w:t>
      </w:r>
      <w:r w:rsidR="00CE6A78" w:rsidRPr="009B362C">
        <w:rPr>
          <w:szCs w:val="24"/>
          <w:lang w:val="en-CA"/>
        </w:rPr>
        <w:t>.</w:t>
      </w:r>
    </w:p>
    <w:p w14:paraId="2F1CB8C3" w14:textId="77777777" w:rsidR="00904FC0" w:rsidRPr="009B362C" w:rsidRDefault="00FC3225">
      <w:pPr>
        <w:spacing w:line="480" w:lineRule="auto"/>
        <w:rPr>
          <w:b/>
          <w:lang w:val="en-US"/>
        </w:rPr>
      </w:pPr>
      <w:r w:rsidRPr="009B362C">
        <w:rPr>
          <w:b/>
          <w:lang w:val="en-US"/>
        </w:rPr>
        <w:t xml:space="preserve">Testing the Social Interaction Model </w:t>
      </w:r>
      <w:r w:rsidR="00FD7797" w:rsidRPr="009B362C">
        <w:rPr>
          <w:b/>
          <w:lang w:val="en-US"/>
        </w:rPr>
        <w:t>t</w:t>
      </w:r>
      <w:r w:rsidRPr="009B362C">
        <w:rPr>
          <w:b/>
          <w:lang w:val="en-US"/>
        </w:rPr>
        <w:t>hrough Gene-Environment Interaction</w:t>
      </w:r>
      <w:r w:rsidR="003D388C" w:rsidRPr="009B362C">
        <w:rPr>
          <w:b/>
          <w:lang w:val="en-US"/>
        </w:rPr>
        <w:t>: Findings from Quantitative Genetic Studies</w:t>
      </w:r>
    </w:p>
    <w:p w14:paraId="7BE8DBB1" w14:textId="77777777" w:rsidR="00F43030" w:rsidRPr="009B362C" w:rsidRDefault="001751EF" w:rsidP="00CF2479">
      <w:pPr>
        <w:spacing w:line="480" w:lineRule="auto"/>
        <w:ind w:firstLine="720"/>
        <w:rPr>
          <w:lang w:val="en-US"/>
        </w:rPr>
      </w:pPr>
      <w:r w:rsidRPr="009B362C">
        <w:rPr>
          <w:bCs/>
          <w:lang w:val="en-US"/>
        </w:rPr>
        <w:t>According to</w:t>
      </w:r>
      <w:r w:rsidR="00FC3225" w:rsidRPr="009B362C">
        <w:rPr>
          <w:lang w:val="en-US"/>
        </w:rPr>
        <w:t xml:space="preserve"> </w:t>
      </w:r>
      <w:r w:rsidR="005453E6" w:rsidRPr="009B362C">
        <w:rPr>
          <w:lang w:val="en-US"/>
        </w:rPr>
        <w:t>the Social interactional model</w:t>
      </w:r>
      <w:r w:rsidR="00F43030" w:rsidRPr="009B362C">
        <w:rPr>
          <w:lang w:val="en-US"/>
        </w:rPr>
        <w:t xml:space="preserve">, DPA during adolescence may exert its </w:t>
      </w:r>
      <w:r w:rsidR="001E29EE" w:rsidRPr="009B362C">
        <w:rPr>
          <w:lang w:val="en-US"/>
        </w:rPr>
        <w:t xml:space="preserve">influence on </w:t>
      </w:r>
      <w:r w:rsidR="00B8526A" w:rsidRPr="009B362C">
        <w:rPr>
          <w:lang w:val="en-US"/>
        </w:rPr>
        <w:t xml:space="preserve">delinquent behavior </w:t>
      </w:r>
      <w:r w:rsidR="00BB0470" w:rsidRPr="009B362C">
        <w:rPr>
          <w:lang w:val="en-US"/>
        </w:rPr>
        <w:t xml:space="preserve">not so much directly, but rather </w:t>
      </w:r>
      <w:r w:rsidR="00FC3225" w:rsidRPr="009B362C">
        <w:rPr>
          <w:lang w:val="en-US"/>
        </w:rPr>
        <w:t xml:space="preserve">in an interactive fashion by </w:t>
      </w:r>
      <w:r w:rsidR="00455032" w:rsidRPr="009B362C">
        <w:rPr>
          <w:lang w:val="en-US"/>
        </w:rPr>
        <w:t xml:space="preserve">facilitating </w:t>
      </w:r>
      <w:r w:rsidR="00FC3225" w:rsidRPr="009B362C">
        <w:rPr>
          <w:lang w:val="en-US"/>
        </w:rPr>
        <w:t xml:space="preserve">the expression of a pre-existing </w:t>
      </w:r>
      <w:r w:rsidR="00245C2C" w:rsidRPr="009B362C">
        <w:rPr>
          <w:lang w:val="en-US"/>
        </w:rPr>
        <w:t xml:space="preserve">personal </w:t>
      </w:r>
      <w:r w:rsidR="00FC3225" w:rsidRPr="009B362C">
        <w:rPr>
          <w:lang w:val="en-US"/>
        </w:rPr>
        <w:t xml:space="preserve">disposition for delinquent behavior. </w:t>
      </w:r>
      <w:r w:rsidR="00455032" w:rsidRPr="009B362C">
        <w:rPr>
          <w:lang w:val="en-US"/>
        </w:rPr>
        <w:t>Findings from non-genetically informed studies indeed show that DPA moderates (i.e., exacerbates) the effect of personal characteristics such as disruptiveness</w:t>
      </w:r>
      <w:r w:rsidR="00A9425A" w:rsidRPr="009B362C">
        <w:rPr>
          <w:lang w:val="en-US"/>
        </w:rPr>
        <w:t xml:space="preserve"> </w:t>
      </w:r>
      <w:r w:rsidR="00536D0C" w:rsidRPr="009B362C">
        <w:rPr>
          <w:lang w:val="en-US"/>
        </w:rPr>
        <w:fldChar w:fldCharType="begin">
          <w:fldData xml:space="preserve">PEVuZE5vdGU+PENpdGU+PEF1dGhvcj5WaXRhcm88L0F1dGhvcj48WWVhcj4yMDAwPC9ZZWFyPjxS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</w:fldData>
        </w:fldChar>
      </w:r>
      <w:r w:rsidR="006200B8" w:rsidRPr="009B362C">
        <w:rPr>
          <w:lang w:val="en-US"/>
        </w:rPr>
        <w:instrText xml:space="preserve"> ADDIN EN.CITE </w:instrText>
      </w:r>
      <w:r w:rsidR="00536D0C" w:rsidRPr="009B362C">
        <w:rPr>
          <w:lang w:val="en-US"/>
        </w:rPr>
        <w:fldChar w:fldCharType="begin">
          <w:fldData xml:space="preserve">PEVuZE5vdGU+PENpdGU+PEF1dGhvcj5WaXRhcm88L0F1dGhvcj48WWVhcj4yMDAwPC9ZZWFyPjxS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</w:fldData>
        </w:fldChar>
      </w:r>
      <w:r w:rsidR="006200B8"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6200B8" w:rsidRPr="009B362C">
        <w:rPr>
          <w:noProof/>
          <w:lang w:val="en-US"/>
        </w:rPr>
        <w:t>(</w:t>
      </w:r>
      <w:hyperlink w:anchor="_ENREF_64" w:tooltip="Lacourse, 2003 #5223" w:history="1">
        <w:r w:rsidR="001660BD" w:rsidRPr="009B362C">
          <w:rPr>
            <w:noProof/>
            <w:lang w:val="en-US"/>
          </w:rPr>
          <w:t>Lacourse et al., 2003</w:t>
        </w:r>
      </w:hyperlink>
      <w:r w:rsidR="006200B8" w:rsidRPr="009B362C">
        <w:rPr>
          <w:noProof/>
          <w:lang w:val="en-US"/>
        </w:rPr>
        <w:t xml:space="preserve">; </w:t>
      </w:r>
      <w:hyperlink w:anchor="_ENREF_99" w:tooltip="Vitaro, 2000 #5426" w:history="1">
        <w:r w:rsidR="001660BD" w:rsidRPr="009B362C">
          <w:rPr>
            <w:noProof/>
            <w:lang w:val="en-US"/>
          </w:rPr>
          <w:t>Vitaro, Brendgen, &amp; Tremblay, 2000</w:t>
        </w:r>
      </w:hyperlink>
      <w:r w:rsidR="006200B8" w:rsidRPr="009B362C">
        <w:rPr>
          <w:noProof/>
          <w:lang w:val="en-US"/>
        </w:rPr>
        <w:t>)</w:t>
      </w:r>
      <w:r w:rsidR="00536D0C" w:rsidRPr="009B362C">
        <w:rPr>
          <w:lang w:val="en-US"/>
        </w:rPr>
        <w:fldChar w:fldCharType="end"/>
      </w:r>
      <w:r w:rsidR="00455032" w:rsidRPr="009B362C">
        <w:rPr>
          <w:lang w:val="en-US"/>
        </w:rPr>
        <w:t xml:space="preserve"> or low self-regulation</w:t>
      </w:r>
      <w:r w:rsidR="006200B8" w:rsidRPr="009B362C">
        <w:rPr>
          <w:lang w:val="en-US"/>
        </w:rPr>
        <w:t xml:space="preserve"> </w:t>
      </w:r>
      <w:r w:rsidR="00536D0C" w:rsidRPr="009B362C">
        <w:rPr>
          <w:lang w:val="en-US"/>
        </w:rPr>
        <w:fldChar w:fldCharType="begin">
          <w:fldData xml:space="preserve">PEVuZE5vdGU+PENpdGU+PEF1dGhvcj5HYXJkbmVyPC9BdXRob3I+PFllYXI+MjAwODwvWWVhcj48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</w:fldData>
        </w:fldChar>
      </w:r>
      <w:r w:rsidR="00706A91" w:rsidRPr="009B362C">
        <w:rPr>
          <w:lang w:val="en-US"/>
        </w:rPr>
        <w:instrText xml:space="preserve"> ADDIN EN.CITE </w:instrText>
      </w:r>
      <w:r w:rsidR="00536D0C" w:rsidRPr="009B362C">
        <w:rPr>
          <w:lang w:val="en-US"/>
        </w:rPr>
        <w:fldChar w:fldCharType="begin">
          <w:fldData xml:space="preserve">PEVuZE5vdGU+PENpdGU+PEF1dGhvcj5HYXJkbmVyPC9BdXRob3I+PFllYXI+MjAwODwvWWVhcj48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</w:fldData>
        </w:fldChar>
      </w:r>
      <w:r w:rsidR="00706A91"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706A91" w:rsidRPr="009B362C">
        <w:rPr>
          <w:noProof/>
          <w:lang w:val="en-US"/>
        </w:rPr>
        <w:t>(</w:t>
      </w:r>
      <w:hyperlink w:anchor="_ENREF_46" w:tooltip="Gardner, 2008 #8186" w:history="1">
        <w:r w:rsidR="001660BD" w:rsidRPr="009B362C">
          <w:rPr>
            <w:noProof/>
            <w:lang w:val="en-US"/>
          </w:rPr>
          <w:t>Gardner, Dishion, &amp; Connell, 2008</w:t>
        </w:r>
      </w:hyperlink>
      <w:r w:rsidR="00706A91" w:rsidRPr="009B362C">
        <w:rPr>
          <w:noProof/>
          <w:lang w:val="en-US"/>
        </w:rPr>
        <w:t>)</w:t>
      </w:r>
      <w:r w:rsidR="00536D0C" w:rsidRPr="009B362C">
        <w:rPr>
          <w:lang w:val="en-US"/>
        </w:rPr>
        <w:fldChar w:fldCharType="end"/>
      </w:r>
      <w:r w:rsidR="00455032" w:rsidRPr="009B362C">
        <w:rPr>
          <w:lang w:val="en-US"/>
        </w:rPr>
        <w:t xml:space="preserve"> on delinquent behavior. </w:t>
      </w:r>
      <w:r w:rsidR="00455032" w:rsidRPr="00D04D12">
        <w:rPr>
          <w:highlight w:val="yellow"/>
          <w:lang w:val="en-US"/>
        </w:rPr>
        <w:t>Because these behaviors are partly heritable</w:t>
      </w:r>
      <w:r w:rsidR="00A9425A" w:rsidRPr="00D04D12">
        <w:rPr>
          <w:highlight w:val="yellow"/>
          <w:lang w:val="en-US"/>
        </w:rPr>
        <w:t xml:space="preserve"> </w:t>
      </w:r>
      <w:r w:rsidR="00536D0C" w:rsidRPr="00D04D12">
        <w:rPr>
          <w:highlight w:val="yellow"/>
          <w:lang w:val="en-US"/>
        </w:rPr>
        <w:fldChar w:fldCharType="begin"/>
      </w:r>
      <w:r w:rsidR="00A9425A" w:rsidRPr="00D04D12">
        <w:rPr>
          <w:highlight w:val="yellow"/>
          <w:lang w:val="en-US"/>
        </w:rPr>
        <w:instrText xml:space="preserve"> ADDIN EN.CITE &lt;EndNote&gt;&lt;Cite&gt;&lt;Author&gt;Bornovalova&lt;/Author&gt;&lt;Year&gt;2010&lt;/Year&gt;&lt;RecNum&gt;8174&lt;/RecNum&gt;&lt;DisplayText&gt;(Bornovalova, Hicks, Iacono, &amp;amp; McGue, 2010)&lt;/DisplayText&gt;&lt;record&gt;&lt;rec-number&gt;8174&lt;/rec-number&gt;&lt;foreign-keys&gt;&lt;key app="EN" db-id="vrffdvpvldr29ne0z24pvw9tserwwrxxrpta"&gt;8174&lt;/key&gt;&lt;/foreign-keys&gt;&lt;ref-type name="Journal Article"&gt;17&lt;/ref-type&gt;&lt;contributors&gt;&lt;authors&gt;&lt;author&gt;Bornovalova, M. A.&lt;/author&gt;&lt;author&gt;Hicks, B. M.&lt;/author&gt;&lt;author&gt;Iacono, W. G.&lt;/author&gt;&lt;author&gt;McGue, M.&lt;/author&gt;&lt;/authors&gt;&lt;/contributors&gt;&lt;auth-address&gt;[Bornovalova, Marina A.; Hicks, Brian M.; Iacono, William G.; McGue, Matt] Univ Minnesota, Dept Psychol, Minneapolis, MN 55455 USA.&amp;#xD;Bornovalova, MA (reprint author), Univ S Florida, Dept Psychol, 4202 E Fowler Ave,PCD4118G, Tampa, FL 33620 USA.&amp;#xD;borno004@umn.edu&lt;/auth-address&gt;&lt;titles&gt;&lt;title&gt;Familial transmission and heritability of childhood disruptive disorders&lt;/title&gt;&lt;secondary-title&gt;American Journal of Psychiatry&lt;/secondary-title&gt;&lt;alt-title&gt;Am. J. Psychiat.&lt;/alt-title&gt;&lt;/titles&gt;&lt;periodical&gt;&lt;full-title&gt;American Journal of Psychiatry&lt;/full-title&gt;&lt;abbr-1&gt;Am J Psychiat&lt;/abbr-1&gt;&lt;/periodical&gt;&lt;pages&gt;1066-1074&lt;/pages&gt;&lt;volume&gt;167&lt;/volume&gt;&lt;number&gt;9&lt;/number&gt;&lt;keywords&gt;&lt;keyword&gt;deficit-hyperactivity disorder&lt;/keyword&gt;&lt;keyword&gt;substance use disorders&lt;/keyword&gt;&lt;keyword&gt;of-twins&lt;/keyword&gt;&lt;keyword&gt;design&lt;/keyword&gt;&lt;keyword&gt;externalizing disorders&lt;/keyword&gt;&lt;keyword&gt;conduct disorder&lt;/keyword&gt;&lt;keyword&gt;environmental-influences&lt;/keyword&gt;&lt;keyword&gt;mental-disorders&lt;/keyword&gt;&lt;keyword&gt;risk-factors&lt;/keyword&gt;&lt;keyword&gt;psychopathology&lt;/keyword&gt;&lt;keyword&gt;parents&lt;/keyword&gt;&lt;/keywords&gt;&lt;dates&gt;&lt;year&gt;2010&lt;/year&gt;&lt;pub-dates&gt;&lt;date&gt;Sep&lt;/date&gt;&lt;/pub-dates&gt;&lt;/dates&gt;&lt;isbn&gt;0002-953X&lt;/isbn&gt;&lt;accession-num&gt;WOS:000281794200013&lt;/accession-num&gt;&lt;urls&gt;&lt;related-urls&gt;&lt;url&gt;&amp;lt;Go to ISI&amp;gt;://WOS:000281794200013&lt;/url&gt;&lt;/related-urls&gt;&lt;/urls&gt;&lt;electronic-resource-num&gt;10.1176/appi.ajp.2010.09091272&lt;/electronic-resource-num&gt;&lt;language&gt;English&lt;/language&gt;&lt;/record&gt;&lt;/Cite&gt;&lt;/EndNote&gt;</w:instrText>
      </w:r>
      <w:r w:rsidR="00536D0C" w:rsidRPr="00D04D12">
        <w:rPr>
          <w:highlight w:val="yellow"/>
          <w:lang w:val="en-US"/>
        </w:rPr>
        <w:fldChar w:fldCharType="separate"/>
      </w:r>
      <w:r w:rsidR="00A9425A" w:rsidRPr="00D04D12">
        <w:rPr>
          <w:noProof/>
          <w:highlight w:val="yellow"/>
          <w:lang w:val="en-US"/>
        </w:rPr>
        <w:t>(</w:t>
      </w:r>
      <w:hyperlink w:anchor="_ENREF_15" w:tooltip="Bornovalova, 2010 #8174" w:history="1">
        <w:r w:rsidR="001660BD" w:rsidRPr="00D04D12">
          <w:rPr>
            <w:noProof/>
            <w:highlight w:val="yellow"/>
            <w:lang w:val="en-US"/>
          </w:rPr>
          <w:t xml:space="preserve">Bornovalova, Hicks, </w:t>
        </w:r>
        <w:r w:rsidR="001660BD" w:rsidRPr="00D04D12">
          <w:rPr>
            <w:noProof/>
            <w:highlight w:val="yellow"/>
            <w:lang w:val="en-US"/>
          </w:rPr>
          <w:lastRenderedPageBreak/>
          <w:t>Iacono, &amp; McGue, 2010</w:t>
        </w:r>
      </w:hyperlink>
      <w:r w:rsidR="00A9425A" w:rsidRPr="00D04D12">
        <w:rPr>
          <w:noProof/>
          <w:highlight w:val="yellow"/>
          <w:lang w:val="en-US"/>
        </w:rPr>
        <w:t>)</w:t>
      </w:r>
      <w:r w:rsidR="00536D0C" w:rsidRPr="00D04D12">
        <w:rPr>
          <w:highlight w:val="yellow"/>
          <w:lang w:val="en-US"/>
        </w:rPr>
        <w:fldChar w:fldCharType="end"/>
      </w:r>
      <w:r w:rsidR="00CF2479" w:rsidRPr="00D04D12">
        <w:rPr>
          <w:highlight w:val="yellow"/>
          <w:lang w:val="en-US"/>
        </w:rPr>
        <w:t>, s</w:t>
      </w:r>
      <w:r w:rsidR="00FC3225" w:rsidRPr="00D04D12">
        <w:rPr>
          <w:highlight w:val="yellow"/>
          <w:lang w:val="en-US"/>
        </w:rPr>
        <w:t xml:space="preserve">uch an interaction </w:t>
      </w:r>
      <w:r w:rsidR="00CF2479" w:rsidRPr="00D04D12">
        <w:rPr>
          <w:highlight w:val="yellow"/>
          <w:lang w:val="en-US"/>
        </w:rPr>
        <w:t xml:space="preserve">effect </w:t>
      </w:r>
      <w:r w:rsidR="00245C2C" w:rsidRPr="00D04D12">
        <w:rPr>
          <w:highlight w:val="yellow"/>
          <w:lang w:val="en-US"/>
        </w:rPr>
        <w:t xml:space="preserve">would be </w:t>
      </w:r>
      <w:r w:rsidR="00FC3225" w:rsidRPr="00D04D12">
        <w:rPr>
          <w:highlight w:val="yellow"/>
          <w:lang w:val="en-US"/>
        </w:rPr>
        <w:t>in line with</w:t>
      </w:r>
      <w:r w:rsidR="00245C2C" w:rsidRPr="00D04D12">
        <w:rPr>
          <w:highlight w:val="yellow"/>
          <w:lang w:val="en-US"/>
        </w:rPr>
        <w:t xml:space="preserve"> </w:t>
      </w:r>
      <w:r w:rsidR="00F43030" w:rsidRPr="00D04D12">
        <w:rPr>
          <w:highlight w:val="yellow"/>
          <w:lang w:val="en-US"/>
        </w:rPr>
        <w:t>a mechanism known as a gene environment interaction (</w:t>
      </w:r>
      <w:r w:rsidR="000F64AA" w:rsidRPr="00D04D12">
        <w:rPr>
          <w:highlight w:val="yellow"/>
          <w:lang w:val="en-US"/>
        </w:rPr>
        <w:t>GxE</w:t>
      </w:r>
      <w:r w:rsidR="00F43030" w:rsidRPr="00D04D12">
        <w:rPr>
          <w:highlight w:val="yellow"/>
          <w:lang w:val="en-US"/>
        </w:rPr>
        <w:t xml:space="preserve">). </w:t>
      </w:r>
      <w:r w:rsidR="003F0397" w:rsidRPr="00D04D12">
        <w:rPr>
          <w:highlight w:val="yellow"/>
          <w:lang w:val="en-US"/>
        </w:rPr>
        <w:t xml:space="preserve">While </w:t>
      </w:r>
      <w:r w:rsidR="000F64AA" w:rsidRPr="00D04D12">
        <w:rPr>
          <w:highlight w:val="yellow"/>
          <w:lang w:val="en-US"/>
        </w:rPr>
        <w:t>GxE</w:t>
      </w:r>
      <w:r w:rsidR="00F43030" w:rsidRPr="00D04D12">
        <w:rPr>
          <w:highlight w:val="yellow"/>
          <w:lang w:val="en-US"/>
        </w:rPr>
        <w:t xml:space="preserve"> may arise through different processes</w:t>
      </w:r>
      <w:r w:rsidR="00A9425A" w:rsidRPr="00D04D12">
        <w:rPr>
          <w:highlight w:val="yellow"/>
          <w:lang w:val="en-US"/>
        </w:rPr>
        <w:t xml:space="preserve"> </w:t>
      </w:r>
      <w:r w:rsidR="00536D0C" w:rsidRPr="00D04D12">
        <w:rPr>
          <w:highlight w:val="yellow"/>
          <w:lang w:val="en-US"/>
        </w:rPr>
        <w:fldChar w:fldCharType="begin"/>
      </w:r>
      <w:r w:rsidR="00A9425A" w:rsidRPr="00D04D12">
        <w:rPr>
          <w:highlight w:val="yellow"/>
          <w:lang w:val="en-US"/>
        </w:rPr>
        <w:instrText xml:space="preserve"> ADDIN EN.CITE &lt;EndNote&gt;&lt;Cite&gt;&lt;Author&gt;Brendgen&lt;/Author&gt;&lt;Year&gt;2012&lt;/Year&gt;&lt;RecNum&gt;8175&lt;/RecNum&gt;&lt;DisplayText&gt;(Brendgen, 2012)&lt;/DisplayText&gt;&lt;record&gt;&lt;rec-number&gt;8175&lt;/rec-number&gt;&lt;foreign-keys&gt;&lt;key app="EN" db-id="vrffdvpvldr29ne0z24pvw9tserwwrxxrpta"&gt;8175&lt;/key&gt;&lt;/foreign-keys&gt;&lt;ref-type name="Journal Article"&gt;17&lt;/ref-type&gt;&lt;contributors&gt;&lt;authors&gt;&lt;author&gt;Brendgen, M.&lt;/author&gt;&lt;/authors&gt;&lt;/contributors&gt;&lt;auth-address&gt;[Brendgen, Mara] Univ Quebec, Dept Psychol, Montreal, PQ H3C 3P8, Canada.&amp;#xD;Brendgen, M (reprint author), Univ Quebec, Dept Psychol, CP 8888 Succursale Ctr Ville, Montreal, PQ H3C 3P8, Canada.&amp;#xD;Brendgen.Mara@uqam.ca&lt;/auth-address&gt;&lt;titles&gt;&lt;title&gt;Genetics and peer relations: A review&lt;/title&gt;&lt;secondary-title&gt;Journal of Research on Adolescence&lt;/secondary-title&gt;&lt;alt-title&gt;J. Res. Adolesc.&lt;/alt-title&gt;&lt;/titles&gt;&lt;periodical&gt;&lt;full-title&gt;Journal of Research on Adolescence&lt;/full-title&gt;&lt;/periodical&gt;&lt;pages&gt;419-437&lt;/pages&gt;&lt;volume&gt;22&lt;/volume&gt;&lt;number&gt;3&lt;/number&gt;&lt;keywords&gt;&lt;keyword&gt;adolescent antisocial-behavior&lt;/keyword&gt;&lt;keyword&gt;environment interaction&lt;/keyword&gt;&lt;keyword&gt;differential&lt;/keyword&gt;&lt;keyword&gt;susceptibility&lt;/keyword&gt;&lt;keyword&gt;dopamine-d4 receptor&lt;/keyword&gt;&lt;keyword&gt;alcohol-use&lt;/keyword&gt;&lt;keyword&gt;social-environment&lt;/keyword&gt;&lt;keyword&gt;glucocorticoid-receptor&lt;/keyword&gt;&lt;keyword&gt;externalizing behavior&lt;/keyword&gt;&lt;keyword&gt;physical aggression&lt;/keyword&gt;&lt;keyword&gt;molecular-genetics&lt;/keyword&gt;&lt;/keywords&gt;&lt;dates&gt;&lt;year&gt;2012&lt;/year&gt;&lt;/dates&gt;&lt;isbn&gt;1050-8392&lt;/isbn&gt;&lt;accession-num&gt;WOS:000307546700004&lt;/accession-num&gt;&lt;urls&gt;&lt;related-urls&gt;&lt;url&gt;&amp;lt;Go to ISI&amp;gt;://WOS:000307546700004&lt;/url&gt;&lt;/related-urls&gt;&lt;/urls&gt;&lt;electronic-resource-num&gt;10.1111/j.1532-7795.2012.00798.x&lt;/electronic-resource-num&gt;&lt;language&gt;English&lt;/language&gt;&lt;/record&gt;&lt;/Cite&gt;&lt;/EndNote&gt;</w:instrText>
      </w:r>
      <w:r w:rsidR="00536D0C" w:rsidRPr="00D04D12">
        <w:rPr>
          <w:highlight w:val="yellow"/>
          <w:lang w:val="en-US"/>
        </w:rPr>
        <w:fldChar w:fldCharType="separate"/>
      </w:r>
      <w:r w:rsidR="00A9425A" w:rsidRPr="00D04D12">
        <w:rPr>
          <w:noProof/>
          <w:highlight w:val="yellow"/>
          <w:lang w:val="en-US"/>
        </w:rPr>
        <w:t>(</w:t>
      </w:r>
      <w:hyperlink w:anchor="_ENREF_16" w:tooltip="Brendgen, 2012 #8175" w:history="1">
        <w:r w:rsidR="001660BD" w:rsidRPr="00D04D12">
          <w:rPr>
            <w:noProof/>
            <w:highlight w:val="yellow"/>
            <w:lang w:val="en-US"/>
          </w:rPr>
          <w:t>Brendgen, 2012</w:t>
        </w:r>
      </w:hyperlink>
      <w:r w:rsidR="00A9425A" w:rsidRPr="00D04D12">
        <w:rPr>
          <w:noProof/>
          <w:highlight w:val="yellow"/>
          <w:lang w:val="en-US"/>
        </w:rPr>
        <w:t>)</w:t>
      </w:r>
      <w:r w:rsidR="00536D0C" w:rsidRPr="00D04D12">
        <w:rPr>
          <w:highlight w:val="yellow"/>
          <w:lang w:val="en-US"/>
        </w:rPr>
        <w:fldChar w:fldCharType="end"/>
      </w:r>
      <w:r w:rsidR="003F0397" w:rsidRPr="00D04D12">
        <w:rPr>
          <w:highlight w:val="yellow"/>
          <w:lang w:val="en-US"/>
        </w:rPr>
        <w:t xml:space="preserve">, the </w:t>
      </w:r>
      <w:r w:rsidR="003924F2" w:rsidRPr="00D04D12">
        <w:rPr>
          <w:highlight w:val="yellow"/>
          <w:lang w:val="en-US"/>
        </w:rPr>
        <w:t>Social I</w:t>
      </w:r>
      <w:r w:rsidR="003F0397" w:rsidRPr="00D04D12">
        <w:rPr>
          <w:highlight w:val="yellow"/>
          <w:lang w:val="en-US"/>
        </w:rPr>
        <w:t xml:space="preserve">nteractional model specifically suggests </w:t>
      </w:r>
      <w:r w:rsidR="00CF2479" w:rsidRPr="00D04D12">
        <w:rPr>
          <w:highlight w:val="yellow"/>
          <w:lang w:val="en-US"/>
        </w:rPr>
        <w:t>a Trigger or E</w:t>
      </w:r>
      <w:r w:rsidR="003F0397" w:rsidRPr="00D04D12">
        <w:rPr>
          <w:highlight w:val="yellow"/>
          <w:lang w:val="en-US"/>
        </w:rPr>
        <w:t xml:space="preserve">nhancement process of GxE, which </w:t>
      </w:r>
      <w:r w:rsidR="00F43030" w:rsidRPr="00D04D12">
        <w:rPr>
          <w:highlight w:val="yellow"/>
          <w:lang w:val="en-US"/>
        </w:rPr>
        <w:t xml:space="preserve">occurs when the presence of </w:t>
      </w:r>
      <w:r w:rsidR="003F0397" w:rsidRPr="00D04D12">
        <w:rPr>
          <w:highlight w:val="yellow"/>
          <w:lang w:val="en-US"/>
        </w:rPr>
        <w:t xml:space="preserve">an environmental risk factor such as </w:t>
      </w:r>
      <w:r w:rsidR="00F43030" w:rsidRPr="00D04D12">
        <w:rPr>
          <w:highlight w:val="yellow"/>
          <w:lang w:val="en-US"/>
        </w:rPr>
        <w:t>DPA triggers or exacerbates</w:t>
      </w:r>
      <w:r w:rsidR="003F0397" w:rsidRPr="00D04D12">
        <w:rPr>
          <w:highlight w:val="yellow"/>
          <w:lang w:val="en-US"/>
        </w:rPr>
        <w:t xml:space="preserve"> the expression of</w:t>
      </w:r>
      <w:r w:rsidR="00F43030" w:rsidRPr="00D04D12">
        <w:rPr>
          <w:highlight w:val="yellow"/>
          <w:lang w:val="en-US"/>
        </w:rPr>
        <w:t xml:space="preserve"> a genetic</w:t>
      </w:r>
      <w:r w:rsidR="007A3152" w:rsidRPr="00D04D12">
        <w:rPr>
          <w:highlight w:val="yellow"/>
          <w:lang w:val="en-US"/>
        </w:rPr>
        <w:t xml:space="preserve"> disposition for </w:t>
      </w:r>
      <w:r w:rsidR="00B8526A" w:rsidRPr="00D04D12">
        <w:rPr>
          <w:highlight w:val="yellow"/>
          <w:lang w:val="en-US"/>
        </w:rPr>
        <w:t>delinquent behavior</w:t>
      </w:r>
      <w:r w:rsidR="00F43030" w:rsidRPr="00D04D12">
        <w:rPr>
          <w:highlight w:val="yellow"/>
          <w:lang w:val="en-US"/>
        </w:rPr>
        <w:t xml:space="preserve">. </w:t>
      </w:r>
      <w:r w:rsidR="00BB0470" w:rsidRPr="00D04D12">
        <w:rPr>
          <w:highlight w:val="yellow"/>
          <w:lang w:val="en-US"/>
        </w:rPr>
        <w:t xml:space="preserve">It is important to note that </w:t>
      </w:r>
      <w:r w:rsidR="000F64AA" w:rsidRPr="00D04D12">
        <w:rPr>
          <w:highlight w:val="yellow"/>
          <w:lang w:val="en-US"/>
        </w:rPr>
        <w:t>GxE</w:t>
      </w:r>
      <w:r w:rsidR="00F43030" w:rsidRPr="00D04D12">
        <w:rPr>
          <w:highlight w:val="yellow"/>
          <w:lang w:val="en-US"/>
        </w:rPr>
        <w:t xml:space="preserve"> and rGE processes can co-occur, such that the same environmental factor may simultaneously be involve</w:t>
      </w:r>
      <w:r w:rsidR="007A3152" w:rsidRPr="00D04D12">
        <w:rPr>
          <w:highlight w:val="yellow"/>
          <w:lang w:val="en-US"/>
        </w:rPr>
        <w:t xml:space="preserve">d in both </w:t>
      </w:r>
      <w:r w:rsidR="000F64AA" w:rsidRPr="00D04D12">
        <w:rPr>
          <w:highlight w:val="yellow"/>
          <w:lang w:val="en-US"/>
        </w:rPr>
        <w:t>GxE</w:t>
      </w:r>
      <w:r w:rsidR="007A3152" w:rsidRPr="00D04D12">
        <w:rPr>
          <w:highlight w:val="yellow"/>
          <w:lang w:val="en-US"/>
        </w:rPr>
        <w:t xml:space="preserve"> and rGE. </w:t>
      </w:r>
      <w:r w:rsidR="004B0F4F" w:rsidRPr="00D04D12">
        <w:rPr>
          <w:highlight w:val="yellow"/>
          <w:lang w:val="en-US"/>
        </w:rPr>
        <w:t>Thus, f</w:t>
      </w:r>
      <w:r w:rsidR="00F43030" w:rsidRPr="00D04D12">
        <w:rPr>
          <w:highlight w:val="yellow"/>
          <w:lang w:val="en-US"/>
        </w:rPr>
        <w:t xml:space="preserve">ailure to account for possible rGE may lead to biased estimates of </w:t>
      </w:r>
      <w:r w:rsidR="000F64AA" w:rsidRPr="00D04D12">
        <w:rPr>
          <w:highlight w:val="yellow"/>
          <w:lang w:val="en-US"/>
        </w:rPr>
        <w:t>GxE</w:t>
      </w:r>
      <w:r w:rsidR="00A14B21" w:rsidRPr="00D04D12">
        <w:rPr>
          <w:highlight w:val="yellow"/>
          <w:lang w:val="en-US"/>
        </w:rPr>
        <w:t xml:space="preserve"> </w:t>
      </w:r>
      <w:r w:rsidR="00536D0C" w:rsidRPr="00D04D12">
        <w:rPr>
          <w:highlight w:val="yellow"/>
          <w:lang w:val="en-US"/>
        </w:rPr>
        <w:fldChar w:fldCharType="begin"/>
      </w:r>
      <w:r w:rsidR="00A14B21" w:rsidRPr="00D04D12">
        <w:rPr>
          <w:highlight w:val="yellow"/>
          <w:lang w:val="en-US"/>
        </w:rPr>
        <w:instrText xml:space="preserve"> ADDIN EN.CITE &lt;EndNote&gt;&lt;Cite&gt;&lt;Author&gt;Purcell&lt;/Author&gt;&lt;Year&gt;2002&lt;/Year&gt;&lt;RecNum&gt;7546&lt;/RecNum&gt;&lt;DisplayText&gt;(Purcell, 2002)&lt;/DisplayText&gt;&lt;record&gt;&lt;rec-number&gt;7546&lt;/rec-number&gt;&lt;foreign-keys&gt;&lt;key app="EN" db-id="vrffdvpvldr29ne0z24pvw9tserwwrxxrpta"&gt;7546&lt;/key&gt;&lt;/foreign-keys&gt;&lt;ref-type name="Journal Article"&gt;17&lt;/ref-type&gt;&lt;contributors&gt;&lt;authors&gt;&lt;author&gt;Purcell, S.&lt;/author&gt;&lt;/authors&gt;&lt;/contributors&gt;&lt;titles&gt;&lt;title&gt;Variance components models for gene-environment interaction in twin analysis&lt;/title&gt;&lt;secondary-title&gt;Twin Research&lt;/secondary-title&gt;&lt;/titles&gt;&lt;periodical&gt;&lt;full-title&gt;Twin Research&lt;/full-title&gt;&lt;abbr-1&gt;Twin Res&lt;/abbr-1&gt;&lt;/periodical&gt;&lt;pages&gt;554-571&lt;/pages&gt;&lt;volume&gt;5&lt;/volume&gt;&lt;number&gt;6&lt;/number&gt;&lt;dates&gt;&lt;year&gt;2002&lt;/year&gt;&lt;pub-dates&gt;&lt;date&gt;Dec&lt;/date&gt;&lt;/pub-dates&gt;&lt;/dates&gt;&lt;isbn&gt;1369-0523&lt;/isbn&gt;&lt;accession-num&gt;ISI:000180151300007&lt;/accession-num&gt;&lt;urls&gt;&lt;related-urls&gt;&lt;url&gt;&amp;lt;Go to ISI&amp;gt;://000180151300007&lt;/url&gt;&lt;/related-urls&gt;&lt;/urls&gt;&lt;/record&gt;&lt;/Cite&gt;&lt;/EndNote&gt;</w:instrText>
      </w:r>
      <w:r w:rsidR="00536D0C" w:rsidRPr="00D04D12">
        <w:rPr>
          <w:highlight w:val="yellow"/>
          <w:lang w:val="en-US"/>
        </w:rPr>
        <w:fldChar w:fldCharType="separate"/>
      </w:r>
      <w:r w:rsidR="00A14B21" w:rsidRPr="00D04D12">
        <w:rPr>
          <w:noProof/>
          <w:highlight w:val="yellow"/>
          <w:lang w:val="en-US"/>
        </w:rPr>
        <w:t>(</w:t>
      </w:r>
      <w:hyperlink w:anchor="_ENREF_79" w:tooltip="Purcell, 2002 #7546" w:history="1">
        <w:r w:rsidR="001660BD" w:rsidRPr="00D04D12">
          <w:rPr>
            <w:noProof/>
            <w:highlight w:val="yellow"/>
            <w:lang w:val="en-US"/>
          </w:rPr>
          <w:t>Purcell, 2002</w:t>
        </w:r>
      </w:hyperlink>
      <w:r w:rsidR="00A14B21" w:rsidRPr="00D04D12">
        <w:rPr>
          <w:noProof/>
          <w:highlight w:val="yellow"/>
          <w:lang w:val="en-US"/>
        </w:rPr>
        <w:t>)</w:t>
      </w:r>
      <w:r w:rsidR="00536D0C" w:rsidRPr="00D04D12">
        <w:rPr>
          <w:highlight w:val="yellow"/>
          <w:lang w:val="en-US"/>
        </w:rPr>
        <w:fldChar w:fldCharType="end"/>
      </w:r>
      <w:r w:rsidR="00F43030" w:rsidRPr="009B362C">
        <w:rPr>
          <w:lang w:val="en-US"/>
        </w:rPr>
        <w:t>.</w:t>
      </w:r>
    </w:p>
    <w:p w14:paraId="2F4100C0" w14:textId="77777777" w:rsidR="00904FC0" w:rsidRPr="009B362C" w:rsidRDefault="00B35B8C">
      <w:pPr>
        <w:spacing w:line="480" w:lineRule="auto"/>
        <w:ind w:firstLine="720"/>
        <w:rPr>
          <w:rFonts w:ascii="Arial" w:hAnsi="Arial" w:cs="Arial"/>
          <w:sz w:val="18"/>
          <w:szCs w:val="18"/>
          <w:lang w:val="en-CA"/>
        </w:rPr>
      </w:pPr>
      <w:r w:rsidRPr="00D04D12">
        <w:rPr>
          <w:highlight w:val="yellow"/>
          <w:lang w:val="en-US"/>
        </w:rPr>
        <w:t>So far, a</w:t>
      </w:r>
      <w:r w:rsidR="00F43030" w:rsidRPr="00D04D12">
        <w:rPr>
          <w:highlight w:val="yellow"/>
          <w:lang w:val="en-US"/>
        </w:rPr>
        <w:t xml:space="preserve">ll </w:t>
      </w:r>
      <w:r w:rsidRPr="00D04D12">
        <w:rPr>
          <w:highlight w:val="yellow"/>
          <w:lang w:val="en-US"/>
        </w:rPr>
        <w:t>evidence from</w:t>
      </w:r>
      <w:r w:rsidR="006266DE" w:rsidRPr="00D04D12">
        <w:rPr>
          <w:highlight w:val="yellow"/>
          <w:lang w:val="en-US"/>
        </w:rPr>
        <w:t xml:space="preserve"> genetically-informed studies</w:t>
      </w:r>
      <w:r w:rsidR="00F43030" w:rsidRPr="00D04D12">
        <w:rPr>
          <w:highlight w:val="yellow"/>
          <w:lang w:val="en-US"/>
        </w:rPr>
        <w:t xml:space="preserve"> </w:t>
      </w:r>
      <w:r w:rsidR="00ED01B7" w:rsidRPr="00D04D12">
        <w:rPr>
          <w:highlight w:val="yellow"/>
          <w:lang w:val="en-US"/>
        </w:rPr>
        <w:t xml:space="preserve">uniformly </w:t>
      </w:r>
      <w:r w:rsidRPr="00D04D12">
        <w:rPr>
          <w:highlight w:val="yellow"/>
          <w:lang w:val="en-US"/>
        </w:rPr>
        <w:t xml:space="preserve">suggests </w:t>
      </w:r>
      <w:r w:rsidR="00ED01B7" w:rsidRPr="00D04D12">
        <w:rPr>
          <w:highlight w:val="yellow"/>
          <w:lang w:val="en-US"/>
        </w:rPr>
        <w:t>that</w:t>
      </w:r>
      <w:r w:rsidR="001E29EE" w:rsidRPr="00D04D12">
        <w:rPr>
          <w:highlight w:val="yellow"/>
          <w:lang w:val="en-US"/>
        </w:rPr>
        <w:t xml:space="preserve"> genetic influences on </w:t>
      </w:r>
      <w:r w:rsidR="00B8526A" w:rsidRPr="00D04D12">
        <w:rPr>
          <w:highlight w:val="yellow"/>
          <w:lang w:val="en-US"/>
        </w:rPr>
        <w:t>delinquent behavior</w:t>
      </w:r>
      <w:r w:rsidR="002A339B" w:rsidRPr="00D04D12">
        <w:rPr>
          <w:highlight w:val="yellow"/>
          <w:lang w:val="en-US"/>
        </w:rPr>
        <w:t xml:space="preserve"> </w:t>
      </w:r>
      <w:r w:rsidR="00EB489A" w:rsidRPr="00D04D12">
        <w:rPr>
          <w:highlight w:val="yellow"/>
          <w:lang w:val="en-US"/>
        </w:rPr>
        <w:t xml:space="preserve">(or </w:t>
      </w:r>
      <w:r w:rsidR="00CF2479" w:rsidRPr="00D04D12">
        <w:rPr>
          <w:highlight w:val="yellow"/>
          <w:lang w:val="en-US"/>
        </w:rPr>
        <w:t xml:space="preserve">on </w:t>
      </w:r>
      <w:r w:rsidR="00EB489A" w:rsidRPr="00D04D12">
        <w:rPr>
          <w:highlight w:val="yellow"/>
          <w:lang w:val="en-US"/>
        </w:rPr>
        <w:t xml:space="preserve">related behaviors such as substance use) </w:t>
      </w:r>
      <w:r w:rsidRPr="00D04D12">
        <w:rPr>
          <w:highlight w:val="yellow"/>
          <w:lang w:val="en-US"/>
        </w:rPr>
        <w:t xml:space="preserve">are indeed </w:t>
      </w:r>
      <w:r w:rsidR="002A339B" w:rsidRPr="00D04D12">
        <w:rPr>
          <w:highlight w:val="yellow"/>
          <w:lang w:val="en-US"/>
        </w:rPr>
        <w:t xml:space="preserve">amplified in </w:t>
      </w:r>
      <w:r w:rsidRPr="00D04D12">
        <w:rPr>
          <w:highlight w:val="yellow"/>
          <w:lang w:val="en-US"/>
        </w:rPr>
        <w:t>adolescents who affiliate with deviant peers</w:t>
      </w:r>
      <w:r w:rsidR="002A339B" w:rsidRPr="00D04D12">
        <w:rPr>
          <w:highlight w:val="yellow"/>
          <w:lang w:val="en-US"/>
        </w:rPr>
        <w:t xml:space="preserve"> compared to those </w:t>
      </w:r>
      <w:r w:rsidRPr="00D04D12">
        <w:rPr>
          <w:highlight w:val="yellow"/>
          <w:lang w:val="en-US"/>
        </w:rPr>
        <w:t>who do not</w:t>
      </w:r>
      <w:r w:rsidR="000A70C7" w:rsidRPr="00D04D12">
        <w:rPr>
          <w:highlight w:val="yellow"/>
          <w:lang w:val="en-US"/>
        </w:rPr>
        <w:t>. Th</w:t>
      </w:r>
      <w:r w:rsidR="00CD2457" w:rsidRPr="00D04D12">
        <w:rPr>
          <w:highlight w:val="yellow"/>
          <w:lang w:val="en-US"/>
        </w:rPr>
        <w:t xml:space="preserve">ese findings are observed </w:t>
      </w:r>
      <w:r w:rsidR="000A70C7" w:rsidRPr="00D04D12">
        <w:rPr>
          <w:highlight w:val="yellow"/>
          <w:lang w:val="en-US"/>
        </w:rPr>
        <w:t xml:space="preserve">even </w:t>
      </w:r>
      <w:r w:rsidR="004B7DA1" w:rsidRPr="00D04D12">
        <w:rPr>
          <w:highlight w:val="yellow"/>
          <w:lang w:val="en-US"/>
        </w:rPr>
        <w:t>when controlling for rGE</w:t>
      </w:r>
      <w:r w:rsidR="001B4BBB" w:rsidRPr="00D04D12">
        <w:rPr>
          <w:highlight w:val="yellow"/>
          <w:lang w:val="en-US"/>
        </w:rPr>
        <w:t xml:space="preserve"> </w:t>
      </w:r>
      <w:r w:rsidR="00536D0C" w:rsidRPr="00D04D12">
        <w:rPr>
          <w:highlight w:val="yellow"/>
          <w:lang w:val="en-US"/>
        </w:rPr>
        <w:fldChar w:fldCharType="begin">
          <w:fldData xml:space="preserve">PEVuZE5vdGU+PENpdGU+PEF1dGhvcj5CdXR0b248L0F1dGhvcj48WWVhcj4yMDA5PC9ZZWFyPjxS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</w:fldData>
        </w:fldChar>
      </w:r>
      <w:r w:rsidR="003F527F" w:rsidRPr="00D04D12">
        <w:rPr>
          <w:highlight w:val="yellow"/>
          <w:lang w:val="en-US"/>
        </w:rPr>
        <w:instrText xml:space="preserve"> ADDIN EN.CITE </w:instrText>
      </w:r>
      <w:r w:rsidR="00536D0C" w:rsidRPr="00D04D12">
        <w:rPr>
          <w:highlight w:val="yellow"/>
          <w:lang w:val="en-US"/>
        </w:rPr>
        <w:fldChar w:fldCharType="begin">
          <w:fldData xml:space="preserve">PEVuZE5vdGU+PENpdGU+PEF1dGhvcj5CdXR0b248L0F1dGhvcj48WWVhcj4yMDA5PC9ZZWFyPjxS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</w:fldData>
        </w:fldChar>
      </w:r>
      <w:r w:rsidR="003F527F" w:rsidRPr="00D04D12">
        <w:rPr>
          <w:highlight w:val="yellow"/>
          <w:lang w:val="en-US"/>
        </w:rPr>
        <w:instrText xml:space="preserve"> ADDIN EN.CITE.DATA </w:instrText>
      </w:r>
      <w:r w:rsidR="00536D0C" w:rsidRPr="00D04D12">
        <w:rPr>
          <w:highlight w:val="yellow"/>
          <w:lang w:val="en-US"/>
        </w:rPr>
      </w:r>
      <w:r w:rsidR="00536D0C" w:rsidRPr="00D04D12">
        <w:rPr>
          <w:highlight w:val="yellow"/>
          <w:lang w:val="en-US"/>
        </w:rPr>
        <w:fldChar w:fldCharType="end"/>
      </w:r>
      <w:r w:rsidR="00536D0C" w:rsidRPr="00D04D12">
        <w:rPr>
          <w:highlight w:val="yellow"/>
          <w:lang w:val="en-US"/>
        </w:rPr>
      </w:r>
      <w:r w:rsidR="00536D0C" w:rsidRPr="00D04D12">
        <w:rPr>
          <w:highlight w:val="yellow"/>
          <w:lang w:val="en-US"/>
        </w:rPr>
        <w:fldChar w:fldCharType="separate"/>
      </w:r>
      <w:r w:rsidR="003F527F" w:rsidRPr="00D04D12">
        <w:rPr>
          <w:noProof/>
          <w:highlight w:val="yellow"/>
          <w:lang w:val="en-US"/>
        </w:rPr>
        <w:t>(</w:t>
      </w:r>
      <w:hyperlink w:anchor="_ENREF_26" w:tooltip="Button, 2009 #8183" w:history="1">
        <w:r w:rsidR="001660BD" w:rsidRPr="00D04D12">
          <w:rPr>
            <w:noProof/>
            <w:highlight w:val="yellow"/>
            <w:lang w:val="en-US"/>
          </w:rPr>
          <w:t>Button et al., 2009</w:t>
        </w:r>
      </w:hyperlink>
      <w:r w:rsidR="003F527F" w:rsidRPr="00D04D12">
        <w:rPr>
          <w:noProof/>
          <w:highlight w:val="yellow"/>
          <w:lang w:val="en-US"/>
        </w:rPr>
        <w:t xml:space="preserve">; </w:t>
      </w:r>
      <w:hyperlink w:anchor="_ENREF_34" w:tooltip="Dick, 2011 #8190" w:history="1">
        <w:r w:rsidR="001660BD" w:rsidRPr="00D04D12">
          <w:rPr>
            <w:noProof/>
            <w:highlight w:val="yellow"/>
            <w:lang w:val="en-US"/>
          </w:rPr>
          <w:t>Dick et al., 2011</w:t>
        </w:r>
      </w:hyperlink>
      <w:r w:rsidR="003F527F" w:rsidRPr="00D04D12">
        <w:rPr>
          <w:noProof/>
          <w:highlight w:val="yellow"/>
          <w:lang w:val="en-US"/>
        </w:rPr>
        <w:t>)</w:t>
      </w:r>
      <w:r w:rsidR="00536D0C" w:rsidRPr="00D04D12">
        <w:rPr>
          <w:highlight w:val="yellow"/>
          <w:lang w:val="en-US"/>
        </w:rPr>
        <w:fldChar w:fldCharType="end"/>
      </w:r>
      <w:r w:rsidR="000F64AA" w:rsidRPr="00D04D12">
        <w:rPr>
          <w:highlight w:val="yellow"/>
          <w:lang w:val="en-US"/>
        </w:rPr>
        <w:t>. Importantly, this pat</w:t>
      </w:r>
      <w:r w:rsidR="00B5139F" w:rsidRPr="00D04D12">
        <w:rPr>
          <w:highlight w:val="yellow"/>
          <w:lang w:val="en-US"/>
        </w:rPr>
        <w:t>tern is also confirmed when</w:t>
      </w:r>
      <w:r w:rsidR="000F64AA" w:rsidRPr="00D04D12">
        <w:rPr>
          <w:highlight w:val="yellow"/>
          <w:lang w:val="en-US"/>
        </w:rPr>
        <w:t xml:space="preserve"> ri</w:t>
      </w:r>
      <w:r w:rsidR="00B5139F" w:rsidRPr="00D04D12">
        <w:rPr>
          <w:highlight w:val="yellow"/>
          <w:lang w:val="en-US"/>
        </w:rPr>
        <w:t>gorous measures of peer</w:t>
      </w:r>
      <w:r w:rsidR="00F7784D" w:rsidRPr="00D04D12">
        <w:rPr>
          <w:highlight w:val="yellow"/>
          <w:lang w:val="en-US"/>
        </w:rPr>
        <w:t>s’</w:t>
      </w:r>
      <w:r w:rsidR="00B5139F" w:rsidRPr="00D04D12">
        <w:rPr>
          <w:highlight w:val="yellow"/>
          <w:lang w:val="en-US"/>
        </w:rPr>
        <w:t xml:space="preserve"> </w:t>
      </w:r>
      <w:r w:rsidR="00F7784D" w:rsidRPr="00D04D12">
        <w:rPr>
          <w:highlight w:val="yellow"/>
          <w:lang w:val="en-US"/>
        </w:rPr>
        <w:t>deviancy</w:t>
      </w:r>
      <w:r w:rsidR="000F64AA" w:rsidRPr="00D04D12">
        <w:rPr>
          <w:highlight w:val="yellow"/>
          <w:lang w:val="en-US"/>
        </w:rPr>
        <w:t xml:space="preserve"> are employed. A case in point is </w:t>
      </w:r>
      <w:r w:rsidR="00546B72" w:rsidRPr="00D04D12">
        <w:rPr>
          <w:highlight w:val="yellow"/>
          <w:lang w:val="en-US"/>
        </w:rPr>
        <w:t>the aforementioned</w:t>
      </w:r>
      <w:r w:rsidR="000F64AA" w:rsidRPr="00D04D12">
        <w:rPr>
          <w:highlight w:val="yellow"/>
          <w:lang w:val="en-US"/>
        </w:rPr>
        <w:t xml:space="preserve"> study by </w:t>
      </w:r>
      <w:r w:rsidR="000F64AA" w:rsidRPr="00D04D12">
        <w:rPr>
          <w:noProof/>
          <w:highlight w:val="yellow"/>
          <w:lang w:val="en-US"/>
        </w:rPr>
        <w:t>Harden et al.</w:t>
      </w:r>
      <w:r w:rsidR="004276EF" w:rsidRPr="00D04D12">
        <w:rPr>
          <w:noProof/>
          <w:highlight w:val="yellow"/>
          <w:lang w:val="en-US"/>
        </w:rPr>
        <w:t xml:space="preserve"> </w:t>
      </w:r>
      <w:r w:rsidR="00536D0C" w:rsidRPr="00D04D12">
        <w:rPr>
          <w:highlight w:val="yellow"/>
        </w:rPr>
        <w:fldChar w:fldCharType="begin"/>
      </w:r>
      <w:r w:rsidR="00A87724" w:rsidRPr="00D04D12">
        <w:rPr>
          <w:highlight w:val="yellow"/>
          <w:lang w:val="en-US"/>
        </w:rPr>
        <w:instrText xml:space="preserve"> ADDIN EN.CITE &lt;EndNote&gt;&lt;Cite ExcludeAuth="1"&gt;&lt;Year&gt;2008&lt;/Year&gt;&lt;RecNum&gt;8187&lt;/RecNum&gt;&lt;DisplayText&gt;(2008)&lt;/DisplayText&gt;&lt;record&gt;&lt;rec-number&gt;8187&lt;/rec-number&gt;&lt;foreign-keys&gt;&lt;key app="EN" db-id="vrffdvpvldr29ne0z24pvw9tserwwrxxrpta"&gt;8187&lt;/key&gt;&lt;/foreign-keys&gt;&lt;ref-type name="Journal Article"&gt;17&lt;/ref-type&gt;&lt;contributors&gt;&lt;authors&gt;&lt;author&gt;Harden, K. P.&lt;/author&gt;&lt;author&gt;Hill, J. E.&lt;/author&gt;&lt;author&gt;Turkheimer, E.&lt;/author&gt;&lt;author&gt;Emery, R. E.&lt;/author&gt;&lt;/authors&gt;&lt;/contributors&gt;&lt;auth-address&gt;[Harden, K. Paige; Hill, Jennifer E.; Turkheimer, Eric; Emery, Robert E.] Univ Virginia, Dept Psychol, Charlottesville, VA 22904 USA.&amp;#xD;Harden, KP (reprint author), Univ Virginia, Dept Psychol, POB 400400, Charlottesville, VA 22904 USA.&amp;#xD;paigeharden@virginia.edu&lt;/auth-address&gt;&lt;titles&gt;&lt;title&gt;Gene-environment correlation and interaction in peer effects on adolescent alcohol and tobacco use&lt;/title&gt;&lt;secondary-title&gt;Behavior Genetics&lt;/secondary-title&gt;&lt;alt-title&gt;Behav. Genet.&lt;/alt-title&gt;&lt;/titles&gt;&lt;periodical&gt;&lt;full-title&gt;Behavior Genetics&lt;/full-title&gt;&lt;abbr-1&gt;Behav Genet&lt;/abbr-1&gt;&lt;/periodical&gt;&lt;pages&gt;339-347&lt;/pages&gt;&lt;volume&gt;38&lt;/volume&gt;&lt;number&gt;4&lt;/number&gt;&lt;keywords&gt;&lt;keyword&gt;gene-environment interaction&lt;/keyword&gt;&lt;keyword&gt;gene-environment correlation&lt;/keyword&gt;&lt;keyword&gt;peer&lt;/keyword&gt;&lt;keyword&gt;influence&lt;/keyword&gt;&lt;keyword&gt;alcohol use&lt;/keyword&gt;&lt;keyword&gt;adolescence&lt;/keyword&gt;&lt;keyword&gt;substance use&lt;/keyword&gt;&lt;keyword&gt;substance use&lt;/keyword&gt;&lt;keyword&gt;drug-use&lt;/keyword&gt;&lt;keyword&gt;behavior&lt;/keyword&gt;&lt;keyword&gt;smoking&lt;/keyword&gt;&lt;keyword&gt;susceptibility&lt;/keyword&gt;&lt;keyword&gt;caffeine&lt;/keyword&gt;&lt;keyword&gt;model&lt;/keyword&gt;&lt;keyword&gt;sex&lt;/keyword&gt;&lt;/keywords&gt;&lt;dates&gt;&lt;year&gt;2008&lt;/year&gt;&lt;pub-dates&gt;&lt;date&gt;Jul&lt;/date&gt;&lt;/pub-dates&gt;&lt;/dates&gt;&lt;isbn&gt;0001-8244&lt;/isbn&gt;&lt;accession-num&gt;WOS:000257122300001&lt;/accession-num&gt;&lt;urls&gt;&lt;related-urls&gt;&lt;url&gt;&amp;lt;Go to ISI&amp;gt;://WOS:000257122300001&lt;/url&gt;&lt;/related-urls&gt;&lt;/urls&gt;&lt;electronic-resource-num&gt;10.1007/s10519-008-9202-7&lt;/electronic-resource-num&gt;&lt;language&gt;English&lt;/language&gt;&lt;/record&gt;&lt;/Cite&gt;&lt;/EndNote&gt;</w:instrText>
      </w:r>
      <w:r w:rsidR="00536D0C" w:rsidRPr="00D04D12">
        <w:rPr>
          <w:highlight w:val="yellow"/>
        </w:rPr>
        <w:fldChar w:fldCharType="separate"/>
      </w:r>
      <w:r w:rsidR="00A87724" w:rsidRPr="00D04D12">
        <w:rPr>
          <w:noProof/>
          <w:highlight w:val="yellow"/>
          <w:lang w:val="en-US"/>
        </w:rPr>
        <w:t>(</w:t>
      </w:r>
      <w:hyperlink w:anchor="_ENREF_50" w:tooltip="Harden, 2008 #8187" w:history="1">
        <w:r w:rsidR="001660BD" w:rsidRPr="00D04D12">
          <w:rPr>
            <w:noProof/>
            <w:highlight w:val="yellow"/>
            <w:lang w:val="en-US"/>
          </w:rPr>
          <w:t>2008</w:t>
        </w:r>
      </w:hyperlink>
      <w:r w:rsidR="00A87724" w:rsidRPr="00D04D12">
        <w:rPr>
          <w:noProof/>
          <w:highlight w:val="yellow"/>
          <w:lang w:val="en-US"/>
        </w:rPr>
        <w:t>)</w:t>
      </w:r>
      <w:r w:rsidR="00536D0C" w:rsidRPr="00D04D12">
        <w:rPr>
          <w:highlight w:val="yellow"/>
        </w:rPr>
        <w:fldChar w:fldCharType="end"/>
      </w:r>
      <w:r w:rsidR="000F64AA" w:rsidRPr="00D04D12">
        <w:rPr>
          <w:noProof/>
          <w:highlight w:val="yellow"/>
          <w:lang w:val="en-US"/>
        </w:rPr>
        <w:t xml:space="preserve"> </w:t>
      </w:r>
      <w:r w:rsidR="000F64AA" w:rsidRPr="00D04D12">
        <w:rPr>
          <w:highlight w:val="yellow"/>
          <w:lang w:val="en-US"/>
        </w:rPr>
        <w:t>with the A</w:t>
      </w:r>
      <w:r w:rsidR="003B3730" w:rsidRPr="00D04D12">
        <w:rPr>
          <w:highlight w:val="yellow"/>
          <w:lang w:val="en-US"/>
        </w:rPr>
        <w:t>dd</w:t>
      </w:r>
      <w:r w:rsidR="002941B1" w:rsidRPr="00D04D12">
        <w:rPr>
          <w:highlight w:val="yellow"/>
          <w:lang w:val="en-US"/>
        </w:rPr>
        <w:t xml:space="preserve"> </w:t>
      </w:r>
      <w:r w:rsidR="000F64AA" w:rsidRPr="00D04D12">
        <w:rPr>
          <w:highlight w:val="yellow"/>
          <w:lang w:val="en-US"/>
        </w:rPr>
        <w:t>Health data</w:t>
      </w:r>
      <w:r w:rsidR="00B5139F" w:rsidRPr="00D04D12">
        <w:rPr>
          <w:highlight w:val="yellow"/>
          <w:lang w:val="en-US"/>
        </w:rPr>
        <w:t xml:space="preserve"> where </w:t>
      </w:r>
      <w:r w:rsidR="00B5139F" w:rsidRPr="00D04D12">
        <w:rPr>
          <w:color w:val="000000"/>
          <w:szCs w:val="24"/>
          <w:highlight w:val="yellow"/>
          <w:lang w:val="en-CA" w:eastAsia="en-CA"/>
        </w:rPr>
        <w:t>peers’ tobacco and alcohol use was assessed through the peers’ self-reports (instead of through participants’ reports)</w:t>
      </w:r>
      <w:r w:rsidR="000F64AA" w:rsidRPr="00D04D12">
        <w:rPr>
          <w:highlight w:val="yellow"/>
          <w:lang w:val="en-US"/>
        </w:rPr>
        <w:t xml:space="preserve">. These authors found that </w:t>
      </w:r>
      <w:r w:rsidR="000F64AA" w:rsidRPr="00D04D12">
        <w:rPr>
          <w:color w:val="000000"/>
          <w:highlight w:val="yellow"/>
          <w:lang w:val="en-CA" w:eastAsia="en-CA"/>
        </w:rPr>
        <w:t xml:space="preserve">adolescents with a stronger genetic propensity for substance use (i.e., drinking and smoking) were more likely than others to have </w:t>
      </w:r>
      <w:r w:rsidR="003B3730" w:rsidRPr="00D04D12">
        <w:rPr>
          <w:color w:val="000000"/>
          <w:highlight w:val="yellow"/>
          <w:lang w:val="en-CA" w:eastAsia="en-CA"/>
        </w:rPr>
        <w:t>substance-using</w:t>
      </w:r>
      <w:r w:rsidR="000F64AA" w:rsidRPr="00D04D12">
        <w:rPr>
          <w:color w:val="000000"/>
          <w:highlight w:val="yellow"/>
          <w:lang w:val="en-CA" w:eastAsia="en-CA"/>
        </w:rPr>
        <w:t xml:space="preserve"> friends (reflecting rGE). Moreover, </w:t>
      </w:r>
      <w:r w:rsidR="000F64AA" w:rsidRPr="00D04D12">
        <w:rPr>
          <w:color w:val="000000"/>
          <w:szCs w:val="24"/>
          <w:highlight w:val="yellow"/>
          <w:lang w:val="en-CA" w:eastAsia="en-CA"/>
        </w:rPr>
        <w:t xml:space="preserve">adolescents with a higher genetic liability drank and smoked even more if their friends did as well (reflecting GxE). Using data from the same sample, </w:t>
      </w:r>
      <w:r w:rsidR="000F64AA" w:rsidRPr="00D04D12">
        <w:rPr>
          <w:noProof/>
          <w:color w:val="000000"/>
          <w:szCs w:val="24"/>
          <w:highlight w:val="yellow"/>
          <w:lang w:val="en-CA" w:eastAsia="en-CA"/>
        </w:rPr>
        <w:t>Guo, Elder, Cai, and Hamilton</w:t>
      </w:r>
      <w:r w:rsidR="002B320D" w:rsidRPr="00D04D12">
        <w:rPr>
          <w:noProof/>
          <w:color w:val="000000"/>
          <w:szCs w:val="24"/>
          <w:highlight w:val="yellow"/>
          <w:lang w:val="en-CA" w:eastAsia="en-CA"/>
        </w:rPr>
        <w:t xml:space="preserve"> </w:t>
      </w:r>
      <w:r w:rsidR="00536D0C" w:rsidRPr="00D04D12">
        <w:rPr>
          <w:highlight w:val="yellow"/>
          <w:lang w:val="en-US"/>
        </w:rPr>
        <w:fldChar w:fldCharType="begin">
          <w:fldData xml:space="preserve">PEVuZE5vdGU+PENpdGUgRXhjbHVkZUF1dGg9IjEiPjxZZWFyPjIwMDk8L1llYXI+PFJlY051bT44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</w:fldData>
        </w:fldChar>
      </w:r>
      <w:r w:rsidR="002B320D" w:rsidRPr="00D04D12">
        <w:rPr>
          <w:highlight w:val="yellow"/>
          <w:lang w:val="en-US"/>
        </w:rPr>
        <w:instrText xml:space="preserve"> ADDIN EN.CITE </w:instrText>
      </w:r>
      <w:r w:rsidR="00536D0C" w:rsidRPr="00D04D12">
        <w:rPr>
          <w:highlight w:val="yellow"/>
          <w:lang w:val="en-US"/>
        </w:rPr>
        <w:fldChar w:fldCharType="begin">
          <w:fldData xml:space="preserve">PEVuZE5vdGU+PENpdGUgRXhjbHVkZUF1dGg9IjEiPjxZZWFyPjIwMDk8L1llYXI+PFJlY051bT44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</w:fldData>
        </w:fldChar>
      </w:r>
      <w:r w:rsidR="002B320D" w:rsidRPr="00D04D12">
        <w:rPr>
          <w:highlight w:val="yellow"/>
          <w:lang w:val="en-US"/>
        </w:rPr>
        <w:instrText xml:space="preserve"> ADDIN EN.CITE.DATA </w:instrText>
      </w:r>
      <w:r w:rsidR="00536D0C" w:rsidRPr="00D04D12">
        <w:rPr>
          <w:highlight w:val="yellow"/>
          <w:lang w:val="en-US"/>
        </w:rPr>
      </w:r>
      <w:r w:rsidR="00536D0C" w:rsidRPr="00D04D12">
        <w:rPr>
          <w:highlight w:val="yellow"/>
          <w:lang w:val="en-US"/>
        </w:rPr>
        <w:fldChar w:fldCharType="end"/>
      </w:r>
      <w:r w:rsidR="00536D0C" w:rsidRPr="00D04D12">
        <w:rPr>
          <w:highlight w:val="yellow"/>
          <w:lang w:val="en-US"/>
        </w:rPr>
      </w:r>
      <w:r w:rsidR="00536D0C" w:rsidRPr="00D04D12">
        <w:rPr>
          <w:highlight w:val="yellow"/>
          <w:lang w:val="en-US"/>
        </w:rPr>
        <w:fldChar w:fldCharType="separate"/>
      </w:r>
      <w:r w:rsidR="002B320D" w:rsidRPr="00D04D12">
        <w:rPr>
          <w:noProof/>
          <w:highlight w:val="yellow"/>
          <w:lang w:val="en-US"/>
        </w:rPr>
        <w:t>(</w:t>
      </w:r>
      <w:hyperlink w:anchor="_ENREF_49" w:tooltip="Guo, 2009 #8176" w:history="1">
        <w:r w:rsidR="001660BD" w:rsidRPr="00D04D12">
          <w:rPr>
            <w:noProof/>
            <w:highlight w:val="yellow"/>
            <w:lang w:val="en-US"/>
          </w:rPr>
          <w:t>2009</w:t>
        </w:r>
      </w:hyperlink>
      <w:r w:rsidR="002B320D" w:rsidRPr="00D04D12">
        <w:rPr>
          <w:noProof/>
          <w:highlight w:val="yellow"/>
          <w:lang w:val="en-US"/>
        </w:rPr>
        <w:t>)</w:t>
      </w:r>
      <w:r w:rsidR="00536D0C" w:rsidRPr="00D04D12">
        <w:rPr>
          <w:highlight w:val="yellow"/>
          <w:lang w:val="en-US"/>
        </w:rPr>
        <w:fldChar w:fldCharType="end"/>
      </w:r>
      <w:r w:rsidR="000F64AA" w:rsidRPr="00D04D12">
        <w:rPr>
          <w:noProof/>
          <w:color w:val="000000"/>
          <w:szCs w:val="24"/>
          <w:highlight w:val="yellow"/>
          <w:lang w:val="en-CA" w:eastAsia="en-CA"/>
        </w:rPr>
        <w:t xml:space="preserve"> </w:t>
      </w:r>
      <w:r w:rsidR="000F64AA" w:rsidRPr="00D04D12">
        <w:rPr>
          <w:color w:val="000000"/>
          <w:szCs w:val="24"/>
          <w:highlight w:val="yellow"/>
          <w:lang w:val="en-CA" w:eastAsia="en-CA"/>
        </w:rPr>
        <w:t xml:space="preserve">reported a similar GxE specifically with respect to friends’ and adolescents’ own alcohol use. </w:t>
      </w:r>
      <w:r w:rsidR="003D37B2" w:rsidRPr="00D04D12">
        <w:rPr>
          <w:szCs w:val="24"/>
          <w:highlight w:val="yellow"/>
          <w:lang w:val="en-CA"/>
        </w:rPr>
        <w:t>Finally</w:t>
      </w:r>
      <w:r w:rsidR="000F64AA" w:rsidRPr="00D04D12">
        <w:rPr>
          <w:szCs w:val="24"/>
          <w:highlight w:val="yellow"/>
          <w:lang w:val="en-CA"/>
        </w:rPr>
        <w:t xml:space="preserve">, findings by </w:t>
      </w:r>
      <w:r w:rsidR="000F64AA" w:rsidRPr="00D04D12">
        <w:rPr>
          <w:noProof/>
          <w:szCs w:val="24"/>
          <w:highlight w:val="yellow"/>
          <w:lang w:val="en-CA"/>
        </w:rPr>
        <w:t>Boardman, Saint Onge, Haberstick, Timberlake, and Hewitt</w:t>
      </w:r>
      <w:r w:rsidR="00E25E93" w:rsidRPr="00D04D12">
        <w:rPr>
          <w:noProof/>
          <w:szCs w:val="24"/>
          <w:highlight w:val="yellow"/>
          <w:lang w:val="en-CA"/>
        </w:rPr>
        <w:t xml:space="preserve"> </w:t>
      </w:r>
      <w:r w:rsidR="00536D0C" w:rsidRPr="00D04D12">
        <w:rPr>
          <w:highlight w:val="yellow"/>
        </w:rPr>
        <w:fldChar w:fldCharType="begin">
          <w:fldData xml:space="preserve">PEVuZE5vdGU+PENpdGUgRXhjbHVkZUF1dGg9IjEiPjxZZWFyPjIwMDg8L1llYXI+PFJlY051bT44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</w:fldData>
        </w:fldChar>
      </w:r>
      <w:r w:rsidR="00A87724" w:rsidRPr="00D04D12">
        <w:rPr>
          <w:highlight w:val="yellow"/>
          <w:lang w:val="en-US"/>
        </w:rPr>
        <w:instrText xml:space="preserve"> ADDIN EN.CITE </w:instrText>
      </w:r>
      <w:r w:rsidR="00536D0C" w:rsidRPr="00D04D12">
        <w:rPr>
          <w:highlight w:val="yellow"/>
        </w:rPr>
        <w:fldChar w:fldCharType="begin">
          <w:fldData xml:space="preserve">PEVuZE5vdGU+PENpdGUgRXhjbHVkZUF1dGg9IjEiPjxZZWFyPjIwMDg8L1llYXI+PFJlY051bT44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</w:fldData>
        </w:fldChar>
      </w:r>
      <w:r w:rsidR="00A87724" w:rsidRPr="00D04D12">
        <w:rPr>
          <w:highlight w:val="yellow"/>
          <w:lang w:val="en-US"/>
        </w:rPr>
        <w:instrText xml:space="preserve"> ADDIN EN.CITE.DATA </w:instrText>
      </w:r>
      <w:r w:rsidR="00536D0C" w:rsidRPr="00D04D12">
        <w:rPr>
          <w:highlight w:val="yellow"/>
        </w:rPr>
      </w:r>
      <w:r w:rsidR="00536D0C" w:rsidRPr="00D04D12">
        <w:rPr>
          <w:highlight w:val="yellow"/>
        </w:rPr>
        <w:fldChar w:fldCharType="end"/>
      </w:r>
      <w:r w:rsidR="00536D0C" w:rsidRPr="00D04D12">
        <w:rPr>
          <w:highlight w:val="yellow"/>
        </w:rPr>
      </w:r>
      <w:r w:rsidR="00536D0C" w:rsidRPr="00D04D12">
        <w:rPr>
          <w:highlight w:val="yellow"/>
        </w:rPr>
        <w:fldChar w:fldCharType="separate"/>
      </w:r>
      <w:r w:rsidR="00A87724" w:rsidRPr="00D04D12">
        <w:rPr>
          <w:noProof/>
          <w:highlight w:val="yellow"/>
          <w:lang w:val="en-US"/>
        </w:rPr>
        <w:t>(</w:t>
      </w:r>
      <w:hyperlink w:anchor="_ENREF_11" w:tooltip="Boardman, 2008 #8177" w:history="1">
        <w:r w:rsidR="001660BD" w:rsidRPr="00D04D12">
          <w:rPr>
            <w:noProof/>
            <w:highlight w:val="yellow"/>
            <w:lang w:val="en-US"/>
          </w:rPr>
          <w:t>2008</w:t>
        </w:r>
      </w:hyperlink>
      <w:r w:rsidR="00A87724" w:rsidRPr="00D04D12">
        <w:rPr>
          <w:noProof/>
          <w:highlight w:val="yellow"/>
          <w:lang w:val="en-US"/>
        </w:rPr>
        <w:t>)</w:t>
      </w:r>
      <w:r w:rsidR="00536D0C" w:rsidRPr="00D04D12">
        <w:rPr>
          <w:highlight w:val="yellow"/>
        </w:rPr>
        <w:fldChar w:fldCharType="end"/>
      </w:r>
      <w:r w:rsidR="000F64AA" w:rsidRPr="00D04D12">
        <w:rPr>
          <w:noProof/>
          <w:szCs w:val="24"/>
          <w:highlight w:val="yellow"/>
          <w:lang w:val="en-CA"/>
        </w:rPr>
        <w:t xml:space="preserve"> </w:t>
      </w:r>
      <w:r w:rsidR="000F64AA" w:rsidRPr="00D04D12">
        <w:rPr>
          <w:szCs w:val="24"/>
          <w:highlight w:val="yellow"/>
          <w:lang w:val="en-CA"/>
        </w:rPr>
        <w:t>with the A</w:t>
      </w:r>
      <w:r w:rsidR="003B3730" w:rsidRPr="00D04D12">
        <w:rPr>
          <w:szCs w:val="24"/>
          <w:highlight w:val="yellow"/>
          <w:lang w:val="en-CA"/>
        </w:rPr>
        <w:t>dd</w:t>
      </w:r>
      <w:r w:rsidR="002941B1" w:rsidRPr="00D04D12">
        <w:rPr>
          <w:szCs w:val="24"/>
          <w:highlight w:val="yellow"/>
          <w:lang w:val="en-CA"/>
        </w:rPr>
        <w:t xml:space="preserve"> </w:t>
      </w:r>
      <w:r w:rsidR="000F64AA" w:rsidRPr="00D04D12">
        <w:rPr>
          <w:szCs w:val="24"/>
          <w:highlight w:val="yellow"/>
          <w:lang w:val="en-CA"/>
        </w:rPr>
        <w:t xml:space="preserve">Health data suggest that genetically vulnerable youth may not only be influenced by their close friends’ behavior. </w:t>
      </w:r>
      <w:r w:rsidR="0034334B" w:rsidRPr="00D04D12">
        <w:rPr>
          <w:szCs w:val="24"/>
          <w:highlight w:val="yellow"/>
          <w:lang w:val="en-CA"/>
        </w:rPr>
        <w:t xml:space="preserve">They </w:t>
      </w:r>
      <w:r w:rsidR="0034334B" w:rsidRPr="00D04D12">
        <w:rPr>
          <w:szCs w:val="24"/>
          <w:highlight w:val="yellow"/>
          <w:lang w:val="en-CA"/>
        </w:rPr>
        <w:lastRenderedPageBreak/>
        <w:t>are also</w:t>
      </w:r>
      <w:r w:rsidR="000F64AA" w:rsidRPr="00D04D12">
        <w:rPr>
          <w:szCs w:val="24"/>
          <w:highlight w:val="yellow"/>
          <w:lang w:val="en-CA"/>
        </w:rPr>
        <w:t xml:space="preserve"> more likely to smoke when they attend </w:t>
      </w:r>
      <w:r w:rsidR="000F64AA" w:rsidRPr="00D04D12">
        <w:rPr>
          <w:rStyle w:val="txt"/>
          <w:szCs w:val="24"/>
          <w:highlight w:val="yellow"/>
          <w:lang w:val="en-US"/>
        </w:rPr>
        <w:t>schools where the most popular students are also smokers.</w:t>
      </w:r>
      <w:r w:rsidR="000F64AA" w:rsidRPr="009B362C">
        <w:rPr>
          <w:rStyle w:val="txt"/>
          <w:rFonts w:ascii="Arial" w:hAnsi="Arial" w:cs="Arial"/>
          <w:sz w:val="18"/>
          <w:szCs w:val="18"/>
          <w:lang w:val="en-US"/>
        </w:rPr>
        <w:t xml:space="preserve"> </w:t>
      </w:r>
    </w:p>
    <w:p w14:paraId="6BC68B82" w14:textId="77777777" w:rsidR="00AE28EE" w:rsidRPr="009B362C" w:rsidRDefault="00631DDF" w:rsidP="00F10440">
      <w:pPr>
        <w:spacing w:line="480" w:lineRule="auto"/>
        <w:ind w:firstLine="720"/>
        <w:rPr>
          <w:lang w:val="en-US"/>
        </w:rPr>
      </w:pPr>
      <w:r w:rsidRPr="009B362C">
        <w:rPr>
          <w:lang w:val="en-CA"/>
        </w:rPr>
        <w:t xml:space="preserve">All the above studies used samples of adolescents. </w:t>
      </w:r>
      <w:r w:rsidR="0037731E" w:rsidRPr="009B362C">
        <w:rPr>
          <w:lang w:val="en-CA"/>
        </w:rPr>
        <w:t xml:space="preserve">The few studies with children have so far produced equivocal findings. Thus, </w:t>
      </w:r>
      <w:r w:rsidR="0037731E" w:rsidRPr="009B362C">
        <w:rPr>
          <w:lang w:val="en-US"/>
        </w:rPr>
        <w:t>i</w:t>
      </w:r>
      <w:r w:rsidR="000A70C7" w:rsidRPr="009B362C">
        <w:rPr>
          <w:lang w:val="en-US"/>
        </w:rPr>
        <w:t xml:space="preserve">n </w:t>
      </w:r>
      <w:r w:rsidRPr="009B362C">
        <w:rPr>
          <w:lang w:val="en-US"/>
        </w:rPr>
        <w:t>one</w:t>
      </w:r>
      <w:r w:rsidR="000A70C7" w:rsidRPr="009B362C">
        <w:rPr>
          <w:lang w:val="en-US"/>
        </w:rPr>
        <w:t xml:space="preserve"> study</w:t>
      </w:r>
      <w:r w:rsidR="00F43030" w:rsidRPr="009B362C">
        <w:rPr>
          <w:lang w:val="en-US"/>
        </w:rPr>
        <w:t xml:space="preserve"> that used </w:t>
      </w:r>
      <w:r w:rsidR="0037731E" w:rsidRPr="009B362C">
        <w:rPr>
          <w:lang w:val="en-US"/>
        </w:rPr>
        <w:t xml:space="preserve">mother and father ratings to assess both the target children’s and their peers’ </w:t>
      </w:r>
      <w:r w:rsidR="00B8526A" w:rsidRPr="009B362C">
        <w:rPr>
          <w:lang w:val="en-US"/>
        </w:rPr>
        <w:t>delinquent behavior</w:t>
      </w:r>
      <w:r w:rsidR="00F43030" w:rsidRPr="009B362C">
        <w:rPr>
          <w:lang w:val="en-US"/>
        </w:rPr>
        <w:t xml:space="preserve">, the </w:t>
      </w:r>
      <w:r w:rsidR="0037731E" w:rsidRPr="009B362C">
        <w:rPr>
          <w:lang w:val="en-US"/>
        </w:rPr>
        <w:t xml:space="preserve">results showed </w:t>
      </w:r>
      <w:r w:rsidR="000A70C7" w:rsidRPr="009B362C">
        <w:rPr>
          <w:lang w:val="en-US"/>
        </w:rPr>
        <w:t xml:space="preserve">that DPA </w:t>
      </w:r>
      <w:r w:rsidR="0037731E" w:rsidRPr="009B362C">
        <w:rPr>
          <w:lang w:val="en-US"/>
        </w:rPr>
        <w:t xml:space="preserve">indeed </w:t>
      </w:r>
      <w:r w:rsidR="000A70C7" w:rsidRPr="009B362C">
        <w:rPr>
          <w:lang w:val="en-US"/>
        </w:rPr>
        <w:t>played an enhancement</w:t>
      </w:r>
      <w:r w:rsidR="00F43030" w:rsidRPr="009B362C">
        <w:rPr>
          <w:lang w:val="en-US"/>
        </w:rPr>
        <w:t xml:space="preserve"> role</w:t>
      </w:r>
      <w:r w:rsidR="004B7DA1" w:rsidRPr="009B362C">
        <w:rPr>
          <w:lang w:val="en-US"/>
        </w:rPr>
        <w:t xml:space="preserve"> </w:t>
      </w:r>
      <w:r w:rsidR="00B268B3" w:rsidRPr="009B362C">
        <w:rPr>
          <w:lang w:val="en-US"/>
        </w:rPr>
        <w:t xml:space="preserve">even when controlling for </w:t>
      </w:r>
      <w:r w:rsidR="004B7DA1" w:rsidRPr="009B362C">
        <w:rPr>
          <w:lang w:val="en-US"/>
        </w:rPr>
        <w:t>rGE</w:t>
      </w:r>
      <w:r w:rsidR="00F43030" w:rsidRPr="009B362C">
        <w:rPr>
          <w:lang w:val="en-US"/>
        </w:rPr>
        <w:t xml:space="preserve">. </w:t>
      </w:r>
      <w:r w:rsidR="006B3343" w:rsidRPr="009B362C">
        <w:rPr>
          <w:lang w:val="en-US"/>
        </w:rPr>
        <w:t>H</w:t>
      </w:r>
      <w:r w:rsidR="00F10440" w:rsidRPr="009B362C">
        <w:rPr>
          <w:lang w:val="en-US"/>
        </w:rPr>
        <w:t xml:space="preserve">owever, it was the shared environmental influences rather than the genetic influences on </w:t>
      </w:r>
      <w:r w:rsidR="00B8526A" w:rsidRPr="009B362C">
        <w:rPr>
          <w:lang w:val="en-US"/>
        </w:rPr>
        <w:t>delinquent behavior</w:t>
      </w:r>
      <w:r w:rsidR="00F10440" w:rsidRPr="009B362C">
        <w:rPr>
          <w:lang w:val="en-US"/>
        </w:rPr>
        <w:t xml:space="preserve"> that </w:t>
      </w:r>
      <w:r w:rsidR="006B3343" w:rsidRPr="009B362C">
        <w:rPr>
          <w:lang w:val="en-US"/>
        </w:rPr>
        <w:t xml:space="preserve">were </w:t>
      </w:r>
      <w:r w:rsidR="00F10440" w:rsidRPr="009B362C">
        <w:rPr>
          <w:lang w:val="en-US"/>
        </w:rPr>
        <w:t xml:space="preserve">exacerbated </w:t>
      </w:r>
      <w:r w:rsidR="006B3343" w:rsidRPr="009B362C">
        <w:rPr>
          <w:lang w:val="en-US"/>
        </w:rPr>
        <w:t xml:space="preserve">by </w:t>
      </w:r>
      <w:r w:rsidR="00F10440" w:rsidRPr="009B362C">
        <w:rPr>
          <w:lang w:val="en-US"/>
        </w:rPr>
        <w:t>DPA</w:t>
      </w:r>
      <w:r w:rsidR="00BA2E71" w:rsidRPr="009B362C">
        <w:rPr>
          <w:lang w:val="en-US"/>
        </w:rPr>
        <w:t xml:space="preserve"> </w:t>
      </w:r>
      <w:r w:rsidR="00536D0C" w:rsidRPr="009B362C">
        <w:rPr>
          <w:lang w:val="en-US"/>
        </w:rPr>
        <w:fldChar w:fldCharType="begin"/>
      </w:r>
      <w:r w:rsidR="00BA2E71" w:rsidRPr="009B362C">
        <w:rPr>
          <w:lang w:val="en-US"/>
        </w:rPr>
        <w:instrText xml:space="preserve"> ADDIN EN.CITE &lt;EndNote&gt;&lt;Cite&gt;&lt;Author&gt;Burt&lt;/Author&gt;&lt;Year&gt;2013&lt;/Year&gt;&lt;RecNum&gt;8162&lt;/RecNum&gt;&lt;DisplayText&gt;(Burt &amp;amp; Klump, 2013)&lt;/DisplayText&gt;&lt;record&gt;&lt;rec-number&gt;8162&lt;/rec-number&gt;&lt;foreign-keys&gt;&lt;key app="EN" db-id="vrffdvpvldr29ne0z24pvw9tserwwrxxrpta"&gt;8162&lt;/key&gt;&lt;/foreign-keys&gt;&lt;ref-type name="Journal Article"&gt;17&lt;/ref-type&gt;&lt;contributors&gt;&lt;authors&gt;&lt;author&gt;Burt, S. A.&lt;/author&gt;&lt;author&gt;Klump, K. L.&lt;/author&gt;&lt;/authors&gt;&lt;/contributors&gt;&lt;auth-address&gt;[Burt, S. A.; Klump, K. L.] Michigan State Univ, Dept Psychol, E Lansing, MI 48824 USA.&amp;#xD;Burt, SA (reprint author), Michigan State Univ, Dept Psychol, 107D Psychol Bldg, E Lansing, MI 48824 USA.&amp;#xD;burts@msu.edu&lt;/auth-address&gt;&lt;titles&gt;&lt;title&gt;Delinquent peer affiliation as an etiological moderator of childhood delinquency&lt;/title&gt;&lt;secondary-title&gt;Psychological Medicine&lt;/secondary-title&gt;&lt;alt-title&gt;Psychol. Med.&lt;/alt-title&gt;&lt;/titles&gt;&lt;periodical&gt;&lt;full-title&gt;Psychological Medicine&lt;/full-title&gt;&lt;/periodical&gt;&lt;pages&gt;1269-1278&lt;/pages&gt;&lt;volume&gt;43&lt;/volume&gt;&lt;number&gt;6&lt;/number&gt;&lt;keywords&gt;&lt;keyword&gt;Delinquency&lt;/keyword&gt;&lt;keyword&gt;delinquent peer affiliation&lt;/keyword&gt;&lt;keyword&gt;G x E&lt;/keyword&gt;&lt;keyword&gt;peer selection and&lt;/keyword&gt;&lt;keyword&gt;socialization&lt;/keyword&gt;&lt;keyword&gt;shared environment&lt;/keyword&gt;&lt;keyword&gt;gene-environment interactions&lt;/keyword&gt;&lt;keyword&gt;antisocial-behavior&lt;/keyword&gt;&lt;keyword&gt;conduct disorder&lt;/keyword&gt;&lt;keyword&gt;twin&lt;/keyword&gt;&lt;keyword&gt;psychopathology&lt;/keyword&gt;&lt;keyword&gt;metaanalysis&lt;/keyword&gt;&lt;keyword&gt;continuities&lt;/keyword&gt;&lt;keyword&gt;adolescence&lt;/keyword&gt;&lt;keyword&gt;friends&lt;/keyword&gt;&lt;keyword&gt;models&lt;/keyword&gt;&lt;/keywords&gt;&lt;dates&gt;&lt;year&gt;2013&lt;/year&gt;&lt;pub-dates&gt;&lt;date&gt;Jun&lt;/date&gt;&lt;/pub-dates&gt;&lt;/dates&gt;&lt;isbn&gt;0033-2917&lt;/isbn&gt;&lt;accession-num&gt;WOS:000318367800014&lt;/accession-num&gt;&lt;urls&gt;&lt;related-urls&gt;&lt;url&gt;&amp;lt;Go to ISI&amp;gt;://WOS:000318367800014&lt;/url&gt;&lt;/related-urls&gt;&lt;/urls&gt;&lt;electronic-resource-num&gt;10.1017/s0033291712000013&lt;/electronic-resource-num&gt;&lt;language&gt;English&lt;/language&gt;&lt;/record&gt;&lt;/Cite&gt;&lt;/EndNote&gt;</w:instrText>
      </w:r>
      <w:r w:rsidR="00536D0C" w:rsidRPr="009B362C">
        <w:rPr>
          <w:lang w:val="en-US"/>
        </w:rPr>
        <w:fldChar w:fldCharType="separate"/>
      </w:r>
      <w:r w:rsidR="00BA2E71" w:rsidRPr="009B362C">
        <w:rPr>
          <w:noProof/>
          <w:lang w:val="en-US"/>
        </w:rPr>
        <w:t>(</w:t>
      </w:r>
      <w:hyperlink w:anchor="_ENREF_23" w:tooltip="Burt, 2013 #8162" w:history="1">
        <w:r w:rsidR="001660BD" w:rsidRPr="009B362C">
          <w:rPr>
            <w:noProof/>
            <w:lang w:val="en-US"/>
          </w:rPr>
          <w:t>Burt &amp; Klump, 2013</w:t>
        </w:r>
      </w:hyperlink>
      <w:r w:rsidR="00BA2E71" w:rsidRPr="009B362C">
        <w:rPr>
          <w:noProof/>
          <w:lang w:val="en-US"/>
        </w:rPr>
        <w:t>)</w:t>
      </w:r>
      <w:r w:rsidR="00536D0C" w:rsidRPr="009B362C">
        <w:rPr>
          <w:lang w:val="en-US"/>
        </w:rPr>
        <w:fldChar w:fldCharType="end"/>
      </w:r>
      <w:r w:rsidR="00F10440" w:rsidRPr="009B362C">
        <w:rPr>
          <w:lang w:val="en-US"/>
        </w:rPr>
        <w:t xml:space="preserve">. </w:t>
      </w:r>
      <w:r w:rsidR="0037731E" w:rsidRPr="009B362C">
        <w:rPr>
          <w:lang w:val="en-US"/>
        </w:rPr>
        <w:t>In contrast, evidence of true GxE was found in a study using</w:t>
      </w:r>
      <w:r w:rsidR="001F5B79" w:rsidRPr="009B362C">
        <w:rPr>
          <w:lang w:val="en-CA"/>
        </w:rPr>
        <w:t xml:space="preserve"> the QNTS sample, for whom </w:t>
      </w:r>
      <w:r w:rsidR="001F5B79" w:rsidRPr="009B362C">
        <w:rPr>
          <w:lang w:val="en-US"/>
        </w:rPr>
        <w:t>teacher- and peer rated generalized aggression was available both with respect to the twins themselves and with respect to each twin child’s three reciprocal classroom friends in kindergarten</w:t>
      </w:r>
      <w:r w:rsidR="00BA2E71" w:rsidRPr="009B362C">
        <w:rPr>
          <w:lang w:val="en-US"/>
        </w:rPr>
        <w:t xml:space="preserve"> </w:t>
      </w:r>
      <w:r w:rsidR="00536D0C" w:rsidRPr="009B362C">
        <w:rPr>
          <w:lang w:val="en-US"/>
        </w:rPr>
        <w:fldChar w:fldCharType="begin"/>
      </w:r>
      <w:r w:rsidR="00BA2E71" w:rsidRPr="009B362C">
        <w:rPr>
          <w:lang w:val="en-US"/>
        </w:rPr>
        <w:instrText xml:space="preserve"> ADDIN EN.CITE &lt;EndNote&gt;&lt;Cite&gt;&lt;Author&gt;van Lier&lt;/Author&gt;&lt;Year&gt;2007&lt;/Year&gt;&lt;RecNum&gt;6238&lt;/RecNum&gt;&lt;DisplayText&gt;(van Lier et al., 2007)&lt;/DisplayText&gt;&lt;record&gt;&lt;rec-number&gt;6238&lt;/rec-number&gt;&lt;foreign-keys&gt;&lt;key app="EN" db-id="vrffdvpvldr29ne0z24pvw9tserwwrxxrpta"&gt;6238&lt;/key&gt;&lt;/foreign-keys&gt;&lt;ref-type name="Journal Article"&gt;17&lt;/ref-type&gt;&lt;contributors&gt;&lt;authors&gt;&lt;author&gt;van Lier, P. A. C.&lt;/author&gt;&lt;author&gt;Wanner, B.&lt;/author&gt;&lt;author&gt;Vitaro, F.&lt;/author&gt;&lt;/authors&gt;&lt;/contributors&gt;&lt;titles&gt;&lt;title&gt;Onset of antisocial behavior, affiliation with deviant friends, and childhood maladjustment: A test of the childhood- and adolescent-onset models&lt;/title&gt;&lt;secondary-title&gt;Development and Psychopathology&lt;/secondary-title&gt;&lt;/titles&gt;&lt;periodical&gt;&lt;full-title&gt;Development and Psychopathology&lt;/full-title&gt;&lt;abbr-1&gt;Dev Psychopathol&lt;/abbr-1&gt;&lt;/periodical&gt;&lt;pages&gt;167-185&lt;/pages&gt;&lt;volume&gt;19&lt;/volume&gt;&lt;dates&gt;&lt;year&gt;2007&lt;/year&gt;&lt;/dates&gt;&lt;urls&gt;&lt;/urls&gt;&lt;/record&gt;&lt;/Cite&gt;&lt;/EndNote&gt;</w:instrText>
      </w:r>
      <w:r w:rsidR="00536D0C" w:rsidRPr="009B362C">
        <w:rPr>
          <w:lang w:val="en-US"/>
        </w:rPr>
        <w:fldChar w:fldCharType="separate"/>
      </w:r>
      <w:r w:rsidR="00BA2E71" w:rsidRPr="009B362C">
        <w:rPr>
          <w:noProof/>
          <w:lang w:val="en-US"/>
        </w:rPr>
        <w:t>(</w:t>
      </w:r>
      <w:hyperlink w:anchor="_ENREF_93" w:tooltip="van Lier, 2007 #6238" w:history="1">
        <w:r w:rsidR="001660BD" w:rsidRPr="009B362C">
          <w:rPr>
            <w:noProof/>
            <w:lang w:val="en-US"/>
          </w:rPr>
          <w:t>van Lier et al., 2007</w:t>
        </w:r>
      </w:hyperlink>
      <w:r w:rsidR="00BA2E71" w:rsidRPr="009B362C">
        <w:rPr>
          <w:noProof/>
          <w:lang w:val="en-US"/>
        </w:rPr>
        <w:t>)</w:t>
      </w:r>
      <w:r w:rsidR="00536D0C" w:rsidRPr="009B362C">
        <w:rPr>
          <w:lang w:val="en-US"/>
        </w:rPr>
        <w:fldChar w:fldCharType="end"/>
      </w:r>
      <w:r w:rsidR="001F5B79" w:rsidRPr="009B362C">
        <w:rPr>
          <w:lang w:val="en-US"/>
        </w:rPr>
        <w:t xml:space="preserve">. In line with an enhancement process of GxE, children were most likely to display high levels of aggression if they were at high genetic risk for such behavior and, at the same time, were exposed to highly aggressive friends. A follow-up study conducted with data collected in grade </w:t>
      </w:r>
      <w:r w:rsidR="00784283" w:rsidRPr="009B362C">
        <w:rPr>
          <w:lang w:val="en-US"/>
        </w:rPr>
        <w:t>one</w:t>
      </w:r>
      <w:r w:rsidR="006C0805" w:rsidRPr="009B362C">
        <w:rPr>
          <w:lang w:val="en-US"/>
        </w:rPr>
        <w:t xml:space="preserve"> </w:t>
      </w:r>
      <w:r w:rsidR="00536D0C" w:rsidRPr="009B362C">
        <w:rPr>
          <w:lang w:val="en-US"/>
        </w:rPr>
        <w:fldChar w:fldCharType="begin"/>
      </w:r>
      <w:r w:rsidR="006C0805" w:rsidRPr="009B362C">
        <w:rPr>
          <w:lang w:val="en-US"/>
        </w:rPr>
        <w:instrText xml:space="preserve"> ADDIN EN.CITE &lt;EndNote&gt;&lt;Cite&gt;&lt;Author&gt;Brendgen&lt;/Author&gt;&lt;Year&gt;2008&lt;/Year&gt;&lt;RecNum&gt;6869&lt;/RecNum&gt;&lt;DisplayText&gt;(Brendgen et al., 2008)&lt;/DisplayText&gt;&lt;record&gt;&lt;rec-number&gt;6869&lt;/rec-number&gt;&lt;foreign-keys&gt;&lt;key app="EN" db-id="vrffdvpvldr29ne0z24pvw9tserwwrxxrpta"&gt;6869&lt;/key&gt;&lt;/foreign-keys&gt;&lt;ref-type name="Journal Article"&gt;17&lt;/ref-type&gt;&lt;contributors&gt;&lt;authors&gt;&lt;author&gt;Brendgen, M.&lt;/author&gt;&lt;author&gt;Boivin, M.&lt;/author&gt;&lt;author&gt;Vitaro, F.&lt;/author&gt;&lt;author&gt;Bukowski, W. M.&lt;/author&gt;&lt;author&gt;Dionne, G.&lt;/author&gt;&lt;author&gt;Tremblay, R. E.&lt;/author&gt;&lt;author&gt;Pérusse, D.&lt;/author&gt;&lt;/authors&gt;&lt;/contributors&gt;&lt;titles&gt;&lt;title&gt;Linkages between children&amp;apos;s and their friends&amp;apos; social and physical aggression: Evidence for a gene-environment interaction&lt;/title&gt;&lt;secondary-title&gt;Child Development&lt;/secondary-title&gt;&lt;/titles&gt;&lt;periodical&gt;&lt;full-title&gt;Child Development&lt;/full-title&gt;&lt;abbr-1&gt;Child Dev&lt;/abbr-1&gt;&lt;/periodical&gt;&lt;pages&gt;13-29&lt;/pages&gt;&lt;volume&gt;79&lt;/volume&gt;&lt;number&gt;1&lt;/number&gt;&lt;dates&gt;&lt;year&gt;2008&lt;/year&gt;&lt;/dates&gt;&lt;urls&gt;&lt;/urls&gt;&lt;/record&gt;&lt;/Cite&gt;&lt;/EndNote&gt;</w:instrText>
      </w:r>
      <w:r w:rsidR="00536D0C" w:rsidRPr="009B362C">
        <w:rPr>
          <w:lang w:val="en-US"/>
        </w:rPr>
        <w:fldChar w:fldCharType="separate"/>
      </w:r>
      <w:r w:rsidR="006C0805" w:rsidRPr="009B362C">
        <w:rPr>
          <w:noProof/>
          <w:lang w:val="en-US"/>
        </w:rPr>
        <w:t>(</w:t>
      </w:r>
      <w:hyperlink w:anchor="_ENREF_17" w:tooltip="Brendgen, 2008 #6869" w:history="1">
        <w:r w:rsidR="001660BD" w:rsidRPr="009B362C">
          <w:rPr>
            <w:noProof/>
            <w:lang w:val="en-US"/>
          </w:rPr>
          <w:t>Brendgen et al., 2008</w:t>
        </w:r>
      </w:hyperlink>
      <w:r w:rsidR="006C0805" w:rsidRPr="009B362C">
        <w:rPr>
          <w:noProof/>
          <w:lang w:val="en-US"/>
        </w:rPr>
        <w:t>)</w:t>
      </w:r>
      <w:r w:rsidR="00536D0C" w:rsidRPr="009B362C">
        <w:rPr>
          <w:lang w:val="en-US"/>
        </w:rPr>
        <w:fldChar w:fldCharType="end"/>
      </w:r>
      <w:r w:rsidR="00784283" w:rsidRPr="009B362C">
        <w:rPr>
          <w:lang w:val="en-US"/>
        </w:rPr>
        <w:t xml:space="preserve"> </w:t>
      </w:r>
      <w:r w:rsidR="001F5B79" w:rsidRPr="009B362C">
        <w:rPr>
          <w:lang w:val="en-US"/>
        </w:rPr>
        <w:t>revealed that this GxE may only hold for the link between friends’ and children’s physical aggression but not relational aggression, a more insidious type of aggression that includes social exclusion or malicious gossiping</w:t>
      </w:r>
      <w:r w:rsidR="001F5B79" w:rsidRPr="009B362C">
        <w:rPr>
          <w:i/>
          <w:lang w:val="en-US"/>
        </w:rPr>
        <w:t xml:space="preserve">. </w:t>
      </w:r>
      <w:r w:rsidR="001F5B79" w:rsidRPr="009B362C">
        <w:rPr>
          <w:lang w:val="en-US"/>
        </w:rPr>
        <w:t xml:space="preserve">Instead, affiliation with </w:t>
      </w:r>
      <w:r w:rsidR="003D37B2" w:rsidRPr="009B362C">
        <w:rPr>
          <w:lang w:val="en-US"/>
        </w:rPr>
        <w:t xml:space="preserve">relationally </w:t>
      </w:r>
      <w:r w:rsidR="001F5B79" w:rsidRPr="009B362C">
        <w:rPr>
          <w:lang w:val="en-US"/>
        </w:rPr>
        <w:t>aggressive friends seemed to foster relational aggression independently of genetic effects on this behavior</w:t>
      </w:r>
      <w:r w:rsidR="00AE28EE" w:rsidRPr="009B362C">
        <w:rPr>
          <w:lang w:val="en-US"/>
        </w:rPr>
        <w:t xml:space="preserve">. </w:t>
      </w:r>
    </w:p>
    <w:p w14:paraId="3AE2D830" w14:textId="77777777" w:rsidR="005E6E3F" w:rsidRPr="009B362C" w:rsidRDefault="0094792B">
      <w:pPr>
        <w:pStyle w:val="BodyText2"/>
        <w:spacing w:after="0"/>
        <w:ind w:firstLine="720"/>
      </w:pPr>
      <w:r w:rsidRPr="009B362C">
        <w:t xml:space="preserve">To summarize, </w:t>
      </w:r>
      <w:r w:rsidR="002C13DA" w:rsidRPr="009B362C">
        <w:t>quantitative</w:t>
      </w:r>
      <w:r w:rsidR="0098654F" w:rsidRPr="009B362C">
        <w:t xml:space="preserve"> genetic </w:t>
      </w:r>
      <w:r w:rsidR="004724F4" w:rsidRPr="009B362C">
        <w:t xml:space="preserve">studies that examined GxE unanimously found that </w:t>
      </w:r>
      <w:r w:rsidR="00100906" w:rsidRPr="009B362C">
        <w:t xml:space="preserve">a </w:t>
      </w:r>
      <w:r w:rsidR="004724F4" w:rsidRPr="009B362C">
        <w:t xml:space="preserve">genetic disposition </w:t>
      </w:r>
      <w:r w:rsidR="00100906" w:rsidRPr="009B362C">
        <w:t xml:space="preserve">for </w:t>
      </w:r>
      <w:r w:rsidR="00B8526A" w:rsidRPr="009B362C">
        <w:t>delinquent behavior</w:t>
      </w:r>
      <w:r w:rsidR="00100906" w:rsidRPr="009B362C">
        <w:t xml:space="preserve"> is more likely to be expressed when adolescents affiliate w</w:t>
      </w:r>
      <w:r w:rsidR="0088493E" w:rsidRPr="009B362C">
        <w:t>ith deviant peers, thus supporting the Social Interaction</w:t>
      </w:r>
      <w:r w:rsidR="004724F4" w:rsidRPr="009B362C">
        <w:t xml:space="preserve"> model. </w:t>
      </w:r>
      <w:r w:rsidR="0088493E" w:rsidRPr="009B362C">
        <w:t>It is still unclear, h</w:t>
      </w:r>
      <w:r w:rsidR="004724F4" w:rsidRPr="009B362C">
        <w:t xml:space="preserve">owever, </w:t>
      </w:r>
      <w:r w:rsidR="0088493E" w:rsidRPr="009B362C">
        <w:t xml:space="preserve">whether the same also holds true for </w:t>
      </w:r>
      <w:r w:rsidR="004724F4" w:rsidRPr="009B362C">
        <w:t>children</w:t>
      </w:r>
      <w:r w:rsidR="0088493E" w:rsidRPr="009B362C">
        <w:t xml:space="preserve"> prior to adolescence</w:t>
      </w:r>
      <w:r w:rsidR="00EF67A3" w:rsidRPr="009B362C">
        <w:t xml:space="preserve"> or for all forms of </w:t>
      </w:r>
      <w:r w:rsidR="00B8526A" w:rsidRPr="009B362C">
        <w:t>delinquent behavior</w:t>
      </w:r>
      <w:r w:rsidR="004724F4" w:rsidRPr="009B362C">
        <w:t>.</w:t>
      </w:r>
      <w:r w:rsidR="000A1CFC" w:rsidRPr="009B362C">
        <w:t xml:space="preserve"> P</w:t>
      </w:r>
      <w:r w:rsidR="005E0DC3" w:rsidRPr="009B362C">
        <w:t xml:space="preserve">rospective </w:t>
      </w:r>
      <w:r w:rsidR="00860222" w:rsidRPr="009B362C">
        <w:t xml:space="preserve">longitudinal quantitative genetic studies using a variety </w:t>
      </w:r>
      <w:r w:rsidR="004724F4" w:rsidRPr="009B362C">
        <w:t>of</w:t>
      </w:r>
      <w:r w:rsidR="00860222" w:rsidRPr="009B362C">
        <w:t xml:space="preserve"> sources </w:t>
      </w:r>
      <w:r w:rsidR="00860222" w:rsidRPr="009B362C">
        <w:lastRenderedPageBreak/>
        <w:t xml:space="preserve">to measure DPA throughout childhood and adolescence and distinguishing between subtypes of </w:t>
      </w:r>
      <w:r w:rsidR="00B8526A" w:rsidRPr="009B362C">
        <w:t>delinquent behavior</w:t>
      </w:r>
      <w:r w:rsidR="00860222" w:rsidRPr="009B362C">
        <w:t xml:space="preserve"> are needed to clarify </w:t>
      </w:r>
      <w:r w:rsidR="00471D76" w:rsidRPr="009B362C">
        <w:t xml:space="preserve">a possible </w:t>
      </w:r>
      <w:r w:rsidR="005E0DC3" w:rsidRPr="009B362C">
        <w:t>developmental</w:t>
      </w:r>
      <w:r w:rsidR="00471D76" w:rsidRPr="009B362C">
        <w:t xml:space="preserve"> change of </w:t>
      </w:r>
      <w:r w:rsidR="000F64AA" w:rsidRPr="009B362C">
        <w:t>GxE</w:t>
      </w:r>
      <w:r w:rsidR="00860222" w:rsidRPr="009B362C">
        <w:t xml:space="preserve"> </w:t>
      </w:r>
      <w:r w:rsidR="00471D76" w:rsidRPr="009B362C">
        <w:t xml:space="preserve">linking DPA and </w:t>
      </w:r>
      <w:r w:rsidR="00B8526A" w:rsidRPr="009B362C">
        <w:t>delinquent behavior</w:t>
      </w:r>
      <w:r w:rsidR="00860222" w:rsidRPr="009B362C">
        <w:t>.</w:t>
      </w:r>
    </w:p>
    <w:p w14:paraId="2B8C7AE3" w14:textId="77777777" w:rsidR="003D388C" w:rsidRPr="009B362C" w:rsidRDefault="003D388C" w:rsidP="003D388C">
      <w:pPr>
        <w:autoSpaceDE w:val="0"/>
        <w:autoSpaceDN w:val="0"/>
        <w:adjustRightInd w:val="0"/>
        <w:spacing w:line="480" w:lineRule="auto"/>
        <w:rPr>
          <w:b/>
          <w:lang w:val="en-US"/>
        </w:rPr>
      </w:pPr>
      <w:r w:rsidRPr="009B362C">
        <w:rPr>
          <w:b/>
          <w:lang w:val="en-US"/>
        </w:rPr>
        <w:t xml:space="preserve">Testing the Social Interaction Model </w:t>
      </w:r>
      <w:r w:rsidR="00FD7797" w:rsidRPr="009B362C">
        <w:rPr>
          <w:b/>
          <w:lang w:val="en-US"/>
        </w:rPr>
        <w:t>t</w:t>
      </w:r>
      <w:r w:rsidRPr="009B362C">
        <w:rPr>
          <w:b/>
          <w:lang w:val="en-US"/>
        </w:rPr>
        <w:t>hrough Gene-Environment Interaction: Findings from Molecular Genetic Studies</w:t>
      </w:r>
    </w:p>
    <w:p w14:paraId="47531AF3" w14:textId="77777777" w:rsidR="006C4335" w:rsidRPr="009B362C" w:rsidRDefault="001751EF" w:rsidP="00F714C6">
      <w:pPr>
        <w:spacing w:line="480" w:lineRule="auto"/>
        <w:ind w:firstLine="720"/>
        <w:rPr>
          <w:lang w:val="en-US"/>
        </w:rPr>
      </w:pPr>
      <w:r w:rsidRPr="009B362C">
        <w:rPr>
          <w:bCs/>
          <w:lang w:val="en-US"/>
        </w:rPr>
        <w:t>The findings from quanti</w:t>
      </w:r>
      <w:r w:rsidR="00C07247" w:rsidRPr="009B362C">
        <w:rPr>
          <w:bCs/>
          <w:lang w:val="en-US"/>
        </w:rPr>
        <w:t>t</w:t>
      </w:r>
      <w:r w:rsidRPr="009B362C">
        <w:rPr>
          <w:bCs/>
          <w:lang w:val="en-US"/>
        </w:rPr>
        <w:t>ative</w:t>
      </w:r>
      <w:r w:rsidR="004E71A4" w:rsidRPr="009B362C">
        <w:rPr>
          <w:lang w:val="en-US"/>
        </w:rPr>
        <w:t xml:space="preserve"> genetic</w:t>
      </w:r>
      <w:r w:rsidR="000018D6" w:rsidRPr="009B362C">
        <w:rPr>
          <w:lang w:val="en-US"/>
        </w:rPr>
        <w:t xml:space="preserve"> studies showed that DPA may influence</w:t>
      </w:r>
      <w:r w:rsidR="007D04CB" w:rsidRPr="009B362C">
        <w:rPr>
          <w:lang w:val="en-US"/>
        </w:rPr>
        <w:t xml:space="preserve"> </w:t>
      </w:r>
      <w:r w:rsidR="004E71A4" w:rsidRPr="009B362C">
        <w:rPr>
          <w:lang w:val="en-US"/>
        </w:rPr>
        <w:t xml:space="preserve">delinquent behavior </w:t>
      </w:r>
      <w:r w:rsidR="00BA7D92" w:rsidRPr="009B362C">
        <w:rPr>
          <w:lang w:val="en-US"/>
        </w:rPr>
        <w:t xml:space="preserve">either directly or </w:t>
      </w:r>
      <w:r w:rsidR="000018D6" w:rsidRPr="009B362C">
        <w:rPr>
          <w:lang w:val="en-US"/>
        </w:rPr>
        <w:t xml:space="preserve">by </w:t>
      </w:r>
      <w:r w:rsidR="004E71A4" w:rsidRPr="009B362C">
        <w:rPr>
          <w:lang w:val="en-US"/>
        </w:rPr>
        <w:t xml:space="preserve">fostering </w:t>
      </w:r>
      <w:r w:rsidR="000018D6" w:rsidRPr="009B362C">
        <w:rPr>
          <w:lang w:val="en-US"/>
        </w:rPr>
        <w:t xml:space="preserve">the expression of </w:t>
      </w:r>
      <w:r w:rsidR="004E71A4" w:rsidRPr="009B362C">
        <w:rPr>
          <w:lang w:val="en-US"/>
        </w:rPr>
        <w:t xml:space="preserve">youngsters’ </w:t>
      </w:r>
      <w:r w:rsidR="000018D6" w:rsidRPr="009B362C">
        <w:rPr>
          <w:lang w:val="en-US"/>
        </w:rPr>
        <w:t xml:space="preserve">genetic risk for delinquency. However, </w:t>
      </w:r>
      <w:r w:rsidR="00522274" w:rsidRPr="009B362C">
        <w:rPr>
          <w:lang w:val="en-US"/>
        </w:rPr>
        <w:t xml:space="preserve">these studies cannot determine </w:t>
      </w:r>
      <w:r w:rsidR="000018D6" w:rsidRPr="009B362C">
        <w:rPr>
          <w:lang w:val="en-US"/>
        </w:rPr>
        <w:t xml:space="preserve">which specific genes </w:t>
      </w:r>
      <w:r w:rsidR="00BA7D92" w:rsidRPr="009B362C">
        <w:rPr>
          <w:lang w:val="en-US"/>
        </w:rPr>
        <w:t>are involved</w:t>
      </w:r>
      <w:r w:rsidR="000018D6" w:rsidRPr="009B362C">
        <w:rPr>
          <w:lang w:val="en-US"/>
        </w:rPr>
        <w:t xml:space="preserve">. </w:t>
      </w:r>
      <w:r w:rsidR="00522274" w:rsidRPr="009B362C">
        <w:rPr>
          <w:lang w:val="en-US"/>
        </w:rPr>
        <w:t>To this end</w:t>
      </w:r>
      <w:r w:rsidR="000018D6" w:rsidRPr="009B362C">
        <w:rPr>
          <w:lang w:val="en-US"/>
        </w:rPr>
        <w:t>, molecular genetic studies are needed</w:t>
      </w:r>
      <w:r w:rsidR="004E6407" w:rsidRPr="009B362C">
        <w:rPr>
          <w:lang w:val="en-US"/>
        </w:rPr>
        <w:t>.</w:t>
      </w:r>
      <w:r w:rsidR="006C4335" w:rsidRPr="009B362C">
        <w:rPr>
          <w:lang w:val="en-US"/>
        </w:rPr>
        <w:t xml:space="preserve"> </w:t>
      </w:r>
      <w:r w:rsidR="00764C0D" w:rsidRPr="009B362C">
        <w:rPr>
          <w:lang w:val="en-US"/>
        </w:rPr>
        <w:t>Of note, although statistically it is irrelevant which of the two variables involved in an interaction is considered the moderator</w:t>
      </w:r>
      <w:r w:rsidR="006C4335" w:rsidRPr="009B362C">
        <w:rPr>
          <w:lang w:val="en-US"/>
        </w:rPr>
        <w:t xml:space="preserve">, </w:t>
      </w:r>
      <w:r w:rsidR="00764C0D" w:rsidRPr="009B362C">
        <w:rPr>
          <w:lang w:val="en-US"/>
        </w:rPr>
        <w:t xml:space="preserve">GxE in molecular genetic studies are </w:t>
      </w:r>
      <w:r w:rsidR="005E0EB9" w:rsidRPr="009B362C">
        <w:rPr>
          <w:lang w:val="en-US"/>
        </w:rPr>
        <w:t xml:space="preserve">often </w:t>
      </w:r>
      <w:r w:rsidR="00764C0D" w:rsidRPr="009B362C">
        <w:rPr>
          <w:lang w:val="en-US"/>
        </w:rPr>
        <w:t xml:space="preserve">interpreted using the genotype </w:t>
      </w:r>
      <w:r w:rsidR="006C4335" w:rsidRPr="009B362C">
        <w:rPr>
          <w:lang w:val="en-US"/>
        </w:rPr>
        <w:t xml:space="preserve">as the moderator </w:t>
      </w:r>
      <w:r w:rsidR="00764C0D" w:rsidRPr="009B362C">
        <w:rPr>
          <w:lang w:val="en-US"/>
        </w:rPr>
        <w:t>of the effect of</w:t>
      </w:r>
      <w:r w:rsidR="006C4335" w:rsidRPr="009B362C">
        <w:rPr>
          <w:lang w:val="en-US"/>
        </w:rPr>
        <w:t xml:space="preserve"> DPA </w:t>
      </w:r>
      <w:r w:rsidR="00764C0D" w:rsidRPr="009B362C">
        <w:rPr>
          <w:lang w:val="en-US"/>
        </w:rPr>
        <w:t xml:space="preserve">on </w:t>
      </w:r>
      <w:r w:rsidR="00B8526A" w:rsidRPr="009B362C">
        <w:rPr>
          <w:lang w:val="en-US"/>
        </w:rPr>
        <w:t>delinquent behavior</w:t>
      </w:r>
      <w:r w:rsidR="006C4335" w:rsidRPr="009B362C">
        <w:rPr>
          <w:lang w:val="en-US"/>
        </w:rPr>
        <w:t xml:space="preserve">. </w:t>
      </w:r>
      <w:r w:rsidR="00717AEB" w:rsidRPr="009B362C">
        <w:rPr>
          <w:lang w:val="en-US"/>
        </w:rPr>
        <w:t xml:space="preserve">Again, only very few studies to date have </w:t>
      </w:r>
      <w:r w:rsidR="00D5060B" w:rsidRPr="009B362C">
        <w:rPr>
          <w:lang w:val="en-US"/>
        </w:rPr>
        <w:t>investigated</w:t>
      </w:r>
      <w:r w:rsidR="00717AEB" w:rsidRPr="009B362C">
        <w:rPr>
          <w:lang w:val="en-US"/>
        </w:rPr>
        <w:t xml:space="preserve"> the interactive effect of DPA and specific genes on delinquent behavior. Thus, </w:t>
      </w:r>
      <w:r w:rsidR="00D5060B" w:rsidRPr="009B362C">
        <w:rPr>
          <w:color w:val="131313"/>
          <w:lang w:val="en-CA" w:eastAsia="en-CA"/>
        </w:rPr>
        <w:t>u</w:t>
      </w:r>
      <w:r w:rsidR="00677AF0" w:rsidRPr="009B362C">
        <w:rPr>
          <w:color w:val="131313"/>
          <w:lang w:val="en-CA" w:eastAsia="en-CA"/>
        </w:rPr>
        <w:t xml:space="preserve">sing a subsample of male Caucasian adolescents and young adults from the </w:t>
      </w:r>
      <w:r w:rsidR="00677AF0" w:rsidRPr="009B362C">
        <w:rPr>
          <w:lang w:val="en-CA" w:eastAsia="en-CA"/>
        </w:rPr>
        <w:t>A</w:t>
      </w:r>
      <w:r w:rsidR="003B3730" w:rsidRPr="009B362C">
        <w:rPr>
          <w:lang w:val="en-CA" w:eastAsia="en-CA"/>
        </w:rPr>
        <w:t>dd</w:t>
      </w:r>
      <w:r w:rsidR="00615898" w:rsidRPr="009B362C">
        <w:rPr>
          <w:lang w:val="en-CA" w:eastAsia="en-CA"/>
        </w:rPr>
        <w:t xml:space="preserve"> </w:t>
      </w:r>
      <w:r w:rsidR="00677AF0" w:rsidRPr="009B362C">
        <w:rPr>
          <w:lang w:val="en-CA" w:eastAsia="en-CA"/>
        </w:rPr>
        <w:t>Health study,</w:t>
      </w:r>
      <w:r w:rsidR="00DD2573" w:rsidRPr="009B362C">
        <w:rPr>
          <w:lang w:val="en-CA" w:eastAsia="en-CA"/>
        </w:rPr>
        <w:t xml:space="preserve"> Lee</w:t>
      </w:r>
      <w:r w:rsidR="00E3799F" w:rsidRPr="009B362C">
        <w:rPr>
          <w:lang w:val="en-CA" w:eastAsia="en-CA"/>
        </w:rPr>
        <w:t xml:space="preserve"> (</w:t>
      </w:r>
      <w:r w:rsidR="00DD2573" w:rsidRPr="009B362C">
        <w:rPr>
          <w:lang w:val="en-CA" w:eastAsia="en-CA"/>
        </w:rPr>
        <w:t>2011</w:t>
      </w:r>
      <w:r w:rsidR="00E3799F" w:rsidRPr="009B362C">
        <w:rPr>
          <w:lang w:val="en-CA" w:eastAsia="en-CA"/>
        </w:rPr>
        <w:t>)</w:t>
      </w:r>
      <w:r w:rsidR="00677AF0" w:rsidRPr="009B362C">
        <w:rPr>
          <w:lang w:val="en-CA" w:eastAsia="en-CA"/>
        </w:rPr>
        <w:t xml:space="preserve"> examined a potential interaction between the </w:t>
      </w:r>
      <w:r w:rsidR="00677AF0" w:rsidRPr="009B362C">
        <w:rPr>
          <w:color w:val="131313"/>
          <w:lang w:val="en-CA" w:eastAsia="en-CA"/>
        </w:rPr>
        <w:t>monoamine oxidase-A</w:t>
      </w:r>
      <w:r w:rsidR="00677AF0" w:rsidRPr="009B362C">
        <w:rPr>
          <w:lang w:val="en-CA" w:eastAsia="en-CA"/>
        </w:rPr>
        <w:t xml:space="preserve"> (MAOA) gene and DPA in predicting </w:t>
      </w:r>
      <w:r w:rsidR="00B8526A" w:rsidRPr="009B362C">
        <w:rPr>
          <w:lang w:val="en-US"/>
        </w:rPr>
        <w:t>delinquent behavior</w:t>
      </w:r>
      <w:r w:rsidR="00677AF0" w:rsidRPr="009B362C">
        <w:rPr>
          <w:lang w:val="en-CA" w:eastAsia="en-CA"/>
        </w:rPr>
        <w:t xml:space="preserve">. The MAOA gene is implicated in the breakdown of </w:t>
      </w:r>
      <w:r w:rsidR="00677AF0" w:rsidRPr="009B362C">
        <w:rPr>
          <w:color w:val="131313"/>
          <w:lang w:val="en-CA" w:eastAsia="en-CA"/>
        </w:rPr>
        <w:t xml:space="preserve">synaptic </w:t>
      </w:r>
      <w:r w:rsidR="00677AF0" w:rsidRPr="009B362C">
        <w:rPr>
          <w:lang w:val="en-CA" w:eastAsia="en-CA"/>
        </w:rPr>
        <w:t>neurotransmitters such as dopamine, norepinephrine, and serotonin and has been associated with antisocial behavior in some studies</w:t>
      </w:r>
      <w:r w:rsidR="007D5D48" w:rsidRPr="009B362C">
        <w:rPr>
          <w:lang w:val="en-CA" w:eastAsia="en-CA"/>
        </w:rPr>
        <w:t xml:space="preserve"> </w:t>
      </w:r>
      <w:r w:rsidR="00536D0C" w:rsidRPr="009B362C">
        <w:rPr>
          <w:lang w:val="en-CA" w:eastAsia="en-CA"/>
        </w:rPr>
        <w:fldChar w:fldCharType="begin">
          <w:fldData xml:space="preserve">PEVuZE5vdGU+PENpdGU+PEF1dGhvcj5CdWNraG9sdHo8L0F1dGhvcj48WWVhcj4yMDA4PC9ZZWFy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</w:fldData>
        </w:fldChar>
      </w:r>
      <w:r w:rsidR="005F739C" w:rsidRPr="009B362C">
        <w:rPr>
          <w:lang w:val="en-CA" w:eastAsia="en-CA"/>
        </w:rPr>
        <w:instrText xml:space="preserve"> ADDIN EN.CITE </w:instrText>
      </w:r>
      <w:r w:rsidR="00536D0C" w:rsidRPr="009B362C">
        <w:rPr>
          <w:lang w:val="en-CA" w:eastAsia="en-CA"/>
        </w:rPr>
        <w:fldChar w:fldCharType="begin">
          <w:fldData xml:space="preserve">PEVuZE5vdGU+PENpdGU+PEF1dGhvcj5CdWNraG9sdHo8L0F1dGhvcj48WWVhcj4yMDA4PC9ZZWFy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</w:fldData>
        </w:fldChar>
      </w:r>
      <w:r w:rsidR="005F739C" w:rsidRPr="009B362C">
        <w:rPr>
          <w:lang w:val="en-CA" w:eastAsia="en-CA"/>
        </w:rPr>
        <w:instrText xml:space="preserve"> ADDIN EN.CITE.DATA </w:instrText>
      </w:r>
      <w:r w:rsidR="00536D0C" w:rsidRPr="009B362C">
        <w:rPr>
          <w:lang w:val="en-CA" w:eastAsia="en-CA"/>
        </w:rPr>
      </w:r>
      <w:r w:rsidR="00536D0C" w:rsidRPr="009B362C">
        <w:rPr>
          <w:lang w:val="en-CA" w:eastAsia="en-CA"/>
        </w:rPr>
        <w:fldChar w:fldCharType="end"/>
      </w:r>
      <w:r w:rsidR="00536D0C" w:rsidRPr="009B362C">
        <w:rPr>
          <w:lang w:val="en-CA" w:eastAsia="en-CA"/>
        </w:rPr>
      </w:r>
      <w:r w:rsidR="00536D0C" w:rsidRPr="009B362C">
        <w:rPr>
          <w:lang w:val="en-CA" w:eastAsia="en-CA"/>
        </w:rPr>
        <w:fldChar w:fldCharType="separate"/>
      </w:r>
      <w:r w:rsidR="005F739C" w:rsidRPr="009B362C">
        <w:rPr>
          <w:noProof/>
          <w:lang w:val="en-CA" w:eastAsia="en-CA"/>
        </w:rPr>
        <w:t xml:space="preserve">(e.g., </w:t>
      </w:r>
      <w:hyperlink w:anchor="_ENREF_18" w:tooltip="Buckholtz, 2008 #7201" w:history="1">
        <w:r w:rsidR="001660BD" w:rsidRPr="009B362C">
          <w:rPr>
            <w:noProof/>
            <w:lang w:val="en-CA" w:eastAsia="en-CA"/>
          </w:rPr>
          <w:t>Buckholtz &amp; Meyer-Lindenberg, 2008</w:t>
        </w:r>
      </w:hyperlink>
      <w:r w:rsidR="005F739C" w:rsidRPr="009B362C">
        <w:rPr>
          <w:noProof/>
          <w:lang w:val="en-CA" w:eastAsia="en-CA"/>
        </w:rPr>
        <w:t xml:space="preserve">; </w:t>
      </w:r>
      <w:hyperlink w:anchor="_ENREF_27" w:tooltip="Caspi, 2002 #5676" w:history="1">
        <w:r w:rsidR="001660BD" w:rsidRPr="009B362C">
          <w:rPr>
            <w:noProof/>
            <w:lang w:val="en-CA" w:eastAsia="en-CA"/>
          </w:rPr>
          <w:t>Caspi et al., 2002</w:t>
        </w:r>
      </w:hyperlink>
      <w:r w:rsidR="005F739C" w:rsidRPr="009B362C">
        <w:rPr>
          <w:noProof/>
          <w:lang w:val="en-CA" w:eastAsia="en-CA"/>
        </w:rPr>
        <w:t xml:space="preserve">; </w:t>
      </w:r>
      <w:hyperlink w:anchor="_ENREF_58" w:tooltip="Kim-Cohen, 2006 #8178" w:history="1">
        <w:r w:rsidR="001660BD" w:rsidRPr="009B362C">
          <w:rPr>
            <w:noProof/>
            <w:lang w:val="en-CA" w:eastAsia="en-CA"/>
          </w:rPr>
          <w:t>Kim-Cohen et al., 2006</w:t>
        </w:r>
      </w:hyperlink>
      <w:r w:rsidR="005F739C" w:rsidRPr="009B362C">
        <w:rPr>
          <w:noProof/>
          <w:lang w:val="en-CA" w:eastAsia="en-CA"/>
        </w:rPr>
        <w:t>)</w:t>
      </w:r>
      <w:r w:rsidR="00536D0C" w:rsidRPr="009B362C">
        <w:rPr>
          <w:lang w:val="en-CA" w:eastAsia="en-CA"/>
        </w:rPr>
        <w:fldChar w:fldCharType="end"/>
      </w:r>
      <w:r w:rsidR="00677AF0" w:rsidRPr="009B362C">
        <w:rPr>
          <w:lang w:val="en-CA" w:eastAsia="en-CA"/>
        </w:rPr>
        <w:t>. Deviant peer affiliation was assessed based on participants’ reports of their three best friends’ smoking, drinking, and marijuana use, and of how often they fought together with their peers against others. The results showed a significant GxE in line with a trigger</w:t>
      </w:r>
      <w:r w:rsidR="0037018D" w:rsidRPr="009B362C">
        <w:rPr>
          <w:lang w:val="en-CA" w:eastAsia="en-CA"/>
        </w:rPr>
        <w:t>/enhancement</w:t>
      </w:r>
      <w:r w:rsidR="00677AF0" w:rsidRPr="009B362C">
        <w:rPr>
          <w:lang w:val="en-CA" w:eastAsia="en-CA"/>
        </w:rPr>
        <w:t xml:space="preserve"> process. Specifically, perceived peer deviancy was more strongly associated with participants’ overt antisocial and criminal behavior for carriers of the high risk (i.e., </w:t>
      </w:r>
      <w:r w:rsidR="00677AF0" w:rsidRPr="009B362C">
        <w:rPr>
          <w:color w:val="131313"/>
          <w:szCs w:val="24"/>
          <w:lang w:val="en-CA" w:eastAsia="en-CA"/>
        </w:rPr>
        <w:t xml:space="preserve">high-activity) MAOA </w:t>
      </w:r>
      <w:r w:rsidR="00677AF0" w:rsidRPr="009B362C">
        <w:rPr>
          <w:color w:val="131313"/>
          <w:szCs w:val="24"/>
          <w:lang w:val="en-CA" w:eastAsia="en-CA"/>
        </w:rPr>
        <w:lastRenderedPageBreak/>
        <w:t>genotype than for carriers of the low risk (low-activity) genotype. Similar results were reported in a study with Caucasian male and female adolescents</w:t>
      </w:r>
      <w:r w:rsidR="005F739C" w:rsidRPr="009B362C">
        <w:rPr>
          <w:color w:val="131313"/>
          <w:szCs w:val="24"/>
          <w:lang w:val="en-CA" w:eastAsia="en-CA"/>
        </w:rPr>
        <w:t xml:space="preserve"> </w:t>
      </w:r>
      <w:r w:rsidR="00536D0C" w:rsidRPr="009B362C">
        <w:rPr>
          <w:color w:val="131313"/>
          <w:szCs w:val="24"/>
          <w:lang w:val="en-CA" w:eastAsia="en-CA"/>
        </w:rPr>
        <w:fldChar w:fldCharType="begin">
          <w:fldData xml:space="preserve">PEVuZE5vdGU+PENpdGU+PEF1dGhvcj5MYXRlbmRyZXNzZTwvQXV0aG9yPjxZZWFyPjIwMTE8L1ll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</w:fldData>
        </w:fldChar>
      </w:r>
      <w:r w:rsidR="005F739C" w:rsidRPr="009B362C">
        <w:rPr>
          <w:color w:val="131313"/>
          <w:szCs w:val="24"/>
          <w:lang w:val="en-CA" w:eastAsia="en-CA"/>
        </w:rPr>
        <w:instrText xml:space="preserve"> ADDIN EN.CITE </w:instrText>
      </w:r>
      <w:r w:rsidR="00536D0C" w:rsidRPr="009B362C">
        <w:rPr>
          <w:color w:val="131313"/>
          <w:szCs w:val="24"/>
          <w:lang w:val="en-CA" w:eastAsia="en-CA"/>
        </w:rPr>
        <w:fldChar w:fldCharType="begin">
          <w:fldData xml:space="preserve">PEVuZE5vdGU+PENpdGU+PEF1dGhvcj5MYXRlbmRyZXNzZTwvQXV0aG9yPjxZZWFyPjIwMTE8L1ll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</w:fldData>
        </w:fldChar>
      </w:r>
      <w:r w:rsidR="005F739C" w:rsidRPr="009B362C">
        <w:rPr>
          <w:color w:val="131313"/>
          <w:szCs w:val="24"/>
          <w:lang w:val="en-CA" w:eastAsia="en-CA"/>
        </w:rPr>
        <w:instrText xml:space="preserve"> ADDIN EN.CITE.DATA </w:instrText>
      </w:r>
      <w:r w:rsidR="00536D0C" w:rsidRPr="009B362C">
        <w:rPr>
          <w:color w:val="131313"/>
          <w:szCs w:val="24"/>
          <w:lang w:val="en-CA" w:eastAsia="en-CA"/>
        </w:rPr>
      </w:r>
      <w:r w:rsidR="00536D0C" w:rsidRPr="009B362C">
        <w:rPr>
          <w:color w:val="131313"/>
          <w:szCs w:val="24"/>
          <w:lang w:val="en-CA" w:eastAsia="en-CA"/>
        </w:rPr>
        <w:fldChar w:fldCharType="end"/>
      </w:r>
      <w:r w:rsidR="00536D0C" w:rsidRPr="009B362C">
        <w:rPr>
          <w:color w:val="131313"/>
          <w:szCs w:val="24"/>
          <w:lang w:val="en-CA" w:eastAsia="en-CA"/>
        </w:rPr>
      </w:r>
      <w:r w:rsidR="00536D0C" w:rsidRPr="009B362C">
        <w:rPr>
          <w:color w:val="131313"/>
          <w:szCs w:val="24"/>
          <w:lang w:val="en-CA" w:eastAsia="en-CA"/>
        </w:rPr>
        <w:fldChar w:fldCharType="separate"/>
      </w:r>
      <w:r w:rsidR="005F739C" w:rsidRPr="009B362C">
        <w:rPr>
          <w:noProof/>
          <w:color w:val="131313"/>
          <w:szCs w:val="24"/>
          <w:lang w:val="en-CA" w:eastAsia="en-CA"/>
        </w:rPr>
        <w:t>(</w:t>
      </w:r>
      <w:hyperlink w:anchor="_ENREF_66" w:tooltip="Latendresse, 2011 #8128" w:history="1">
        <w:r w:rsidR="001660BD" w:rsidRPr="009B362C">
          <w:rPr>
            <w:noProof/>
            <w:color w:val="131313"/>
            <w:szCs w:val="24"/>
            <w:lang w:val="en-CA" w:eastAsia="en-CA"/>
          </w:rPr>
          <w:t>Latendresse et al., 2011</w:t>
        </w:r>
      </w:hyperlink>
      <w:r w:rsidR="005F739C" w:rsidRPr="009B362C">
        <w:rPr>
          <w:noProof/>
          <w:color w:val="131313"/>
          <w:szCs w:val="24"/>
          <w:lang w:val="en-CA" w:eastAsia="en-CA"/>
        </w:rPr>
        <w:t>)</w:t>
      </w:r>
      <w:r w:rsidR="00536D0C" w:rsidRPr="009B362C">
        <w:rPr>
          <w:color w:val="131313"/>
          <w:szCs w:val="24"/>
          <w:lang w:val="en-CA" w:eastAsia="en-CA"/>
        </w:rPr>
        <w:fldChar w:fldCharType="end"/>
      </w:r>
      <w:r w:rsidR="00677AF0" w:rsidRPr="009B362C">
        <w:rPr>
          <w:color w:val="131313"/>
          <w:szCs w:val="24"/>
          <w:lang w:val="en-CA" w:eastAsia="en-CA"/>
        </w:rPr>
        <w:t xml:space="preserve"> with respect to the muscarinic acetylcholine receptor</w:t>
      </w:r>
      <w:r w:rsidR="00677AF0" w:rsidRPr="009B362C">
        <w:rPr>
          <w:lang w:val="en-US"/>
        </w:rPr>
        <w:t xml:space="preserve"> M2 gene (</w:t>
      </w:r>
      <w:r w:rsidR="00677AF0" w:rsidRPr="009B362C">
        <w:rPr>
          <w:color w:val="131313"/>
          <w:szCs w:val="24"/>
          <w:lang w:val="en-CA" w:eastAsia="en-CA"/>
        </w:rPr>
        <w:t>CHRM2), which is implicated in neurocognitive processes related to sensation-seeking and disinhibition</w:t>
      </w:r>
      <w:r w:rsidR="003F527F" w:rsidRPr="009B362C">
        <w:rPr>
          <w:color w:val="131313"/>
          <w:szCs w:val="24"/>
          <w:lang w:val="en-CA" w:eastAsia="en-CA"/>
        </w:rPr>
        <w:t xml:space="preserve"> </w:t>
      </w:r>
      <w:r w:rsidR="00536D0C" w:rsidRPr="009B362C">
        <w:rPr>
          <w:color w:val="131313"/>
          <w:szCs w:val="24"/>
          <w:lang w:val="en-CA" w:eastAsia="en-CA"/>
        </w:rPr>
        <w:fldChar w:fldCharType="begin">
          <w:fldData xml:space="preserve">PEVuZE5vdGU+PENpdGU+PEF1dGhvcj5EaWNrPC9BdXRob3I+PFllYXI+MjAxMTwvWWVhcj48UmVj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</w:fldData>
        </w:fldChar>
      </w:r>
      <w:r w:rsidR="003F527F" w:rsidRPr="009B362C">
        <w:rPr>
          <w:color w:val="131313"/>
          <w:szCs w:val="24"/>
          <w:lang w:val="en-CA" w:eastAsia="en-CA"/>
        </w:rPr>
        <w:instrText xml:space="preserve"> ADDIN EN.CITE </w:instrText>
      </w:r>
      <w:r w:rsidR="00536D0C" w:rsidRPr="009B362C">
        <w:rPr>
          <w:color w:val="131313"/>
          <w:szCs w:val="24"/>
          <w:lang w:val="en-CA" w:eastAsia="en-CA"/>
        </w:rPr>
        <w:fldChar w:fldCharType="begin">
          <w:fldData xml:space="preserve">PEVuZE5vdGU+PENpdGU+PEF1dGhvcj5EaWNrPC9BdXRob3I+PFllYXI+MjAxMTwvWWVhcj48UmVj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</w:fldData>
        </w:fldChar>
      </w:r>
      <w:r w:rsidR="003F527F" w:rsidRPr="009B362C">
        <w:rPr>
          <w:color w:val="131313"/>
          <w:szCs w:val="24"/>
          <w:lang w:val="en-CA" w:eastAsia="en-CA"/>
        </w:rPr>
        <w:instrText xml:space="preserve"> ADDIN EN.CITE.DATA </w:instrText>
      </w:r>
      <w:r w:rsidR="00536D0C" w:rsidRPr="009B362C">
        <w:rPr>
          <w:color w:val="131313"/>
          <w:szCs w:val="24"/>
          <w:lang w:val="en-CA" w:eastAsia="en-CA"/>
        </w:rPr>
      </w:r>
      <w:r w:rsidR="00536D0C" w:rsidRPr="009B362C">
        <w:rPr>
          <w:color w:val="131313"/>
          <w:szCs w:val="24"/>
          <w:lang w:val="en-CA" w:eastAsia="en-CA"/>
        </w:rPr>
        <w:fldChar w:fldCharType="end"/>
      </w:r>
      <w:r w:rsidR="00536D0C" w:rsidRPr="009B362C">
        <w:rPr>
          <w:color w:val="131313"/>
          <w:szCs w:val="24"/>
          <w:lang w:val="en-CA" w:eastAsia="en-CA"/>
        </w:rPr>
      </w:r>
      <w:r w:rsidR="00536D0C" w:rsidRPr="009B362C">
        <w:rPr>
          <w:color w:val="131313"/>
          <w:szCs w:val="24"/>
          <w:lang w:val="en-CA" w:eastAsia="en-CA"/>
        </w:rPr>
        <w:fldChar w:fldCharType="separate"/>
      </w:r>
      <w:r w:rsidR="003F527F" w:rsidRPr="009B362C">
        <w:rPr>
          <w:noProof/>
          <w:color w:val="131313"/>
          <w:szCs w:val="24"/>
          <w:lang w:val="en-CA" w:eastAsia="en-CA"/>
        </w:rPr>
        <w:t>(</w:t>
      </w:r>
      <w:hyperlink w:anchor="_ENREF_34" w:tooltip="Dick, 2011 #8190" w:history="1">
        <w:r w:rsidR="001660BD" w:rsidRPr="009B362C">
          <w:rPr>
            <w:noProof/>
            <w:color w:val="131313"/>
            <w:szCs w:val="24"/>
            <w:lang w:val="en-CA" w:eastAsia="en-CA"/>
          </w:rPr>
          <w:t>Dick et al., 2011</w:t>
        </w:r>
      </w:hyperlink>
      <w:r w:rsidR="003F527F" w:rsidRPr="009B362C">
        <w:rPr>
          <w:noProof/>
          <w:color w:val="131313"/>
          <w:szCs w:val="24"/>
          <w:lang w:val="en-CA" w:eastAsia="en-CA"/>
        </w:rPr>
        <w:t>)</w:t>
      </w:r>
      <w:r w:rsidR="00536D0C" w:rsidRPr="009B362C">
        <w:rPr>
          <w:color w:val="131313"/>
          <w:szCs w:val="24"/>
          <w:lang w:val="en-CA" w:eastAsia="en-CA"/>
        </w:rPr>
        <w:fldChar w:fldCharType="end"/>
      </w:r>
      <w:r w:rsidR="00677AF0" w:rsidRPr="009B362C">
        <w:rPr>
          <w:color w:val="131313"/>
          <w:szCs w:val="24"/>
          <w:lang w:val="en-CA" w:eastAsia="en-CA"/>
        </w:rPr>
        <w:t xml:space="preserve">. Specifically, the likelihood of showing moderate to high levels of self-reported externalizing behavior from ages 12 through 22 years increased with each additional copy of the minor allelic (‘G’) variant of the CHRM2 gene, compared to individuals who only carried the ‘A’ allele. Moreover, this association was exacerbated in individuals who reported affiliating with highly antisocial peers at age 12 years. </w:t>
      </w:r>
      <w:r w:rsidR="00E81F45" w:rsidRPr="009B362C">
        <w:rPr>
          <w:lang w:val="en-US"/>
        </w:rPr>
        <w:t>Finally, Kretschmer</w:t>
      </w:r>
      <w:r w:rsidR="005E01A9" w:rsidRPr="009B362C">
        <w:rPr>
          <w:lang w:val="en-US"/>
        </w:rPr>
        <w:t xml:space="preserve"> et al.</w:t>
      </w:r>
      <w:r w:rsidR="00E81F45" w:rsidRPr="009B362C">
        <w:rPr>
          <w:lang w:val="en-US"/>
        </w:rPr>
        <w:t xml:space="preserve"> </w:t>
      </w:r>
      <w:r w:rsidR="00536D0C" w:rsidRPr="009B362C">
        <w:rPr>
          <w:lang w:val="en-US"/>
        </w:rPr>
        <w:fldChar w:fldCharType="begin"/>
      </w:r>
      <w:r w:rsidR="00DD2573" w:rsidRPr="009B362C">
        <w:rPr>
          <w:lang w:val="en-US"/>
        </w:rPr>
        <w:instrText xml:space="preserve"> ADDIN EN.CITE &lt;EndNote&gt;&lt;Cite ExcludeAuth="1"&gt;&lt;Author&gt;Kretschmer&lt;/Author&gt;&lt;Year&gt;2014&lt;/Year&gt;&lt;RecNum&gt;8111&lt;/RecNum&gt;&lt;DisplayText&gt;(2014)&lt;/DisplayText&gt;&lt;record&gt;&lt;rec-number&gt;8111&lt;/rec-number&gt;&lt;foreign-keys&gt;&lt;key app="EN" db-id="vrffdvpvldr29ne0z24pvw9tserwwrxxrpta"&gt;8111&lt;/key&gt;&lt;/foreign-keys&gt;&lt;ref-type name="Journal Article"&gt;17&lt;/ref-type&gt;&lt;contributors&gt;&lt;authors&gt;&lt;author&gt;Kretschmer, T.&lt;/author&gt;&lt;author&gt;Vitaro, F.&lt;/author&gt;&lt;author&gt;Barker, E. D.&lt;/author&gt;&lt;/authors&gt;&lt;/contributors&gt;&lt;titles&gt;&lt;title&gt;The association between peer and own aggression is moderated by the BDNF val-met polymorphism&lt;/title&gt;&lt;secondary-title&gt;Journal of Research on Adolescence&lt;/secondary-title&gt;&lt;/titles&gt;&lt;periodical&gt;&lt;full-title&gt;Journal of Research on Adolescence&lt;/full-title&gt;&lt;/periodical&gt;&lt;pages&gt;177-185&lt;/pages&gt;&lt;volume&gt;24&lt;/volume&gt;&lt;number&gt;1&lt;/number&gt;&lt;dates&gt;&lt;year&gt;2014&lt;/year&gt;&lt;/dates&gt;&lt;urls&gt;&lt;related-urls&gt;&lt;url&gt;PDF&lt;/url&gt;&lt;/related-urls&gt;&lt;/urls&gt;&lt;electronic-resource-num&gt;10.1111/jora.12050&lt;/electronic-resource-num&gt;&lt;/record&gt;&lt;/Cite&gt;&lt;/EndNote&gt;</w:instrText>
      </w:r>
      <w:r w:rsidR="00536D0C" w:rsidRPr="009B362C">
        <w:rPr>
          <w:lang w:val="en-US"/>
        </w:rPr>
        <w:fldChar w:fldCharType="separate"/>
      </w:r>
      <w:r w:rsidR="00DD2573" w:rsidRPr="009B362C">
        <w:rPr>
          <w:noProof/>
          <w:lang w:val="en-US"/>
        </w:rPr>
        <w:t>(</w:t>
      </w:r>
      <w:hyperlink w:anchor="_ENREF_59" w:tooltip="Kretschmer, 2014 #8111" w:history="1">
        <w:r w:rsidR="001660BD" w:rsidRPr="009B362C">
          <w:rPr>
            <w:noProof/>
            <w:lang w:val="en-US"/>
          </w:rPr>
          <w:t>2014</w:t>
        </w:r>
      </w:hyperlink>
      <w:r w:rsidR="00DD2573" w:rsidRPr="009B362C">
        <w:rPr>
          <w:noProof/>
          <w:lang w:val="en-US"/>
        </w:rPr>
        <w:t>)</w:t>
      </w:r>
      <w:r w:rsidR="00536D0C" w:rsidRPr="009B362C">
        <w:rPr>
          <w:lang w:val="en-US"/>
        </w:rPr>
        <w:fldChar w:fldCharType="end"/>
      </w:r>
      <w:r w:rsidR="00E81F45" w:rsidRPr="009B362C">
        <w:rPr>
          <w:lang w:val="en-US"/>
        </w:rPr>
        <w:t xml:space="preserve"> found</w:t>
      </w:r>
      <w:r w:rsidR="002941B1" w:rsidRPr="009B362C">
        <w:rPr>
          <w:lang w:val="en-US"/>
        </w:rPr>
        <w:t xml:space="preserve"> </w:t>
      </w:r>
      <w:r w:rsidR="00E81F45" w:rsidRPr="009B362C">
        <w:rPr>
          <w:lang w:val="en-US"/>
        </w:rPr>
        <w:t xml:space="preserve">that </w:t>
      </w:r>
      <w:r w:rsidR="005E0EB9" w:rsidRPr="009B362C">
        <w:rPr>
          <w:lang w:val="en-US"/>
        </w:rPr>
        <w:t>exposure to deviant peers</w:t>
      </w:r>
      <w:r w:rsidR="002E3D8D" w:rsidRPr="009B362C">
        <w:rPr>
          <w:lang w:val="en-US"/>
        </w:rPr>
        <w:t xml:space="preserve"> </w:t>
      </w:r>
      <w:r w:rsidR="005E0EB9" w:rsidRPr="009B362C">
        <w:rPr>
          <w:lang w:val="en-US"/>
        </w:rPr>
        <w:t>during childhood (</w:t>
      </w:r>
      <w:r w:rsidR="006231C6" w:rsidRPr="009B362C">
        <w:rPr>
          <w:lang w:val="en-US"/>
        </w:rPr>
        <w:t xml:space="preserve">i.e., at </w:t>
      </w:r>
      <w:r w:rsidR="005E0EB9" w:rsidRPr="009B362C">
        <w:rPr>
          <w:lang w:val="en-US"/>
        </w:rPr>
        <w:t xml:space="preserve">age 10) was related to a greater </w:t>
      </w:r>
      <w:r w:rsidR="006C4335" w:rsidRPr="009B362C">
        <w:rPr>
          <w:lang w:val="en-US"/>
        </w:rPr>
        <w:t xml:space="preserve">risk </w:t>
      </w:r>
      <w:r w:rsidR="006231C6" w:rsidRPr="009B362C">
        <w:rPr>
          <w:lang w:val="en-US"/>
        </w:rPr>
        <w:t xml:space="preserve">of </w:t>
      </w:r>
      <w:r w:rsidR="006C4335" w:rsidRPr="009B362C">
        <w:rPr>
          <w:lang w:val="en-US"/>
        </w:rPr>
        <w:t>aggression</w:t>
      </w:r>
      <w:r w:rsidR="005E0EB9" w:rsidRPr="009B362C">
        <w:rPr>
          <w:lang w:val="en-US"/>
        </w:rPr>
        <w:t xml:space="preserve"> in adolescence</w:t>
      </w:r>
      <w:r w:rsidR="006C4335" w:rsidRPr="009B362C">
        <w:rPr>
          <w:lang w:val="en-US"/>
        </w:rPr>
        <w:t xml:space="preserve"> </w:t>
      </w:r>
      <w:r w:rsidR="00576421" w:rsidRPr="009B362C">
        <w:rPr>
          <w:lang w:val="en-US"/>
        </w:rPr>
        <w:t xml:space="preserve">(i.e., at age 15) </w:t>
      </w:r>
      <w:r w:rsidR="006231C6" w:rsidRPr="009B362C">
        <w:rPr>
          <w:lang w:val="en-US"/>
        </w:rPr>
        <w:t xml:space="preserve">for </w:t>
      </w:r>
      <w:r w:rsidR="006C4335" w:rsidRPr="009B362C">
        <w:rPr>
          <w:lang w:val="en-US"/>
        </w:rPr>
        <w:t xml:space="preserve">carriers of the met/met variant </w:t>
      </w:r>
      <w:r w:rsidR="005E0EB9" w:rsidRPr="009B362C">
        <w:rPr>
          <w:lang w:val="en-US"/>
        </w:rPr>
        <w:t>than for</w:t>
      </w:r>
      <w:r w:rsidR="006C4335" w:rsidRPr="009B362C">
        <w:rPr>
          <w:lang w:val="en-US"/>
        </w:rPr>
        <w:t xml:space="preserve"> carriers of the val/val variant</w:t>
      </w:r>
      <w:r w:rsidR="005E0EB9" w:rsidRPr="009B362C">
        <w:rPr>
          <w:lang w:val="en-US"/>
        </w:rPr>
        <w:t xml:space="preserve"> of the BDNF</w:t>
      </w:r>
      <w:r w:rsidR="006231C6" w:rsidRPr="009B362C">
        <w:rPr>
          <w:lang w:val="en-US"/>
        </w:rPr>
        <w:t xml:space="preserve"> </w:t>
      </w:r>
      <w:r w:rsidR="006C4335" w:rsidRPr="009B362C">
        <w:rPr>
          <w:lang w:val="en-US"/>
        </w:rPr>
        <w:t>polymorphi</w:t>
      </w:r>
      <w:r w:rsidR="002E3D8D" w:rsidRPr="009B362C">
        <w:rPr>
          <w:lang w:val="en-US"/>
        </w:rPr>
        <w:t>sm</w:t>
      </w:r>
      <w:r w:rsidR="005E0EB9" w:rsidRPr="009B362C">
        <w:rPr>
          <w:lang w:val="en-US"/>
        </w:rPr>
        <w:t>, which is</w:t>
      </w:r>
      <w:r w:rsidR="002E3D8D" w:rsidRPr="009B362C">
        <w:rPr>
          <w:lang w:val="en-US"/>
        </w:rPr>
        <w:t xml:space="preserve"> </w:t>
      </w:r>
      <w:r w:rsidR="006C4335" w:rsidRPr="009B362C">
        <w:rPr>
          <w:lang w:val="en-US"/>
        </w:rPr>
        <w:t>impli</w:t>
      </w:r>
      <w:r w:rsidR="002A7605" w:rsidRPr="009B362C">
        <w:rPr>
          <w:lang w:val="en-US"/>
        </w:rPr>
        <w:t>cat</w:t>
      </w:r>
      <w:r w:rsidR="006C4335" w:rsidRPr="009B362C">
        <w:rPr>
          <w:lang w:val="en-US"/>
        </w:rPr>
        <w:t>ed in the regulation of responses to stress</w:t>
      </w:r>
      <w:r w:rsidR="006C2F32" w:rsidRPr="009B362C">
        <w:rPr>
          <w:lang w:val="en-US"/>
        </w:rPr>
        <w:t xml:space="preserve"> </w:t>
      </w:r>
      <w:r w:rsidR="00536D0C" w:rsidRPr="009B362C">
        <w:rPr>
          <w:lang w:val="en-US"/>
        </w:rPr>
        <w:fldChar w:fldCharType="begin">
          <w:fldData xml:space="preserve">PEVuZE5vdGU+PENpdGU+PEF1dGhvcj5Db2x6YXRvPC9BdXRob3I+PFllYXI+MjAxMTwvWWVhcj48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==
</w:fldData>
        </w:fldChar>
      </w:r>
      <w:r w:rsidR="006C2F32" w:rsidRPr="009B362C">
        <w:rPr>
          <w:lang w:val="en-US"/>
        </w:rPr>
        <w:instrText xml:space="preserve"> ADDIN EN.CITE </w:instrText>
      </w:r>
      <w:r w:rsidR="00536D0C" w:rsidRPr="009B362C">
        <w:rPr>
          <w:lang w:val="en-US"/>
        </w:rPr>
        <w:fldChar w:fldCharType="begin">
          <w:fldData xml:space="preserve">PEVuZE5vdGU+PENpdGU+PEF1dGhvcj5Db2x6YXRvPC9BdXRob3I+PFllYXI+MjAxMTwvWWVhcj48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==
</w:fldData>
        </w:fldChar>
      </w:r>
      <w:r w:rsidR="006C2F32"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6C2F32" w:rsidRPr="009B362C">
        <w:rPr>
          <w:noProof/>
          <w:lang w:val="en-US"/>
        </w:rPr>
        <w:t>(</w:t>
      </w:r>
      <w:hyperlink w:anchor="_ENREF_30" w:tooltip="Colzato, 2011 #8163" w:history="1">
        <w:r w:rsidR="001660BD" w:rsidRPr="009B362C">
          <w:rPr>
            <w:noProof/>
            <w:lang w:val="en-US"/>
          </w:rPr>
          <w:t>Colzato, van der Does, Kouwenhoven, Elzinga, &amp; Hommel, 2011</w:t>
        </w:r>
      </w:hyperlink>
      <w:r w:rsidR="006C2F32" w:rsidRPr="009B362C">
        <w:rPr>
          <w:noProof/>
          <w:lang w:val="en-US"/>
        </w:rPr>
        <w:t>)</w:t>
      </w:r>
      <w:r w:rsidR="00536D0C" w:rsidRPr="009B362C">
        <w:rPr>
          <w:lang w:val="en-US"/>
        </w:rPr>
        <w:fldChar w:fldCharType="end"/>
      </w:r>
      <w:r w:rsidR="006C4335" w:rsidRPr="009B362C">
        <w:rPr>
          <w:lang w:val="en-US"/>
        </w:rPr>
        <w:t xml:space="preserve">. </w:t>
      </w:r>
    </w:p>
    <w:p w14:paraId="5A3DB6DD" w14:textId="77777777" w:rsidR="005E6E3F" w:rsidRPr="009B362C" w:rsidRDefault="001E69C9">
      <w:pPr>
        <w:autoSpaceDE w:val="0"/>
        <w:autoSpaceDN w:val="0"/>
        <w:adjustRightInd w:val="0"/>
        <w:spacing w:line="480" w:lineRule="auto"/>
        <w:ind w:firstLine="720"/>
        <w:rPr>
          <w:u w:val="single"/>
          <w:lang w:val="en-CA"/>
        </w:rPr>
      </w:pPr>
      <w:r w:rsidRPr="009B362C">
        <w:rPr>
          <w:rFonts w:cs="Times New Roman"/>
          <w:color w:val="131313"/>
          <w:szCs w:val="24"/>
          <w:lang w:val="en-CA" w:eastAsia="en-CA"/>
        </w:rPr>
        <w:t xml:space="preserve">To our knowledge, only one study has </w:t>
      </w:r>
      <w:r w:rsidR="00EE7217" w:rsidRPr="009B362C">
        <w:rPr>
          <w:rFonts w:cs="Times New Roman"/>
          <w:color w:val="131313"/>
          <w:szCs w:val="24"/>
          <w:lang w:val="en-CA" w:eastAsia="en-CA"/>
        </w:rPr>
        <w:t>tested</w:t>
      </w:r>
      <w:r w:rsidRPr="009B362C">
        <w:rPr>
          <w:rFonts w:cs="Times New Roman"/>
          <w:color w:val="131313"/>
          <w:szCs w:val="24"/>
          <w:lang w:val="en-CA" w:eastAsia="en-CA"/>
        </w:rPr>
        <w:t xml:space="preserve"> a possible</w:t>
      </w:r>
      <w:r w:rsidR="001751EF" w:rsidRPr="009B362C">
        <w:rPr>
          <w:rFonts w:cs="Times New Roman"/>
          <w:color w:val="131313"/>
          <w:szCs w:val="24"/>
          <w:lang w:val="en-CA" w:eastAsia="en-CA"/>
        </w:rPr>
        <w:t xml:space="preserve"> interaction between DPA and specific</w:t>
      </w:r>
      <w:r w:rsidRPr="009B362C">
        <w:rPr>
          <w:rFonts w:cs="Times New Roman"/>
          <w:color w:val="131313"/>
          <w:szCs w:val="24"/>
          <w:lang w:val="en-CA" w:eastAsia="en-CA"/>
        </w:rPr>
        <w:t xml:space="preserve"> measured</w:t>
      </w:r>
      <w:r w:rsidR="001751EF" w:rsidRPr="009B362C">
        <w:rPr>
          <w:rFonts w:cs="Times New Roman"/>
          <w:color w:val="131313"/>
          <w:szCs w:val="24"/>
          <w:lang w:val="en-CA" w:eastAsia="en-CA"/>
        </w:rPr>
        <w:t xml:space="preserve"> genes </w:t>
      </w:r>
      <w:r w:rsidRPr="009B362C">
        <w:rPr>
          <w:rFonts w:cs="Times New Roman"/>
          <w:color w:val="131313"/>
          <w:szCs w:val="24"/>
          <w:lang w:val="en-CA" w:eastAsia="en-CA"/>
        </w:rPr>
        <w:t xml:space="preserve">in </w:t>
      </w:r>
      <w:r w:rsidR="0037018D" w:rsidRPr="009B362C">
        <w:rPr>
          <w:rFonts w:cs="Times New Roman"/>
          <w:color w:val="131313"/>
          <w:szCs w:val="24"/>
          <w:lang w:val="en-CA" w:eastAsia="en-CA"/>
        </w:rPr>
        <w:t>young children</w:t>
      </w:r>
      <w:r w:rsidRPr="009B362C">
        <w:rPr>
          <w:rFonts w:cs="Times New Roman"/>
          <w:color w:val="131313"/>
          <w:szCs w:val="24"/>
          <w:lang w:val="en-CA" w:eastAsia="en-CA"/>
        </w:rPr>
        <w:t xml:space="preserve">. </w:t>
      </w:r>
      <w:r w:rsidR="00D4640E" w:rsidRPr="009B362C">
        <w:rPr>
          <w:rFonts w:cs="Times New Roman"/>
          <w:color w:val="131313"/>
          <w:szCs w:val="24"/>
          <w:lang w:val="en-CA" w:eastAsia="en-CA"/>
        </w:rPr>
        <w:t xml:space="preserve">The study focused on the </w:t>
      </w:r>
      <w:r w:rsidR="001751EF" w:rsidRPr="009B362C">
        <w:rPr>
          <w:szCs w:val="24"/>
          <w:lang w:val="en-CA" w:eastAsia="en-CA"/>
        </w:rPr>
        <w:t>DRD4 polymorphism, which ha</w:t>
      </w:r>
      <w:r w:rsidR="00D4640E" w:rsidRPr="009B362C">
        <w:rPr>
          <w:szCs w:val="24"/>
          <w:lang w:val="en-CA" w:eastAsia="en-CA"/>
        </w:rPr>
        <w:t>d</w:t>
      </w:r>
      <w:r w:rsidR="001751EF" w:rsidRPr="009B362C">
        <w:rPr>
          <w:szCs w:val="24"/>
          <w:lang w:val="en-CA" w:eastAsia="en-CA"/>
        </w:rPr>
        <w:t xml:space="preserve"> been associated with ADHD in children </w:t>
      </w:r>
      <w:r w:rsidR="00D4640E" w:rsidRPr="009B362C">
        <w:rPr>
          <w:szCs w:val="24"/>
          <w:lang w:val="en-CA" w:eastAsia="en-CA"/>
        </w:rPr>
        <w:t>in previous research</w:t>
      </w:r>
      <w:r w:rsidR="00EE1243" w:rsidRPr="009B362C">
        <w:rPr>
          <w:szCs w:val="24"/>
          <w:lang w:val="en-CA" w:eastAsia="en-CA"/>
        </w:rPr>
        <w:t xml:space="preserve"> </w:t>
      </w:r>
      <w:r w:rsidR="00536D0C" w:rsidRPr="009B362C">
        <w:rPr>
          <w:szCs w:val="24"/>
          <w:lang w:val="en-CA" w:eastAsia="en-CA"/>
        </w:rPr>
        <w:fldChar w:fldCharType="begin">
          <w:fldData xml:space="preserve">PEVuZE5vdGU+PENpdGU+PEF1dGhvcj5Hb3JuaWNrPC9BdXRob3I+PFllYXI+MjAwNzwvWWVhcj48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</w:fldData>
        </w:fldChar>
      </w:r>
      <w:r w:rsidR="00AA7DD0" w:rsidRPr="009B362C">
        <w:rPr>
          <w:szCs w:val="24"/>
          <w:lang w:val="en-CA" w:eastAsia="en-CA"/>
        </w:rPr>
        <w:instrText xml:space="preserve"> ADDIN EN.CITE </w:instrText>
      </w:r>
      <w:r w:rsidR="00536D0C" w:rsidRPr="009B362C">
        <w:rPr>
          <w:szCs w:val="24"/>
          <w:lang w:val="en-CA" w:eastAsia="en-CA"/>
        </w:rPr>
        <w:fldChar w:fldCharType="begin">
          <w:fldData xml:space="preserve">PEVuZE5vdGU+PENpdGU+PEF1dGhvcj5Hb3JuaWNrPC9BdXRob3I+PFllYXI+MjAwNzwvWWVhcj48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</w:fldData>
        </w:fldChar>
      </w:r>
      <w:r w:rsidR="00AA7DD0" w:rsidRPr="009B362C">
        <w:rPr>
          <w:szCs w:val="24"/>
          <w:lang w:val="en-CA" w:eastAsia="en-CA"/>
        </w:rPr>
        <w:instrText xml:space="preserve"> ADDIN EN.CITE.DATA </w:instrText>
      </w:r>
      <w:r w:rsidR="00536D0C" w:rsidRPr="009B362C">
        <w:rPr>
          <w:szCs w:val="24"/>
          <w:lang w:val="en-CA" w:eastAsia="en-CA"/>
        </w:rPr>
      </w:r>
      <w:r w:rsidR="00536D0C" w:rsidRPr="009B362C">
        <w:rPr>
          <w:szCs w:val="24"/>
          <w:lang w:val="en-CA" w:eastAsia="en-CA"/>
        </w:rPr>
        <w:fldChar w:fldCharType="end"/>
      </w:r>
      <w:r w:rsidR="00536D0C" w:rsidRPr="009B362C">
        <w:rPr>
          <w:szCs w:val="24"/>
          <w:lang w:val="en-CA" w:eastAsia="en-CA"/>
        </w:rPr>
      </w:r>
      <w:r w:rsidR="00536D0C" w:rsidRPr="009B362C">
        <w:rPr>
          <w:szCs w:val="24"/>
          <w:lang w:val="en-CA" w:eastAsia="en-CA"/>
        </w:rPr>
        <w:fldChar w:fldCharType="separate"/>
      </w:r>
      <w:r w:rsidR="00C323DD" w:rsidRPr="009B362C">
        <w:rPr>
          <w:noProof/>
          <w:szCs w:val="24"/>
          <w:lang w:val="en-CA" w:eastAsia="en-CA"/>
        </w:rPr>
        <w:t>(</w:t>
      </w:r>
      <w:hyperlink w:anchor="_ENREF_47" w:tooltip="Gornick, 2007 #8179" w:history="1">
        <w:r w:rsidR="001660BD" w:rsidRPr="009B362C">
          <w:rPr>
            <w:noProof/>
            <w:szCs w:val="24"/>
            <w:lang w:val="en-CA" w:eastAsia="en-CA"/>
          </w:rPr>
          <w:t>Gornick et al., 2007</w:t>
        </w:r>
      </w:hyperlink>
      <w:r w:rsidR="00C323DD" w:rsidRPr="009B362C">
        <w:rPr>
          <w:noProof/>
          <w:szCs w:val="24"/>
          <w:lang w:val="en-CA" w:eastAsia="en-CA"/>
        </w:rPr>
        <w:t xml:space="preserve">; </w:t>
      </w:r>
      <w:hyperlink w:anchor="_ENREF_70" w:tooltip="Li, 2006 #8180" w:history="1">
        <w:r w:rsidR="001660BD" w:rsidRPr="009B362C">
          <w:rPr>
            <w:noProof/>
            <w:szCs w:val="24"/>
            <w:lang w:val="en-CA" w:eastAsia="en-CA"/>
          </w:rPr>
          <w:t>Li, Sham, Owen, &amp; He, 2006</w:t>
        </w:r>
      </w:hyperlink>
      <w:r w:rsidR="00C323DD" w:rsidRPr="009B362C">
        <w:rPr>
          <w:noProof/>
          <w:szCs w:val="24"/>
          <w:lang w:val="en-CA" w:eastAsia="en-CA"/>
        </w:rPr>
        <w:t>)</w:t>
      </w:r>
      <w:r w:rsidR="00536D0C" w:rsidRPr="009B362C">
        <w:rPr>
          <w:szCs w:val="24"/>
          <w:lang w:val="en-CA" w:eastAsia="en-CA"/>
        </w:rPr>
        <w:fldChar w:fldCharType="end"/>
      </w:r>
      <w:r w:rsidR="00D4640E" w:rsidRPr="009B362C">
        <w:rPr>
          <w:szCs w:val="24"/>
          <w:lang w:val="en-CA" w:eastAsia="en-CA"/>
        </w:rPr>
        <w:t xml:space="preserve">. </w:t>
      </w:r>
      <w:r w:rsidR="00D4640E" w:rsidRPr="009B362C">
        <w:rPr>
          <w:color w:val="131313"/>
          <w:szCs w:val="24"/>
          <w:lang w:val="en-CA" w:eastAsia="en-CA"/>
        </w:rPr>
        <w:t>The authors observed p</w:t>
      </w:r>
      <w:r w:rsidR="00456B28" w:rsidRPr="009B362C">
        <w:rPr>
          <w:color w:val="131313"/>
          <w:szCs w:val="24"/>
          <w:lang w:val="en-CA" w:eastAsia="en-CA"/>
        </w:rPr>
        <w:t xml:space="preserve">reschoolers </w:t>
      </w:r>
      <w:r w:rsidR="00456B28" w:rsidRPr="009B362C">
        <w:rPr>
          <w:szCs w:val="24"/>
          <w:lang w:val="en-CA" w:eastAsia="en-CA"/>
        </w:rPr>
        <w:t>while interacting with an unfamiliar same-age, same-sex peer during a free play paradigm in a laboratory setting</w:t>
      </w:r>
      <w:r w:rsidR="003737EF" w:rsidRPr="009B362C">
        <w:rPr>
          <w:szCs w:val="24"/>
          <w:lang w:val="en-CA" w:eastAsia="en-CA"/>
        </w:rPr>
        <w:t xml:space="preserve"> </w:t>
      </w:r>
      <w:r w:rsidR="00536D0C" w:rsidRPr="009B362C">
        <w:rPr>
          <w:szCs w:val="24"/>
          <w:lang w:val="en-CA" w:eastAsia="en-CA"/>
        </w:rPr>
        <w:fldChar w:fldCharType="begin">
          <w:fldData xml:space="preserve">PEVuZE5vdGU+PENpdGU+PEF1dGhvcj5EaUxhbGxhPC9BdXRob3I+PFllYXI+MjAwOTwvWWVhcj48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==
</w:fldData>
        </w:fldChar>
      </w:r>
      <w:r w:rsidR="003737EF" w:rsidRPr="009B362C">
        <w:rPr>
          <w:szCs w:val="24"/>
          <w:lang w:val="en-CA" w:eastAsia="en-CA"/>
        </w:rPr>
        <w:instrText xml:space="preserve"> ADDIN EN.CITE </w:instrText>
      </w:r>
      <w:r w:rsidR="00536D0C" w:rsidRPr="009B362C">
        <w:rPr>
          <w:szCs w:val="24"/>
          <w:lang w:val="en-CA" w:eastAsia="en-CA"/>
        </w:rPr>
        <w:fldChar w:fldCharType="begin">
          <w:fldData xml:space="preserve">PEVuZE5vdGU+PENpdGU+PEF1dGhvcj5EaUxhbGxhPC9BdXRob3I+PFllYXI+MjAwOTwvWWVhcj48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==
</w:fldData>
        </w:fldChar>
      </w:r>
      <w:r w:rsidR="003737EF" w:rsidRPr="009B362C">
        <w:rPr>
          <w:szCs w:val="24"/>
          <w:lang w:val="en-CA" w:eastAsia="en-CA"/>
        </w:rPr>
        <w:instrText xml:space="preserve"> ADDIN EN.CITE.DATA </w:instrText>
      </w:r>
      <w:r w:rsidR="00536D0C" w:rsidRPr="009B362C">
        <w:rPr>
          <w:szCs w:val="24"/>
          <w:lang w:val="en-CA" w:eastAsia="en-CA"/>
        </w:rPr>
      </w:r>
      <w:r w:rsidR="00536D0C" w:rsidRPr="009B362C">
        <w:rPr>
          <w:szCs w:val="24"/>
          <w:lang w:val="en-CA" w:eastAsia="en-CA"/>
        </w:rPr>
        <w:fldChar w:fldCharType="end"/>
      </w:r>
      <w:r w:rsidR="00536D0C" w:rsidRPr="009B362C">
        <w:rPr>
          <w:szCs w:val="24"/>
          <w:lang w:val="en-CA" w:eastAsia="en-CA"/>
        </w:rPr>
      </w:r>
      <w:r w:rsidR="00536D0C" w:rsidRPr="009B362C">
        <w:rPr>
          <w:szCs w:val="24"/>
          <w:lang w:val="en-CA" w:eastAsia="en-CA"/>
        </w:rPr>
        <w:fldChar w:fldCharType="separate"/>
      </w:r>
      <w:r w:rsidR="003737EF" w:rsidRPr="009B362C">
        <w:rPr>
          <w:noProof/>
          <w:szCs w:val="24"/>
          <w:lang w:val="en-CA" w:eastAsia="en-CA"/>
        </w:rPr>
        <w:t>(</w:t>
      </w:r>
      <w:hyperlink w:anchor="_ENREF_36" w:tooltip="DiLalla, 2009 #8181" w:history="1">
        <w:r w:rsidR="001660BD" w:rsidRPr="009B362C">
          <w:rPr>
            <w:noProof/>
            <w:szCs w:val="24"/>
            <w:lang w:val="en-CA" w:eastAsia="en-CA"/>
          </w:rPr>
          <w:t>DiLalla, Elam, &amp; Smolen, 2009</w:t>
        </w:r>
      </w:hyperlink>
      <w:r w:rsidR="003737EF" w:rsidRPr="009B362C">
        <w:rPr>
          <w:noProof/>
          <w:szCs w:val="24"/>
          <w:lang w:val="en-CA" w:eastAsia="en-CA"/>
        </w:rPr>
        <w:t>)</w:t>
      </w:r>
      <w:r w:rsidR="00536D0C" w:rsidRPr="009B362C">
        <w:rPr>
          <w:szCs w:val="24"/>
          <w:lang w:val="en-CA" w:eastAsia="en-CA"/>
        </w:rPr>
        <w:fldChar w:fldCharType="end"/>
      </w:r>
      <w:r w:rsidR="00456B28" w:rsidRPr="009B362C">
        <w:rPr>
          <w:szCs w:val="24"/>
          <w:lang w:val="en-CA" w:eastAsia="en-CA"/>
        </w:rPr>
        <w:t>. The results showed that</w:t>
      </w:r>
      <w:r w:rsidRPr="009B362C">
        <w:rPr>
          <w:szCs w:val="24"/>
          <w:lang w:val="en-CA" w:eastAsia="en-CA"/>
        </w:rPr>
        <w:t>,</w:t>
      </w:r>
      <w:r w:rsidR="00456B28" w:rsidRPr="009B362C">
        <w:rPr>
          <w:szCs w:val="24"/>
          <w:lang w:val="en-CA" w:eastAsia="en-CA"/>
        </w:rPr>
        <w:t xml:space="preserve"> when the peer was not aggressive, children with at least one long allele of DRD4</w:t>
      </w:r>
      <w:r w:rsidRPr="009B362C">
        <w:rPr>
          <w:szCs w:val="24"/>
          <w:lang w:val="en-CA" w:eastAsia="en-CA"/>
        </w:rPr>
        <w:t xml:space="preserve"> (i.e., the risk allele</w:t>
      </w:r>
      <w:r w:rsidR="00456B28" w:rsidRPr="009B362C">
        <w:rPr>
          <w:szCs w:val="24"/>
          <w:lang w:val="en-CA" w:eastAsia="en-CA"/>
        </w:rPr>
        <w:t>) were significantly more aggressive than children without the risk allele. In contrast, when the peer behaved aggressively</w:t>
      </w:r>
      <w:r w:rsidR="00FB1C8E" w:rsidRPr="009B362C">
        <w:rPr>
          <w:szCs w:val="24"/>
          <w:lang w:val="en-CA" w:eastAsia="en-CA"/>
        </w:rPr>
        <w:t>,</w:t>
      </w:r>
      <w:r w:rsidR="00456B28" w:rsidRPr="009B362C">
        <w:rPr>
          <w:szCs w:val="24"/>
          <w:lang w:val="en-CA" w:eastAsia="en-CA"/>
        </w:rPr>
        <w:t xml:space="preserve"> children with and </w:t>
      </w:r>
      <w:r w:rsidRPr="009B362C">
        <w:rPr>
          <w:szCs w:val="24"/>
          <w:lang w:val="en-CA" w:eastAsia="en-CA"/>
        </w:rPr>
        <w:t xml:space="preserve">children </w:t>
      </w:r>
      <w:r w:rsidR="00456B28" w:rsidRPr="009B362C">
        <w:rPr>
          <w:szCs w:val="24"/>
          <w:lang w:val="en-CA" w:eastAsia="en-CA"/>
        </w:rPr>
        <w:t xml:space="preserve">without the risk allele were </w:t>
      </w:r>
      <w:r w:rsidRPr="009B362C">
        <w:rPr>
          <w:szCs w:val="24"/>
          <w:lang w:val="en-CA" w:eastAsia="en-CA"/>
        </w:rPr>
        <w:t xml:space="preserve">equally </w:t>
      </w:r>
      <w:r w:rsidR="00456B28" w:rsidRPr="009B362C">
        <w:rPr>
          <w:szCs w:val="24"/>
          <w:lang w:val="en-CA" w:eastAsia="en-CA"/>
        </w:rPr>
        <w:t xml:space="preserve">highly aggressive. </w:t>
      </w:r>
      <w:r w:rsidRPr="009B362C">
        <w:rPr>
          <w:szCs w:val="24"/>
          <w:lang w:val="en-CA" w:eastAsia="en-CA"/>
        </w:rPr>
        <w:t>Interestingly</w:t>
      </w:r>
      <w:r w:rsidR="00456B28" w:rsidRPr="009B362C">
        <w:rPr>
          <w:szCs w:val="24"/>
          <w:lang w:val="en-CA" w:eastAsia="en-CA"/>
        </w:rPr>
        <w:t>, this pattern indicates a suppression process</w:t>
      </w:r>
      <w:r w:rsidR="00B735CC" w:rsidRPr="009B362C">
        <w:rPr>
          <w:szCs w:val="24"/>
          <w:lang w:val="en-CA" w:eastAsia="en-CA"/>
        </w:rPr>
        <w:t xml:space="preserve"> – rather than an enhancement process –</w:t>
      </w:r>
      <w:r w:rsidR="00456B28" w:rsidRPr="009B362C">
        <w:rPr>
          <w:szCs w:val="24"/>
          <w:lang w:val="en-CA" w:eastAsia="en-CA"/>
        </w:rPr>
        <w:t xml:space="preserve"> of GxE: In a </w:t>
      </w:r>
      <w:r w:rsidR="00456B28" w:rsidRPr="009B362C">
        <w:rPr>
          <w:szCs w:val="24"/>
          <w:lang w:val="en-CA" w:eastAsia="en-CA"/>
        </w:rPr>
        <w:lastRenderedPageBreak/>
        <w:t xml:space="preserve">benign peer environment, interindividual differences in aggressive behavior could be explained by children’s genetic vulnerability, whereas exposure to </w:t>
      </w:r>
      <w:r w:rsidR="0037018D" w:rsidRPr="009B362C">
        <w:rPr>
          <w:szCs w:val="24"/>
          <w:lang w:val="en-CA" w:eastAsia="en-CA"/>
        </w:rPr>
        <w:t xml:space="preserve">an </w:t>
      </w:r>
      <w:r w:rsidR="00456B28" w:rsidRPr="009B362C">
        <w:rPr>
          <w:szCs w:val="24"/>
          <w:lang w:val="en-CA" w:eastAsia="en-CA"/>
        </w:rPr>
        <w:t xml:space="preserve">aggressive peer environment </w:t>
      </w:r>
      <w:r w:rsidR="00456B28" w:rsidRPr="009B362C">
        <w:rPr>
          <w:lang w:val="en-CA" w:eastAsia="en-CA"/>
        </w:rPr>
        <w:t>was sufficient to elicit high aggression even in children without genetic risk.</w:t>
      </w:r>
      <w:r w:rsidR="00E54223" w:rsidRPr="009B362C">
        <w:rPr>
          <w:lang w:val="en-CA" w:eastAsia="en-CA"/>
        </w:rPr>
        <w:t xml:space="preserve"> These results are more in line with the predictions made by the Social Influence Model than those made by the Social Interaction Model.</w:t>
      </w:r>
    </w:p>
    <w:p w14:paraId="0C9D2D48" w14:textId="77777777" w:rsidR="00EA7538" w:rsidRPr="009B362C" w:rsidRDefault="001751EF" w:rsidP="009C66E8">
      <w:pPr>
        <w:spacing w:line="480" w:lineRule="auto"/>
        <w:ind w:firstLine="720"/>
        <w:rPr>
          <w:lang w:val="en-US"/>
        </w:rPr>
      </w:pPr>
      <w:r w:rsidRPr="009B362C">
        <w:rPr>
          <w:lang w:val="en-CA"/>
        </w:rPr>
        <w:t>Overall,</w:t>
      </w:r>
      <w:r w:rsidR="006B5C8A" w:rsidRPr="009B362C">
        <w:rPr>
          <w:lang w:val="en-US"/>
        </w:rPr>
        <w:t xml:space="preserve"> t</w:t>
      </w:r>
      <w:r w:rsidR="001A1865" w:rsidRPr="009B362C">
        <w:rPr>
          <w:lang w:val="en-US"/>
        </w:rPr>
        <w:t xml:space="preserve">he few existing </w:t>
      </w:r>
      <w:r w:rsidR="00EA7538" w:rsidRPr="009B362C">
        <w:rPr>
          <w:lang w:val="en-US"/>
        </w:rPr>
        <w:t xml:space="preserve">molecular genetic </w:t>
      </w:r>
      <w:r w:rsidR="002741C1" w:rsidRPr="009B362C">
        <w:rPr>
          <w:lang w:val="en-US"/>
        </w:rPr>
        <w:t xml:space="preserve">studies </w:t>
      </w:r>
      <w:r w:rsidR="006B5C8A" w:rsidRPr="009B362C">
        <w:rPr>
          <w:lang w:val="en-US"/>
        </w:rPr>
        <w:t xml:space="preserve">thus </w:t>
      </w:r>
      <w:r w:rsidR="001A1865" w:rsidRPr="009B362C">
        <w:rPr>
          <w:lang w:val="en-US"/>
        </w:rPr>
        <w:t>support the findings from</w:t>
      </w:r>
      <w:r w:rsidR="002741C1" w:rsidRPr="009B362C">
        <w:rPr>
          <w:lang w:val="en-US"/>
        </w:rPr>
        <w:t xml:space="preserve"> the quantitative</w:t>
      </w:r>
      <w:r w:rsidR="00EA7538" w:rsidRPr="009B362C">
        <w:rPr>
          <w:lang w:val="en-US"/>
        </w:rPr>
        <w:t xml:space="preserve"> genetic studies </w:t>
      </w:r>
      <w:r w:rsidR="001A1865" w:rsidRPr="009B362C">
        <w:rPr>
          <w:lang w:val="en-US"/>
        </w:rPr>
        <w:t xml:space="preserve">that </w:t>
      </w:r>
      <w:r w:rsidR="00B8526A" w:rsidRPr="009B362C">
        <w:rPr>
          <w:lang w:val="en-US"/>
        </w:rPr>
        <w:t>delinquent behavior</w:t>
      </w:r>
      <w:r w:rsidR="001A1865" w:rsidRPr="009B362C">
        <w:rPr>
          <w:lang w:val="en-US"/>
        </w:rPr>
        <w:t xml:space="preserve"> is influenced by an interactive effect of DPA and genetic factors.</w:t>
      </w:r>
      <w:r w:rsidR="00526514" w:rsidRPr="009B362C">
        <w:rPr>
          <w:lang w:val="en-US"/>
        </w:rPr>
        <w:t xml:space="preserve"> At least in adolescence, this interactive effect seems to correspond to an enhancement process, thus supporting the Social Interaction Model. </w:t>
      </w:r>
      <w:r w:rsidR="009C66E8" w:rsidRPr="009B362C">
        <w:rPr>
          <w:lang w:val="en-US"/>
        </w:rPr>
        <w:t>Whether the same holds true for young children is still unclear, however, as the few existing studies have produced equivocal results that are more in line with the Social Influence Model than with the Social Interaction Model.</w:t>
      </w:r>
      <w:r w:rsidR="007D04CB" w:rsidRPr="009B362C">
        <w:rPr>
          <w:lang w:val="en-US"/>
        </w:rPr>
        <w:t xml:space="preserve"> </w:t>
      </w:r>
    </w:p>
    <w:p w14:paraId="04DED357" w14:textId="77777777" w:rsidR="00BC62B6" w:rsidRPr="009B362C" w:rsidRDefault="00576421" w:rsidP="00576421">
      <w:pPr>
        <w:spacing w:line="480" w:lineRule="auto"/>
        <w:rPr>
          <w:lang w:val="en-US"/>
        </w:rPr>
      </w:pPr>
      <w:r w:rsidRPr="009B362C">
        <w:rPr>
          <w:b/>
          <w:lang w:val="en-US"/>
        </w:rPr>
        <w:t xml:space="preserve">Mechanisms that </w:t>
      </w:r>
      <w:r w:rsidR="00D726D0" w:rsidRPr="009B362C">
        <w:rPr>
          <w:b/>
          <w:lang w:val="en-US"/>
        </w:rPr>
        <w:t>C</w:t>
      </w:r>
      <w:r w:rsidRPr="009B362C">
        <w:rPr>
          <w:b/>
          <w:lang w:val="en-US"/>
        </w:rPr>
        <w:t xml:space="preserve">ould </w:t>
      </w:r>
      <w:r w:rsidR="00D726D0" w:rsidRPr="009B362C">
        <w:rPr>
          <w:b/>
          <w:lang w:val="en-US"/>
        </w:rPr>
        <w:t>A</w:t>
      </w:r>
      <w:r w:rsidRPr="009B362C">
        <w:rPr>
          <w:b/>
          <w:lang w:val="en-US"/>
        </w:rPr>
        <w:t xml:space="preserve">ccount for a </w:t>
      </w:r>
      <w:r w:rsidR="00D726D0" w:rsidRPr="009B362C">
        <w:rPr>
          <w:b/>
          <w:lang w:val="en-US"/>
        </w:rPr>
        <w:t>M</w:t>
      </w:r>
      <w:r w:rsidRPr="009B362C">
        <w:rPr>
          <w:b/>
          <w:lang w:val="en-US"/>
        </w:rPr>
        <w:t xml:space="preserve">ain or </w:t>
      </w:r>
      <w:r w:rsidR="00D726D0" w:rsidRPr="009B362C">
        <w:rPr>
          <w:b/>
          <w:lang w:val="en-US"/>
        </w:rPr>
        <w:t>M</w:t>
      </w:r>
      <w:r w:rsidRPr="009B362C">
        <w:rPr>
          <w:b/>
          <w:lang w:val="en-US"/>
        </w:rPr>
        <w:t xml:space="preserve">oderating </w:t>
      </w:r>
      <w:r w:rsidR="00D726D0" w:rsidRPr="009B362C">
        <w:rPr>
          <w:b/>
          <w:lang w:val="en-US"/>
        </w:rPr>
        <w:t>E</w:t>
      </w:r>
      <w:r w:rsidRPr="009B362C">
        <w:rPr>
          <w:b/>
          <w:lang w:val="en-US"/>
        </w:rPr>
        <w:t xml:space="preserve">ffect of </w:t>
      </w:r>
      <w:r w:rsidR="00455032" w:rsidRPr="009B362C">
        <w:rPr>
          <w:b/>
          <w:lang w:val="en-US"/>
        </w:rPr>
        <w:t xml:space="preserve">DPA </w:t>
      </w:r>
    </w:p>
    <w:p w14:paraId="735E5C36" w14:textId="77777777" w:rsidR="006C4335" w:rsidRPr="009B362C" w:rsidRDefault="00EA4FEB" w:rsidP="00455032">
      <w:pPr>
        <w:spacing w:line="480" w:lineRule="auto"/>
        <w:ind w:firstLine="720"/>
        <w:rPr>
          <w:lang w:val="en-US"/>
        </w:rPr>
      </w:pPr>
      <w:r w:rsidRPr="009B362C">
        <w:rPr>
          <w:lang w:val="en-US"/>
        </w:rPr>
        <w:t>T</w:t>
      </w:r>
      <w:r w:rsidR="009C66E8" w:rsidRPr="009B362C">
        <w:rPr>
          <w:lang w:val="en-US"/>
        </w:rPr>
        <w:t xml:space="preserve">he results from the molecular and quantitative genetic studies </w:t>
      </w:r>
      <w:r w:rsidR="00455032" w:rsidRPr="009B362C">
        <w:rPr>
          <w:lang w:val="en-US"/>
        </w:rPr>
        <w:t xml:space="preserve">thus </w:t>
      </w:r>
      <w:r w:rsidR="009C66E8" w:rsidRPr="009B362C">
        <w:rPr>
          <w:lang w:val="en-US"/>
        </w:rPr>
        <w:t xml:space="preserve">give credence to the findings from non-genetically informed studies showing that </w:t>
      </w:r>
      <w:r w:rsidRPr="009B362C">
        <w:rPr>
          <w:lang w:val="en-US"/>
        </w:rPr>
        <w:t>DPA may foster delinquent behav</w:t>
      </w:r>
      <w:r w:rsidR="00455032" w:rsidRPr="009B362C">
        <w:rPr>
          <w:lang w:val="en-US"/>
        </w:rPr>
        <w:t xml:space="preserve">ior, either directly </w:t>
      </w:r>
      <w:r w:rsidR="00687F17" w:rsidRPr="009B362C">
        <w:rPr>
          <w:lang w:val="en-US"/>
        </w:rPr>
        <w:t>(</w:t>
      </w:r>
      <w:r w:rsidR="00455032" w:rsidRPr="009B362C">
        <w:rPr>
          <w:lang w:val="en-US"/>
        </w:rPr>
        <w:t>most likely in young</w:t>
      </w:r>
      <w:r w:rsidR="00687F17" w:rsidRPr="009B362C">
        <w:rPr>
          <w:lang w:val="en-US"/>
        </w:rPr>
        <w:t>er</w:t>
      </w:r>
      <w:r w:rsidR="00455032" w:rsidRPr="009B362C">
        <w:rPr>
          <w:lang w:val="en-US"/>
        </w:rPr>
        <w:t xml:space="preserve"> children</w:t>
      </w:r>
      <w:r w:rsidR="00687F17" w:rsidRPr="009B362C">
        <w:rPr>
          <w:lang w:val="en-US"/>
        </w:rPr>
        <w:t>)</w:t>
      </w:r>
      <w:r w:rsidR="00455032" w:rsidRPr="009B362C">
        <w:rPr>
          <w:lang w:val="en-US"/>
        </w:rPr>
        <w:t xml:space="preserve"> </w:t>
      </w:r>
      <w:r w:rsidRPr="009B362C">
        <w:rPr>
          <w:lang w:val="en-US"/>
        </w:rPr>
        <w:t xml:space="preserve">or by </w:t>
      </w:r>
      <w:r w:rsidR="00687F17" w:rsidRPr="009B362C">
        <w:rPr>
          <w:lang w:val="en-US"/>
        </w:rPr>
        <w:t>facilitating the expression of</w:t>
      </w:r>
      <w:r w:rsidR="007D04CB" w:rsidRPr="009B362C">
        <w:rPr>
          <w:lang w:val="en-US"/>
        </w:rPr>
        <w:t xml:space="preserve"> </w:t>
      </w:r>
      <w:r w:rsidR="00687F17" w:rsidRPr="009B362C">
        <w:rPr>
          <w:lang w:val="en-US"/>
        </w:rPr>
        <w:t>pre-existing personal disposition for delinquent behavior (</w:t>
      </w:r>
      <w:r w:rsidR="00455032" w:rsidRPr="009B362C">
        <w:rPr>
          <w:lang w:val="en-US"/>
        </w:rPr>
        <w:t>most likely in older children or adolescents</w:t>
      </w:r>
      <w:r w:rsidR="00687F17" w:rsidRPr="009B362C">
        <w:rPr>
          <w:lang w:val="en-US"/>
        </w:rPr>
        <w:t>)</w:t>
      </w:r>
      <w:r w:rsidR="009C66E8" w:rsidRPr="009B362C">
        <w:rPr>
          <w:lang w:val="en-US"/>
        </w:rPr>
        <w:t xml:space="preserve">. </w:t>
      </w:r>
      <w:r w:rsidR="001751EF" w:rsidRPr="009B362C">
        <w:rPr>
          <w:lang w:val="en-US"/>
        </w:rPr>
        <w:t>What mechanisms can account for the main or moderating effect of DPA?</w:t>
      </w:r>
      <w:r w:rsidR="00BC62B6" w:rsidRPr="009B362C">
        <w:rPr>
          <w:lang w:val="en-US"/>
        </w:rPr>
        <w:t xml:space="preserve"> One</w:t>
      </w:r>
      <w:r w:rsidR="0017738C" w:rsidRPr="009B362C">
        <w:rPr>
          <w:lang w:val="en-US"/>
        </w:rPr>
        <w:t xml:space="preserve"> mechanism that </w:t>
      </w:r>
      <w:r w:rsidR="00BC62B6" w:rsidRPr="009B362C">
        <w:rPr>
          <w:lang w:val="en-US"/>
        </w:rPr>
        <w:t xml:space="preserve">may </w:t>
      </w:r>
      <w:r w:rsidR="0017738C" w:rsidRPr="009B362C">
        <w:rPr>
          <w:lang w:val="en-US"/>
        </w:rPr>
        <w:t>explain how exposure to DPA predicts an i</w:t>
      </w:r>
      <w:r w:rsidR="004570E9" w:rsidRPr="009B362C">
        <w:rPr>
          <w:lang w:val="en-US"/>
        </w:rPr>
        <w:t xml:space="preserve">ncrease in </w:t>
      </w:r>
      <w:r w:rsidR="00B8526A" w:rsidRPr="009B362C">
        <w:rPr>
          <w:lang w:val="en-US"/>
        </w:rPr>
        <w:t>delinquent behavior</w:t>
      </w:r>
      <w:r w:rsidR="00BC62B6" w:rsidRPr="009B362C">
        <w:rPr>
          <w:lang w:val="en-US"/>
        </w:rPr>
        <w:t xml:space="preserve"> </w:t>
      </w:r>
      <w:r w:rsidR="0017738C" w:rsidRPr="009B362C">
        <w:rPr>
          <w:lang w:val="en-US"/>
        </w:rPr>
        <w:t xml:space="preserve">is observational learning through modeling of rule-breaking or aggressive behaviors </w:t>
      </w:r>
      <w:r w:rsidR="00536D0C" w:rsidRPr="009B362C">
        <w:rPr>
          <w:lang w:val="en-US"/>
        </w:rPr>
        <w:fldChar w:fldCharType="begin"/>
      </w:r>
      <w:r w:rsidR="0017738C" w:rsidRPr="009B362C">
        <w:rPr>
          <w:lang w:val="en-US"/>
        </w:rPr>
        <w:instrText xml:space="preserve"> ADDIN EN.CITE &lt;EndNote&gt;&lt;Cite&gt;&lt;Author&gt;Berndt&lt;/Author&gt;&lt;Year&gt;1999&lt;/Year&gt;&lt;RecNum&gt;6983&lt;/RecNum&gt;&lt;DisplayText&gt;(Berndt, 1999)&lt;/DisplayText&gt;&lt;record&gt;&lt;rec-number&gt;6983&lt;/rec-number&gt;&lt;foreign-keys&gt;&lt;key app="EN" db-id="vrffdvpvldr29ne0z24pvw9tserwwrxxrpta"&gt;6983&lt;/key&gt;&lt;/foreign-keys&gt;&lt;ref-type name="Journal Article"&gt;17&lt;/ref-type&gt;&lt;contributors&gt;&lt;authors&gt;&lt;author&gt;Berndt, T. J.&lt;/author&gt;&lt;/authors&gt;&lt;/contributors&gt;&lt;titles&gt;&lt;title&gt;Friends&amp;apos; influence on students&amp;apos; adjustment to school&lt;/title&gt;&lt;secondary-title&gt;Educational Psychologist&lt;/secondary-title&gt;&lt;/titles&gt;&lt;pages&gt;15-28&lt;/pages&gt;&lt;volume&gt;34&lt;/volume&gt;&lt;dates&gt;&lt;year&gt;1999&lt;/year&gt;&lt;/dates&gt;&lt;urls&gt;&lt;/urls&gt;&lt;/record&gt;&lt;/Cite&gt;&lt;/EndNote&gt;</w:instrText>
      </w:r>
      <w:r w:rsidR="00536D0C" w:rsidRPr="009B362C">
        <w:rPr>
          <w:lang w:val="en-US"/>
        </w:rPr>
        <w:fldChar w:fldCharType="separate"/>
      </w:r>
      <w:r w:rsidR="0017738C" w:rsidRPr="009B362C">
        <w:rPr>
          <w:noProof/>
          <w:lang w:val="en-US"/>
        </w:rPr>
        <w:t>(</w:t>
      </w:r>
      <w:hyperlink w:anchor="_ENREF_9" w:tooltip="Berndt, 1999 #6983" w:history="1">
        <w:r w:rsidR="001660BD" w:rsidRPr="009B362C">
          <w:rPr>
            <w:noProof/>
            <w:lang w:val="en-US"/>
          </w:rPr>
          <w:t>Berndt, 1999</w:t>
        </w:r>
      </w:hyperlink>
      <w:r w:rsidR="0017738C" w:rsidRPr="009B362C">
        <w:rPr>
          <w:noProof/>
          <w:lang w:val="en-US"/>
        </w:rPr>
        <w:t>)</w:t>
      </w:r>
      <w:r w:rsidR="00536D0C" w:rsidRPr="009B362C">
        <w:rPr>
          <w:lang w:val="en-US"/>
        </w:rPr>
        <w:fldChar w:fldCharType="end"/>
      </w:r>
      <w:r w:rsidR="0017738C" w:rsidRPr="009B362C">
        <w:rPr>
          <w:lang w:val="en-US"/>
        </w:rPr>
        <w:t xml:space="preserve">. Clear modeling effects have been shown by Cohen and Prinstein </w:t>
      </w:r>
      <w:r w:rsidR="00536D0C" w:rsidRPr="009B362C">
        <w:rPr>
          <w:lang w:val="en-US"/>
        </w:rPr>
        <w:fldChar w:fldCharType="begin"/>
      </w:r>
      <w:r w:rsidR="0017738C" w:rsidRPr="009B362C">
        <w:rPr>
          <w:lang w:val="en-US"/>
        </w:rPr>
        <w:instrText xml:space="preserve"> ADDIN EN.CITE &lt;EndNote&gt;&lt;Cite ExcludeAuth="1"&gt;&lt;Year&gt;2006&lt;/Year&gt;&lt;RecNum&gt;7119&lt;/RecNum&gt;&lt;DisplayText&gt;(2006)&lt;/DisplayText&gt;&lt;record&gt;&lt;rec-number&gt;7119&lt;/rec-number&gt;&lt;foreign-keys&gt;&lt;key app="EN" db-id="vrffdvpvldr29ne0z24pvw9tserwwrxxrpta"&gt;7119&lt;/key&gt;&lt;/foreign-keys&gt;&lt;ref-type name="Journal Article"&gt;17&lt;/ref-type&gt;&lt;contributors&gt;&lt;authors&gt;&lt;author&gt;Cohen, G. L.&lt;/author&gt;&lt;author&gt;Prinstein, M. J.&lt;/author&gt;&lt;/authors&gt;&lt;/contributors&gt;&lt;titles&gt;&lt;title&gt;Peer contagion of aggression and health risk behavior among adolescent males: An experimental investigation of effects on public conduct and private attitudes&lt;/title&gt;&lt;secondary-title&gt;Child Development&lt;/secondary-title&gt;&lt;/titles&gt;&lt;periodical&gt;&lt;full-title&gt;Child Development&lt;/full-title&gt;&lt;abbr-1&gt;Child Dev&lt;/abbr-1&gt;&lt;/periodical&gt;&lt;pages&gt;967-983&lt;/pages&gt;&lt;volume&gt;77&lt;/volume&gt;&lt;number&gt;4&lt;/number&gt;&lt;dates&gt;&lt;year&gt;2006&lt;/year&gt;&lt;/dates&gt;&lt;urls&gt;&lt;/urls&gt;&lt;/record&gt;&lt;/Cite&gt;&lt;/EndNote&gt;</w:instrText>
      </w:r>
      <w:r w:rsidR="00536D0C" w:rsidRPr="009B362C">
        <w:rPr>
          <w:lang w:val="en-US"/>
        </w:rPr>
        <w:fldChar w:fldCharType="separate"/>
      </w:r>
      <w:r w:rsidR="0017738C" w:rsidRPr="009B362C">
        <w:rPr>
          <w:noProof/>
          <w:lang w:val="en-US"/>
        </w:rPr>
        <w:t>(</w:t>
      </w:r>
      <w:hyperlink w:anchor="_ENREF_29" w:tooltip="Cohen, 2006 #7119" w:history="1">
        <w:r w:rsidR="001660BD" w:rsidRPr="009B362C">
          <w:rPr>
            <w:noProof/>
            <w:lang w:val="en-US"/>
          </w:rPr>
          <w:t>2006</w:t>
        </w:r>
      </w:hyperlink>
      <w:r w:rsidR="0017738C" w:rsidRPr="009B362C">
        <w:rPr>
          <w:noProof/>
          <w:lang w:val="en-US"/>
        </w:rPr>
        <w:t>)</w:t>
      </w:r>
      <w:r w:rsidR="00536D0C" w:rsidRPr="009B362C">
        <w:rPr>
          <w:lang w:val="en-US"/>
        </w:rPr>
        <w:fldChar w:fldCharType="end"/>
      </w:r>
      <w:r w:rsidR="0017738C" w:rsidRPr="009B362C">
        <w:rPr>
          <w:lang w:val="en-US"/>
        </w:rPr>
        <w:t xml:space="preserve"> in an experiment in which adolescents were randomly exposed to virtual peers in a laboratory setting. Adolescents conformed to the virtual peers’ aggressive/risky behaviors, particularly if the peers had a high </w:t>
      </w:r>
      <w:r w:rsidR="008F0340" w:rsidRPr="009B362C">
        <w:rPr>
          <w:lang w:val="en-US"/>
        </w:rPr>
        <w:lastRenderedPageBreak/>
        <w:t xml:space="preserve">(versus a low) social status. Similar experiments </w:t>
      </w:r>
      <w:r w:rsidR="005A75AE" w:rsidRPr="009B362C">
        <w:rPr>
          <w:lang w:val="en-US"/>
        </w:rPr>
        <w:t xml:space="preserve">as well as observational studies </w:t>
      </w:r>
      <w:r w:rsidR="008F0340" w:rsidRPr="009B362C">
        <w:rPr>
          <w:lang w:val="en-US"/>
        </w:rPr>
        <w:t>showed that exposure to peers committing aggressive or deviant acts resulted in an increase in children’s similar b</w:t>
      </w:r>
      <w:r w:rsidR="005A75AE" w:rsidRPr="009B362C">
        <w:rPr>
          <w:lang w:val="en-US"/>
        </w:rPr>
        <w:t>ehaviors already during the preschool years</w:t>
      </w:r>
      <w:r w:rsidR="005614D2" w:rsidRPr="009B362C">
        <w:rPr>
          <w:lang w:val="en-US"/>
        </w:rPr>
        <w:t xml:space="preserve"> </w:t>
      </w:r>
      <w:r w:rsidR="00536D0C" w:rsidRPr="009B362C">
        <w:rPr>
          <w:lang w:val="en-US"/>
        </w:rPr>
        <w:fldChar w:fldCharType="begin"/>
      </w:r>
      <w:r w:rsidR="005614D2" w:rsidRPr="009B362C">
        <w:rPr>
          <w:lang w:val="en-US"/>
        </w:rPr>
        <w:instrText xml:space="preserve"> ADDIN EN.CITE &lt;EndNote&gt;&lt;Cite&gt;&lt;Author&gt;Boivin&lt;/Author&gt;&lt;Year&gt;2005&lt;/Year&gt;&lt;RecNum&gt;5469&lt;/RecNum&gt;&lt;Prefix&gt;see &lt;/Prefix&gt;&lt;DisplayText&gt;(see Boivin et al., 2005)&lt;/DisplayText&gt;&lt;record&gt;&lt;rec-number&gt;5469&lt;/rec-number&gt;&lt;foreign-keys&gt;&lt;key app="EN" db-id="vrffdvpvldr29ne0z24pvw9tserwwrxxrpta"&gt;5469&lt;/key&gt;&lt;/foreign-keys&gt;&lt;ref-type name="Book Section"&gt;5&lt;/ref-type&gt;&lt;contributors&gt;&lt;authors&gt;&lt;author&gt;Boivin, M.&lt;/author&gt;&lt;author&gt;Vitaro, F.&lt;/author&gt;&lt;author&gt;Poulin, F.&lt;/author&gt;&lt;/authors&gt;&lt;secondary-authors&gt;&lt;author&gt;R. E. Tremblay&lt;/author&gt;&lt;author&gt;W. W. Hartup&lt;/author&gt;&lt;author&gt;J. Archer&lt;/author&gt;&lt;/secondary-authors&gt;&lt;/contributors&gt;&lt;titles&gt;&lt;title&gt;Peer relationships and the development of aggressive behavior in early childhood&lt;/title&gt;&lt;secondary-title&gt;Developmental origins of aggression&lt;/secondary-title&gt;&lt;/titles&gt;&lt;pages&gt;376-397&lt;/pages&gt;&lt;dates&gt;&lt;year&gt;2005&lt;/year&gt;&lt;/dates&gt;&lt;pub-location&gt;New York, NY&lt;/pub-location&gt;&lt;publisher&gt;Guilford Press&lt;/publisher&gt;&lt;urls&gt;&lt;related-urls&gt;&lt;url&gt;Livre&lt;/url&gt;&lt;/related-urls&gt;&lt;/urls&gt;&lt;/record&gt;&lt;/Cite&gt;&lt;/EndNote&gt;</w:instrText>
      </w:r>
      <w:r w:rsidR="00536D0C" w:rsidRPr="009B362C">
        <w:rPr>
          <w:lang w:val="en-US"/>
        </w:rPr>
        <w:fldChar w:fldCharType="separate"/>
      </w:r>
      <w:r w:rsidR="005614D2" w:rsidRPr="009B362C">
        <w:rPr>
          <w:noProof/>
          <w:lang w:val="en-US"/>
        </w:rPr>
        <w:t>(</w:t>
      </w:r>
      <w:hyperlink w:anchor="_ENREF_14" w:tooltip="Boivin, 2005 #5469" w:history="1">
        <w:r w:rsidR="001660BD" w:rsidRPr="009B362C">
          <w:rPr>
            <w:noProof/>
            <w:lang w:val="en-US"/>
          </w:rPr>
          <w:t>see Boivin et al., 2005</w:t>
        </w:r>
      </w:hyperlink>
      <w:r w:rsidR="005614D2" w:rsidRPr="009B362C">
        <w:rPr>
          <w:noProof/>
          <w:lang w:val="en-US"/>
        </w:rPr>
        <w:t>)</w:t>
      </w:r>
      <w:r w:rsidR="00536D0C" w:rsidRPr="009B362C">
        <w:rPr>
          <w:lang w:val="en-US"/>
        </w:rPr>
        <w:fldChar w:fldCharType="end"/>
      </w:r>
      <w:r w:rsidR="008F0340" w:rsidRPr="009B362C">
        <w:rPr>
          <w:lang w:val="en-US"/>
        </w:rPr>
        <w:t>.</w:t>
      </w:r>
      <w:r w:rsidR="005A75AE" w:rsidRPr="009B362C">
        <w:rPr>
          <w:lang w:val="en-US"/>
        </w:rPr>
        <w:t xml:space="preserve"> </w:t>
      </w:r>
    </w:p>
    <w:p w14:paraId="060478E2" w14:textId="77777777" w:rsidR="00B355DA" w:rsidRPr="009B362C" w:rsidRDefault="008F0340" w:rsidP="00DC7924">
      <w:pPr>
        <w:spacing w:line="480" w:lineRule="auto"/>
        <w:ind w:firstLine="720"/>
        <w:rPr>
          <w:lang w:val="en-US"/>
        </w:rPr>
      </w:pPr>
      <w:r w:rsidRPr="009B362C">
        <w:rPr>
          <w:lang w:val="en-US"/>
        </w:rPr>
        <w:t>A second process that can explain how DPA can impact child</w:t>
      </w:r>
      <w:r w:rsidR="00086A05" w:rsidRPr="009B362C">
        <w:rPr>
          <w:lang w:val="en-US"/>
        </w:rPr>
        <w:t xml:space="preserve">ren’s or adolescents’ </w:t>
      </w:r>
      <w:r w:rsidR="00B8526A" w:rsidRPr="009B362C">
        <w:rPr>
          <w:lang w:val="en-US"/>
        </w:rPr>
        <w:t>delinquent behavior</w:t>
      </w:r>
      <w:r w:rsidR="00DC7924" w:rsidRPr="009B362C">
        <w:rPr>
          <w:lang w:val="en-US"/>
        </w:rPr>
        <w:t xml:space="preserve"> </w:t>
      </w:r>
      <w:r w:rsidRPr="009B362C">
        <w:rPr>
          <w:lang w:val="en-US"/>
        </w:rPr>
        <w:t xml:space="preserve">is differential </w:t>
      </w:r>
      <w:r w:rsidR="00B355DA" w:rsidRPr="009B362C">
        <w:rPr>
          <w:lang w:val="en-US"/>
        </w:rPr>
        <w:t>reinforcement by deviant peers. This process, labeled “deviancy training” has receive</w:t>
      </w:r>
      <w:r w:rsidR="00086A05" w:rsidRPr="009B362C">
        <w:rPr>
          <w:lang w:val="en-US"/>
        </w:rPr>
        <w:t>d substantial empirical support</w:t>
      </w:r>
      <w:r w:rsidR="00B355DA" w:rsidRPr="009B362C">
        <w:rPr>
          <w:lang w:val="en-US"/>
        </w:rPr>
        <w:t xml:space="preserve"> </w:t>
      </w:r>
      <w:r w:rsidR="00536D0C" w:rsidRPr="009B362C">
        <w:rPr>
          <w:lang w:val="en-US"/>
        </w:rPr>
        <w:fldChar w:fldCharType="begin"/>
      </w:r>
      <w:r w:rsidR="00B355DA" w:rsidRPr="009B362C">
        <w:rPr>
          <w:lang w:val="en-US"/>
        </w:rPr>
        <w:instrText xml:space="preserve"> ADDIN EN.CITE &lt;EndNote&gt;&lt;Cite&gt;&lt;Author&gt;Dishion&lt;/Author&gt;&lt;Year&gt;1996&lt;/Year&gt;&lt;RecNum&gt;4123&lt;/RecNum&gt;&lt;DisplayText&gt;(Dishion, Spracklen, Andrews, &amp;amp; Patterson, 1996)&lt;/DisplayText&gt;&lt;record&gt;&lt;rec-number&gt;4123&lt;/rec-number&gt;&lt;foreign-keys&gt;&lt;key app="EN" db-id="vrffdvpvldr29ne0z24pvw9tserwwrxxrpta"&gt;4123&lt;/key&gt;&lt;/foreign-keys&gt;&lt;ref-type name="Journal Article"&gt;17&lt;/ref-type&gt;&lt;contributors&gt;&lt;authors&gt;&lt;author&gt;Dishion, T. J.&lt;/author&gt;&lt;author&gt;Spracklen, K. M.&lt;/author&gt;&lt;author&gt;Andrews, D. W.&lt;/author&gt;&lt;author&gt;Patterson, G. R.&lt;/author&gt;&lt;/authors&gt;&lt;/contributors&gt;&lt;titles&gt;&lt;title&gt;Deviancy training in male adolescent friendships&lt;/title&gt;&lt;secondary-title&gt;Behavior Therapy&lt;/secondary-title&gt;&lt;/titles&gt;&lt;periodical&gt;&lt;full-title&gt;Behavior Therapy&lt;/full-title&gt;&lt;/periodical&gt;&lt;pages&gt;373-390&lt;/pages&gt;&lt;volume&gt;27&lt;/volume&gt;&lt;dates&gt;&lt;year&gt;1996&lt;/year&gt;&lt;/dates&gt;&lt;urls&gt;&lt;/urls&gt;&lt;/record&gt;&lt;/Cite&gt;&lt;/EndNote&gt;</w:instrText>
      </w:r>
      <w:r w:rsidR="00536D0C" w:rsidRPr="009B362C">
        <w:rPr>
          <w:lang w:val="en-US"/>
        </w:rPr>
        <w:fldChar w:fldCharType="separate"/>
      </w:r>
      <w:r w:rsidR="00B355DA" w:rsidRPr="009B362C">
        <w:rPr>
          <w:noProof/>
          <w:lang w:val="en-US"/>
        </w:rPr>
        <w:t>(</w:t>
      </w:r>
      <w:hyperlink w:anchor="_ENREF_41" w:tooltip="Dishion, 1996 #4123" w:history="1">
        <w:r w:rsidR="001660BD" w:rsidRPr="009B362C">
          <w:rPr>
            <w:noProof/>
            <w:lang w:val="en-US"/>
          </w:rPr>
          <w:t>Dishion, Spracklen, Andrews, &amp; Patterson, 1996</w:t>
        </w:r>
      </w:hyperlink>
      <w:r w:rsidR="00B355DA" w:rsidRPr="009B362C">
        <w:rPr>
          <w:noProof/>
          <w:lang w:val="en-US"/>
        </w:rPr>
        <w:t>)</w:t>
      </w:r>
      <w:r w:rsidR="00536D0C" w:rsidRPr="009B362C">
        <w:rPr>
          <w:lang w:val="en-US"/>
        </w:rPr>
        <w:fldChar w:fldCharType="end"/>
      </w:r>
      <w:r w:rsidR="00B355DA" w:rsidRPr="009B362C">
        <w:rPr>
          <w:lang w:val="en-US"/>
        </w:rPr>
        <w:t xml:space="preserve">. Specifically, deviant peers tend to reinforce, through laughter or positive verbal or nonverbal support, rule-breaking talk and deviant acts. They also tend to ignore or punish normative behaviors </w:t>
      </w:r>
      <w:r w:rsidR="00536D0C" w:rsidRPr="009B362C">
        <w:rPr>
          <w:lang w:val="en-US"/>
        </w:rPr>
        <w:fldChar w:fldCharType="begin"/>
      </w:r>
      <w:r w:rsidR="00B355DA" w:rsidRPr="009B362C">
        <w:rPr>
          <w:lang w:val="en-US"/>
        </w:rPr>
        <w:instrText xml:space="preserve"> ADDIN EN.CITE &lt;EndNote&gt;&lt;Cite&gt;&lt;Author&gt;Buehler&lt;/Author&gt;&lt;Year&gt;1966&lt;/Year&gt;&lt;RecNum&gt;6326&lt;/RecNum&gt;&lt;DisplayText&gt;(Buehler, Patterson, &amp;amp; Furniss, 1966)&lt;/DisplayText&gt;&lt;record&gt;&lt;rec-number&gt;6326&lt;/rec-number&gt;&lt;foreign-keys&gt;&lt;key app="EN" db-id="vrffdvpvldr29ne0z24pvw9tserwwrxxrpta"&gt;6326&lt;/key&gt;&lt;/foreign-keys&gt;&lt;ref-type name="Journal Article"&gt;17&lt;/ref-type&gt;&lt;contributors&gt;&lt;authors&gt;&lt;author&gt;Buehler, R. E.&lt;/author&gt;&lt;author&gt;Patterson, G. R.&lt;/author&gt;&lt;author&gt;Furniss, J. M.&lt;/author&gt;&lt;/authors&gt;&lt;/contributors&gt;&lt;titles&gt;&lt;title&gt;The reinforcement of behavior in institutional settings&lt;/title&gt;&lt;secondary-title&gt;Behaviour Research and Therapy&lt;/secondary-title&gt;&lt;/titles&gt;&lt;pages&gt;157-167&lt;/pages&gt;&lt;volume&gt;4&lt;/volume&gt;&lt;dates&gt;&lt;year&gt;1966&lt;/year&gt;&lt;/dates&gt;&lt;urls&gt;&lt;/urls&gt;&lt;/record&gt;&lt;/Cite&gt;&lt;/EndNote&gt;</w:instrText>
      </w:r>
      <w:r w:rsidR="00536D0C" w:rsidRPr="009B362C">
        <w:rPr>
          <w:lang w:val="en-US"/>
        </w:rPr>
        <w:fldChar w:fldCharType="separate"/>
      </w:r>
      <w:r w:rsidR="00B355DA" w:rsidRPr="009B362C">
        <w:rPr>
          <w:noProof/>
          <w:lang w:val="en-US"/>
        </w:rPr>
        <w:t>(</w:t>
      </w:r>
      <w:hyperlink w:anchor="_ENREF_19" w:tooltip="Buehler, 1966 #6326" w:history="1">
        <w:r w:rsidR="001660BD" w:rsidRPr="009B362C">
          <w:rPr>
            <w:noProof/>
            <w:lang w:val="en-US"/>
          </w:rPr>
          <w:t>Buehler, Patterson, &amp; Furniss, 1966</w:t>
        </w:r>
      </w:hyperlink>
      <w:r w:rsidR="00B355DA" w:rsidRPr="009B362C">
        <w:rPr>
          <w:noProof/>
          <w:lang w:val="en-US"/>
        </w:rPr>
        <w:t>)</w:t>
      </w:r>
      <w:r w:rsidR="00536D0C" w:rsidRPr="009B362C">
        <w:rPr>
          <w:lang w:val="en-US"/>
        </w:rPr>
        <w:fldChar w:fldCharType="end"/>
      </w:r>
      <w:r w:rsidR="00B355DA" w:rsidRPr="009B362C">
        <w:rPr>
          <w:lang w:val="en-US"/>
        </w:rPr>
        <w:t>. This differential reinforcement of deviant behaviors has been found to result in an increase in youngsters’ subsequent delinquent behavior and substance use</w:t>
      </w:r>
      <w:r w:rsidR="00001AF4" w:rsidRPr="009B362C">
        <w:rPr>
          <w:lang w:val="en-US"/>
        </w:rPr>
        <w:t xml:space="preserve"> </w:t>
      </w:r>
      <w:r w:rsidR="00536D0C" w:rsidRPr="009B362C">
        <w:rPr>
          <w:lang w:val="en-US"/>
        </w:rPr>
        <w:fldChar w:fldCharType="begin"/>
      </w:r>
      <w:r w:rsidR="00001AF4" w:rsidRPr="009B362C">
        <w:rPr>
          <w:lang w:val="en-US"/>
        </w:rPr>
        <w:instrText xml:space="preserve"> ADDIN EN.CITE &lt;EndNote&gt;&lt;Cite&gt;&lt;Author&gt;Dishion&lt;/Author&gt;&lt;Year&gt;2001&lt;/Year&gt;&lt;RecNum&gt;8145&lt;/RecNum&gt;&lt;DisplayText&gt;(Dishion, Poulin, &amp;amp; Burraston, 2001)&lt;/DisplayText&gt;&lt;record&gt;&lt;rec-number&gt;8145&lt;/rec-number&gt;&lt;foreign-keys&gt;&lt;key app="EN" db-id="vrffdvpvldr29ne0z24pvw9tserwwrxxrpta"&gt;8145&lt;/key&gt;&lt;/foreign-keys&gt;&lt;ref-type name="Book Section"&gt;5&lt;/ref-type&gt;&lt;contributors&gt;&lt;authors&gt;&lt;author&gt;Dishion, T. J.&lt;/author&gt;&lt;author&gt;Poulin, F.&lt;/author&gt;&lt;author&gt;Burraston, B.&lt;/author&gt;&lt;/authors&gt;&lt;secondary-authors&gt;&lt;author&gt;D. W. Nangle&lt;/author&gt;&lt;author&gt;C. A. Erdley&lt;/author&gt;&lt;/secondary-authors&gt;&lt;/contributors&gt;&lt;titles&gt;&lt;title&gt;Peer group dynamics associated with iatrogenic effects in group interventions with high-risk young adolescents&lt;/title&gt;&lt;secondary-title&gt;New directions for child and adolescent development: Friendship and psychological adjustment&lt;/secondary-title&gt;&lt;/titles&gt;&lt;pages&gt;79&lt;/pages&gt;&lt;section&gt;92&lt;/section&gt;&lt;dates&gt;&lt;year&gt;2001&lt;/year&gt;&lt;/dates&gt;&lt;pub-location&gt;San Francisco, CA&lt;/pub-location&gt;&lt;publisher&gt;Jossey-Bass&lt;/publisher&gt;&lt;urls&gt;&lt;related-urls&gt;&lt;url&gt;Portail&lt;/url&gt;&lt;/related-urls&gt;&lt;/urls&gt;&lt;/record&gt;&lt;/Cite&gt;&lt;/EndNote&gt;</w:instrText>
      </w:r>
      <w:r w:rsidR="00536D0C" w:rsidRPr="009B362C">
        <w:rPr>
          <w:lang w:val="en-US"/>
        </w:rPr>
        <w:fldChar w:fldCharType="separate"/>
      </w:r>
      <w:r w:rsidR="00001AF4" w:rsidRPr="009B362C">
        <w:rPr>
          <w:noProof/>
          <w:lang w:val="en-US"/>
        </w:rPr>
        <w:t>(</w:t>
      </w:r>
      <w:hyperlink w:anchor="_ENREF_40" w:tooltip="Dishion, 2001 #8145" w:history="1">
        <w:r w:rsidR="001660BD" w:rsidRPr="009B362C">
          <w:rPr>
            <w:noProof/>
            <w:lang w:val="en-US"/>
          </w:rPr>
          <w:t>Dishion, Poulin, &amp; Burraston, 2001</w:t>
        </w:r>
      </w:hyperlink>
      <w:r w:rsidR="00001AF4" w:rsidRPr="009B362C">
        <w:rPr>
          <w:noProof/>
          <w:lang w:val="en-US"/>
        </w:rPr>
        <w:t>)</w:t>
      </w:r>
      <w:r w:rsidR="00536D0C" w:rsidRPr="009B362C">
        <w:rPr>
          <w:lang w:val="en-US"/>
        </w:rPr>
        <w:fldChar w:fldCharType="end"/>
      </w:r>
      <w:r w:rsidR="00B355DA" w:rsidRPr="009B362C">
        <w:rPr>
          <w:lang w:val="en-US"/>
        </w:rPr>
        <w:t xml:space="preserve">. Deviancy training may </w:t>
      </w:r>
      <w:r w:rsidR="00D515A5" w:rsidRPr="009B362C">
        <w:rPr>
          <w:lang w:val="en-US"/>
        </w:rPr>
        <w:t xml:space="preserve">already </w:t>
      </w:r>
      <w:r w:rsidR="00B355DA" w:rsidRPr="009B362C">
        <w:rPr>
          <w:lang w:val="en-US"/>
        </w:rPr>
        <w:t xml:space="preserve">occur among kindergarten children. Engaging in deviant talk and </w:t>
      </w:r>
      <w:r w:rsidR="000C23D6" w:rsidRPr="009B362C">
        <w:rPr>
          <w:lang w:val="en-US"/>
        </w:rPr>
        <w:t>positive reinforcement</w:t>
      </w:r>
      <w:r w:rsidR="00B355DA" w:rsidRPr="009B362C">
        <w:rPr>
          <w:lang w:val="en-US"/>
        </w:rPr>
        <w:t xml:space="preserve"> of deviant behaviors with same-gender peers predic</w:t>
      </w:r>
      <w:r w:rsidR="00086A05" w:rsidRPr="009B362C">
        <w:rPr>
          <w:lang w:val="en-US"/>
        </w:rPr>
        <w:t xml:space="preserve">ted an increase in both overt and covert </w:t>
      </w:r>
      <w:r w:rsidR="00B8526A" w:rsidRPr="009B362C">
        <w:rPr>
          <w:lang w:val="en-US"/>
        </w:rPr>
        <w:t>delinquent behavior</w:t>
      </w:r>
      <w:r w:rsidR="00B355DA" w:rsidRPr="009B362C">
        <w:rPr>
          <w:lang w:val="en-US"/>
        </w:rPr>
        <w:t xml:space="preserve"> over a 1-year interval</w:t>
      </w:r>
      <w:r w:rsidR="00CE3660" w:rsidRPr="009B362C">
        <w:rPr>
          <w:lang w:val="en-US"/>
        </w:rPr>
        <w:t xml:space="preserve"> </w:t>
      </w:r>
      <w:r w:rsidR="00536D0C" w:rsidRPr="009B362C">
        <w:rPr>
          <w:lang w:val="en-US"/>
        </w:rPr>
        <w:fldChar w:fldCharType="begin"/>
      </w:r>
      <w:r w:rsidR="00CE3660" w:rsidRPr="009B362C">
        <w:rPr>
          <w:lang w:val="en-US"/>
        </w:rPr>
        <w:instrText xml:space="preserve"> ADDIN EN.CITE &lt;EndNote&gt;&lt;Cite&gt;&lt;Author&gt;Snyder&lt;/Author&gt;&lt;Year&gt;2005&lt;/Year&gt;&lt;RecNum&gt;5785&lt;/RecNum&gt;&lt;DisplayText&gt;(Snyder et al., 2005)&lt;/DisplayText&gt;&lt;record&gt;&lt;rec-number&gt;5785&lt;/rec-number&gt;&lt;foreign-keys&gt;&lt;key app="EN" db-id="vrffdvpvldr29ne0z24pvw9tserwwrxxrpta"&gt;5785&lt;/key&gt;&lt;/foreign-keys&gt;&lt;ref-type name="Journal Article"&gt;17&lt;/ref-type&gt;&lt;contributors&gt;&lt;authors&gt;&lt;author&gt;Snyder, J.&lt;/author&gt;&lt;author&gt;Schrepferman, L.&lt;/author&gt;&lt;author&gt;Oeser, J.&lt;/author&gt;&lt;author&gt;Patterson, G.&lt;/author&gt;&lt;author&gt;Stoolmiller, M.&lt;/author&gt;&lt;author&gt;Johnson, K.&lt;/author&gt;&lt;author&gt;Snyder, A.&lt;/author&gt;&lt;/authors&gt;&lt;/contributors&gt;&lt;titles&gt;&lt;title&gt;Deviancy training and association with deviant peers in young children: Occurrence and contribution to early-onset conduct problems&lt;/title&gt;&lt;secondary-title&gt;Development and Psychopathology&lt;/secondary-title&gt;&lt;/titles&gt;&lt;periodical&gt;&lt;full-title&gt;Development and Psychopathology&lt;/full-title&gt;&lt;abbr-1&gt;Dev Psychopathol&lt;/abbr-1&gt;&lt;/periodical&gt;&lt;pages&gt;397-413&lt;/pages&gt;&lt;volume&gt;17&lt;/volume&gt;&lt;dates&gt;&lt;year&gt;2005&lt;/year&gt;&lt;/dates&gt;&lt;urls&gt;&lt;/urls&gt;&lt;/record&gt;&lt;/Cite&gt;&lt;/EndNote&gt;</w:instrText>
      </w:r>
      <w:r w:rsidR="00536D0C" w:rsidRPr="009B362C">
        <w:rPr>
          <w:lang w:val="en-US"/>
        </w:rPr>
        <w:fldChar w:fldCharType="separate"/>
      </w:r>
      <w:r w:rsidR="00CE3660" w:rsidRPr="009B362C">
        <w:rPr>
          <w:noProof/>
          <w:lang w:val="en-US"/>
        </w:rPr>
        <w:t>(</w:t>
      </w:r>
      <w:hyperlink w:anchor="_ENREF_86" w:tooltip="Snyder, 2005 #5785" w:history="1">
        <w:r w:rsidR="001660BD" w:rsidRPr="009B362C">
          <w:rPr>
            <w:noProof/>
            <w:lang w:val="en-US"/>
          </w:rPr>
          <w:t>Snyder et al., 2005</w:t>
        </w:r>
      </w:hyperlink>
      <w:r w:rsidR="00CE3660" w:rsidRPr="009B362C">
        <w:rPr>
          <w:noProof/>
          <w:lang w:val="en-US"/>
        </w:rPr>
        <w:t>)</w:t>
      </w:r>
      <w:r w:rsidR="00536D0C" w:rsidRPr="009B362C">
        <w:rPr>
          <w:lang w:val="en-US"/>
        </w:rPr>
        <w:fldChar w:fldCharType="end"/>
      </w:r>
      <w:r w:rsidR="00086A05" w:rsidRPr="009B362C">
        <w:rPr>
          <w:lang w:val="en-US"/>
        </w:rPr>
        <w:t xml:space="preserve"> and covert </w:t>
      </w:r>
      <w:r w:rsidR="00B8526A" w:rsidRPr="009B362C">
        <w:rPr>
          <w:lang w:val="en-US"/>
        </w:rPr>
        <w:t>delinquent behavior</w:t>
      </w:r>
      <w:r w:rsidR="00B355DA" w:rsidRPr="009B362C">
        <w:rPr>
          <w:lang w:val="en-US"/>
        </w:rPr>
        <w:t xml:space="preserve"> over a 3-year interval</w:t>
      </w:r>
      <w:r w:rsidR="00CE3660" w:rsidRPr="009B362C">
        <w:rPr>
          <w:lang w:val="en-US"/>
        </w:rPr>
        <w:t xml:space="preserve"> </w:t>
      </w:r>
      <w:r w:rsidR="00536D0C" w:rsidRPr="009B362C">
        <w:rPr>
          <w:lang w:val="en-US"/>
        </w:rPr>
        <w:fldChar w:fldCharType="begin"/>
      </w:r>
      <w:r w:rsidR="00CE3660" w:rsidRPr="009B362C">
        <w:rPr>
          <w:lang w:val="en-US"/>
        </w:rPr>
        <w:instrText xml:space="preserve"> ADDIN EN.CITE &lt;EndNote&gt;&lt;Cite&gt;&lt;Author&gt;Snyder&lt;/Author&gt;&lt;Year&gt;2008&lt;/Year&gt;&lt;RecNum&gt;7097&lt;/RecNum&gt;&lt;DisplayText&gt;(Snyder et al., 2008)&lt;/DisplayText&gt;&lt;record&gt;&lt;rec-number&gt;7097&lt;/rec-number&gt;&lt;foreign-keys&gt;&lt;key app="EN" db-id="vrffdvpvldr29ne0z24pvw9tserwwrxxrpta"&gt;7097&lt;/key&gt;&lt;/foreign-keys&gt;&lt;ref-type name="Journal Article"&gt;17&lt;/ref-type&gt;&lt;contributors&gt;&lt;authors&gt;&lt;author&gt;Snyder, J.&lt;/author&gt;&lt;author&gt;Schrepferman, L.&lt;/author&gt;&lt;author&gt;McEachern, A.&lt;/author&gt;&lt;author&gt;Barner, S.&lt;/author&gt;&lt;author&gt;Johnson, K.&lt;/author&gt;&lt;author&gt;Provines, J.&lt;/author&gt;&lt;/authors&gt;&lt;/contributors&gt;&lt;titles&gt;&lt;title&gt;Peer deviancy training and peer coercion: Dual processes associated with early-onset conduct problems&lt;/title&gt;&lt;secondary-title&gt;Child Development&lt;/secondary-title&gt;&lt;/titles&gt;&lt;periodical&gt;&lt;full-title&gt;Child Development&lt;/full-title&gt;&lt;abbr-1&gt;Child Dev&lt;/abbr-1&gt;&lt;/periodical&gt;&lt;pages&gt;252-268&lt;/pages&gt;&lt;volume&gt;79&lt;/volume&gt;&lt;dates&gt;&lt;year&gt;2008&lt;/year&gt;&lt;/dates&gt;&lt;urls&gt;&lt;/urls&gt;&lt;/record&gt;&lt;/Cite&gt;&lt;/EndNote&gt;</w:instrText>
      </w:r>
      <w:r w:rsidR="00536D0C" w:rsidRPr="009B362C">
        <w:rPr>
          <w:lang w:val="en-US"/>
        </w:rPr>
        <w:fldChar w:fldCharType="separate"/>
      </w:r>
      <w:r w:rsidR="00CE3660" w:rsidRPr="009B362C">
        <w:rPr>
          <w:noProof/>
          <w:lang w:val="en-US"/>
        </w:rPr>
        <w:t>(</w:t>
      </w:r>
      <w:hyperlink w:anchor="_ENREF_85" w:tooltip="Snyder, 2008 #7097" w:history="1">
        <w:r w:rsidR="001660BD" w:rsidRPr="009B362C">
          <w:rPr>
            <w:noProof/>
            <w:lang w:val="en-US"/>
          </w:rPr>
          <w:t>Snyder et al., 2008</w:t>
        </w:r>
      </w:hyperlink>
      <w:r w:rsidR="00CE3660" w:rsidRPr="009B362C">
        <w:rPr>
          <w:noProof/>
          <w:lang w:val="en-US"/>
        </w:rPr>
        <w:t>)</w:t>
      </w:r>
      <w:r w:rsidR="00536D0C" w:rsidRPr="009B362C">
        <w:rPr>
          <w:lang w:val="en-US"/>
        </w:rPr>
        <w:fldChar w:fldCharType="end"/>
      </w:r>
      <w:r w:rsidR="00B355DA" w:rsidRPr="009B362C">
        <w:rPr>
          <w:lang w:val="en-US"/>
        </w:rPr>
        <w:t xml:space="preserve">. </w:t>
      </w:r>
    </w:p>
    <w:p w14:paraId="749E33EA" w14:textId="77777777" w:rsidR="00384583" w:rsidRPr="009B362C" w:rsidRDefault="00D515A5">
      <w:pPr>
        <w:spacing w:line="480" w:lineRule="auto"/>
        <w:ind w:firstLine="720"/>
        <w:rPr>
          <w:lang w:val="en-US"/>
        </w:rPr>
      </w:pPr>
      <w:r w:rsidRPr="009B362C">
        <w:rPr>
          <w:lang w:val="en-US"/>
        </w:rPr>
        <w:t xml:space="preserve">Finally, antisocial </w:t>
      </w:r>
      <w:r w:rsidR="00B355DA" w:rsidRPr="009B362C">
        <w:rPr>
          <w:lang w:val="en-US"/>
        </w:rPr>
        <w:t xml:space="preserve">children </w:t>
      </w:r>
      <w:r w:rsidR="00EA7E0B" w:rsidRPr="009B362C">
        <w:rPr>
          <w:lang w:val="en-US"/>
        </w:rPr>
        <w:t xml:space="preserve">and adolescents have been found to be bossier with their peers, including their friends, and </w:t>
      </w:r>
      <w:r w:rsidR="0011644B" w:rsidRPr="009B362C">
        <w:rPr>
          <w:lang w:val="en-US"/>
        </w:rPr>
        <w:t xml:space="preserve">are more </w:t>
      </w:r>
      <w:r w:rsidR="00EA7E0B" w:rsidRPr="009B362C">
        <w:rPr>
          <w:lang w:val="en-US"/>
        </w:rPr>
        <w:t xml:space="preserve">frequently involved in coercive exchanges than </w:t>
      </w:r>
      <w:r w:rsidR="0011644B" w:rsidRPr="009B362C">
        <w:rPr>
          <w:lang w:val="en-US"/>
        </w:rPr>
        <w:t xml:space="preserve">non-antisocial </w:t>
      </w:r>
      <w:r w:rsidR="00EA7E0B" w:rsidRPr="009B362C">
        <w:rPr>
          <w:lang w:val="en-US"/>
        </w:rPr>
        <w:t xml:space="preserve">children </w:t>
      </w:r>
      <w:r w:rsidR="00536D0C" w:rsidRPr="009B362C">
        <w:rPr>
          <w:lang w:val="en-US"/>
        </w:rPr>
        <w:fldChar w:fldCharType="begin"/>
      </w:r>
      <w:r w:rsidR="00C16EE2" w:rsidRPr="009B362C">
        <w:rPr>
          <w:lang w:val="en-US"/>
        </w:rPr>
        <w:instrText xml:space="preserve"> ADDIN EN.CITE &lt;EndNote&gt;&lt;Cite&gt;&lt;Author&gt;Deptula&lt;/Author&gt;&lt;Year&gt;2004&lt;/Year&gt;&lt;RecNum&gt;5813&lt;/RecNum&gt;&lt;DisplayText&gt;(Deptula &amp;amp; Cohen, 2004; Dishion, Andrews, &amp;amp; Crosby, 1995)&lt;/DisplayText&gt;&lt;record&gt;&lt;rec-number&gt;5813&lt;/rec-number&gt;&lt;foreign-keys&gt;&lt;key app="EN" db-id="vrffdvpvldr29ne0z24pvw9tserwwrxxrpta"&gt;5813&lt;/key&gt;&lt;/foreign-keys&gt;&lt;ref-type name="Journal Article"&gt;17&lt;/ref-type&gt;&lt;contributors&gt;&lt;authors&gt;&lt;author&gt;Deptula, D. P.&lt;/author&gt;&lt;author&gt;Cohen, R.&lt;/author&gt;&lt;/authors&gt;&lt;/contributors&gt;&lt;titles&gt;&lt;title&gt;Aggressive, rejected, and delinquent children and adolescents: A comparison of their friendships&lt;/title&gt;&lt;secondary-title&gt;Aggression and Violent Behavior&lt;/secondary-title&gt;&lt;/titles&gt;&lt;periodical&gt;&lt;full-title&gt;Aggression and Violent Behavior&lt;/full-title&gt;&lt;/periodical&gt;&lt;pages&gt;75-104&lt;/pages&gt;&lt;volume&gt;9&lt;/volume&gt;&lt;dates&gt;&lt;year&gt;2004&lt;/year&gt;&lt;/dates&gt;&lt;urls&gt;&lt;/urls&gt;&lt;/record&gt;&lt;/Cite&gt;&lt;Cite&gt;&lt;Author&gt;Dishion&lt;/Author&gt;&lt;Year&gt;1995&lt;/Year&gt;&lt;RecNum&gt;5301&lt;/RecNum&gt;&lt;record&gt;&lt;rec-number&gt;5301&lt;/rec-number&gt;&lt;foreign-keys&gt;&lt;key app="EN" db-id="vrffdvpvldr29ne0z24pvw9tserwwrxxrpta"&gt;5301&lt;/key&gt;&lt;/foreign-keys&gt;&lt;ref-type name="Journal Article"&gt;17&lt;/ref-type&gt;&lt;contributors&gt;&lt;authors&gt;&lt;author&gt;Dishion, T. J.&lt;/author&gt;&lt;author&gt;Andrews, D. W.&lt;/author&gt;&lt;author&gt;Crosby, L.&lt;/author&gt;&lt;/authors&gt;&lt;/contributors&gt;&lt;titles&gt;&lt;title&gt;Antisocial boys and their friends in early adolescence: Relationship characteristics, quality, and interactional processes&lt;/title&gt;&lt;secondary-title&gt;Child Development&lt;/secondary-title&gt;&lt;/titles&gt;&lt;periodical&gt;&lt;full-title&gt;Child Development&lt;/full-title&gt;&lt;abbr-1&gt;Child Dev&lt;/abbr-1&gt;&lt;/periodical&gt;&lt;pages&gt;139-151&lt;/pages&gt;&lt;volume&gt;66&lt;/volume&gt;&lt;number&gt;1&lt;/number&gt;&lt;dates&gt;&lt;year&gt;1995&lt;/year&gt;&lt;/dates&gt;&lt;urls&gt;&lt;/urls&gt;&lt;/record&gt;&lt;/Cite&gt;&lt;/EndNote&gt;</w:instrText>
      </w:r>
      <w:r w:rsidR="00536D0C" w:rsidRPr="009B362C">
        <w:rPr>
          <w:lang w:val="en-US"/>
        </w:rPr>
        <w:fldChar w:fldCharType="separate"/>
      </w:r>
      <w:r w:rsidR="00C16EE2" w:rsidRPr="009B362C">
        <w:rPr>
          <w:noProof/>
          <w:lang w:val="en-US"/>
        </w:rPr>
        <w:t>(</w:t>
      </w:r>
      <w:hyperlink w:anchor="_ENREF_33" w:tooltip="Deptula, 2004 #5813" w:history="1">
        <w:r w:rsidR="001660BD" w:rsidRPr="009B362C">
          <w:rPr>
            <w:noProof/>
            <w:lang w:val="en-US"/>
          </w:rPr>
          <w:t>Deptula &amp; Cohen, 2004</w:t>
        </w:r>
      </w:hyperlink>
      <w:r w:rsidR="00C16EE2" w:rsidRPr="009B362C">
        <w:rPr>
          <w:noProof/>
          <w:lang w:val="en-US"/>
        </w:rPr>
        <w:t xml:space="preserve">; </w:t>
      </w:r>
      <w:hyperlink w:anchor="_ENREF_37" w:tooltip="Dishion, 1995 #5301" w:history="1">
        <w:r w:rsidR="001660BD" w:rsidRPr="009B362C">
          <w:rPr>
            <w:noProof/>
            <w:lang w:val="en-US"/>
          </w:rPr>
          <w:t>Dishion, Andrews, &amp; Crosby, 1995</w:t>
        </w:r>
      </w:hyperlink>
      <w:r w:rsidR="00C16EE2" w:rsidRPr="009B362C">
        <w:rPr>
          <w:noProof/>
          <w:lang w:val="en-US"/>
        </w:rPr>
        <w:t>)</w:t>
      </w:r>
      <w:r w:rsidR="00536D0C" w:rsidRPr="009B362C">
        <w:rPr>
          <w:lang w:val="en-US"/>
        </w:rPr>
        <w:fldChar w:fldCharType="end"/>
      </w:r>
      <w:r w:rsidR="00EA7E0B" w:rsidRPr="009B362C">
        <w:rPr>
          <w:lang w:val="en-US"/>
        </w:rPr>
        <w:t>. These conflict</w:t>
      </w:r>
      <w:r w:rsidR="0011644B" w:rsidRPr="009B362C">
        <w:rPr>
          <w:lang w:val="en-US"/>
        </w:rPr>
        <w:t xml:space="preserve">-ridden </w:t>
      </w:r>
      <w:r w:rsidR="00EA7E0B" w:rsidRPr="009B362C">
        <w:rPr>
          <w:lang w:val="en-US"/>
        </w:rPr>
        <w:t xml:space="preserve">interactions could set in motion a “coercive interactional process” </w:t>
      </w:r>
      <w:r w:rsidR="00536D0C" w:rsidRPr="009B362C">
        <w:rPr>
          <w:lang w:val="en-US"/>
        </w:rPr>
        <w:fldChar w:fldCharType="begin"/>
      </w:r>
      <w:r w:rsidR="00A5012E" w:rsidRPr="009B362C">
        <w:rPr>
          <w:lang w:val="en-US"/>
        </w:rPr>
        <w:instrText xml:space="preserve"> ADDIN EN.CITE &lt;EndNote&gt;&lt;Cite&gt;&lt;Author&gt;Boivin&lt;/Author&gt;&lt;Year&gt;1995&lt;/Year&gt;&lt;RecNum&gt;1901&lt;/RecNum&gt;&lt;DisplayText&gt;(Boivin &amp;amp; Vitaro, 1995; Patterson, Reid, &amp;amp; Dishion, 1992)&lt;/DisplayText&gt;&lt;record&gt;&lt;rec-number&gt;1901&lt;/rec-number&gt;&lt;foreign-keys&gt;&lt;key app="EN" db-id="vrffdvpvldr29ne0z24pvw9tserwwrxxrpta"&gt;1901&lt;/key&gt;&lt;/foreign-keys&gt;&lt;ref-type name="Book Section"&gt;5&lt;/ref-type&gt;&lt;contributors&gt;&lt;authors&gt;&lt;author&gt;Boivin, M.&lt;/author&gt;&lt;author&gt;Vitaro, F.&lt;/author&gt;&lt;/authors&gt;&lt;secondary-authors&gt;&lt;author&gt;J. McCord&lt;/author&gt;&lt;/secondary-authors&gt;&lt;/contributors&gt;&lt;titles&gt;&lt;title&gt;The impact of peer relationships on aggression in childhood: Inhibition through coercion or promotion through peer support&lt;/title&gt;&lt;secondary-title&gt;Coercion and punishment in long-term perspectives&lt;/secondary-title&gt;&lt;/titles&gt;&lt;pages&gt;183-197&lt;/pages&gt;&lt;dates&gt;&lt;year&gt;1995&lt;/year&gt;&lt;/dates&gt;&lt;pub-location&gt;New York, NY&lt;/pub-location&gt;&lt;publisher&gt;Cambridge University Press&lt;/publisher&gt;&lt;urls&gt;&lt;/urls&gt;&lt;/record&gt;&lt;/Cite&gt;&lt;Cite&gt;&lt;Author&gt;Patterson&lt;/Author&gt;&lt;Year&gt;1992&lt;/Year&gt;&lt;RecNum&gt;914&lt;/RecNum&gt;&lt;record&gt;&lt;rec-number&gt;914&lt;/rec-number&gt;&lt;foreign-keys&gt;&lt;key app="EN" db-id="vrffdvpvldr29ne0z24pvw9tserwwrxxrpta"&gt;914&lt;/key&gt;&lt;/foreign-keys&gt;&lt;ref-type name="Book"&gt;6&lt;/ref-type&gt;&lt;contributors&gt;&lt;authors&gt;&lt;author&gt;Patterson, G. R.&lt;/author&gt;&lt;author&gt;Reid, J. B.&lt;/author&gt;&lt;author&gt;Dishion, T. J.&lt;/author&gt;&lt;/authors&gt;&lt;/contributors&gt;&lt;titles&gt;&lt;title&gt;A social learning approach: IV. Antisocial boys&lt;/title&gt;&lt;/titles&gt;&lt;pages&gt;193&lt;/pages&gt;&lt;keywords&gt;&lt;keyword&gt;antisocialité&lt;/keyword&gt;&lt;keyword&gt;déviance&lt;/keyword&gt;&lt;keyword&gt;troubles de la conduite&lt;/keyword&gt;&lt;keyword&gt;développement&lt;/keyword&gt;&lt;keyword&gt;causes&lt;/keyword&gt;&lt;/keywords&gt;&lt;dates&gt;&lt;year&gt;1992&lt;/year&gt;&lt;/dates&gt;&lt;pub-location&gt;Eugene, OR&lt;/pub-location&gt;&lt;publisher&gt;Castalia Publishing Co.&lt;/publisher&gt;&lt;urls&gt;&lt;/urls&gt;&lt;/record&gt;&lt;/Cite&gt;&lt;/EndNote&gt;</w:instrText>
      </w:r>
      <w:r w:rsidR="00536D0C" w:rsidRPr="009B362C">
        <w:rPr>
          <w:lang w:val="en-US"/>
        </w:rPr>
        <w:fldChar w:fldCharType="separate"/>
      </w:r>
      <w:r w:rsidR="00A5012E" w:rsidRPr="009B362C">
        <w:rPr>
          <w:noProof/>
          <w:lang w:val="en-US"/>
        </w:rPr>
        <w:t>(</w:t>
      </w:r>
      <w:hyperlink w:anchor="_ENREF_13" w:tooltip="Boivin, 1995 #1901" w:history="1">
        <w:r w:rsidR="001660BD" w:rsidRPr="009B362C">
          <w:rPr>
            <w:noProof/>
            <w:lang w:val="en-US"/>
          </w:rPr>
          <w:t>Boivin &amp; Vitaro, 1995</w:t>
        </w:r>
      </w:hyperlink>
      <w:r w:rsidR="00A5012E" w:rsidRPr="009B362C">
        <w:rPr>
          <w:noProof/>
          <w:lang w:val="en-US"/>
        </w:rPr>
        <w:t xml:space="preserve">; </w:t>
      </w:r>
      <w:hyperlink w:anchor="_ENREF_77" w:tooltip="Patterson, 1992 #914" w:history="1">
        <w:r w:rsidR="001660BD" w:rsidRPr="009B362C">
          <w:rPr>
            <w:noProof/>
            <w:lang w:val="en-US"/>
          </w:rPr>
          <w:t>Patterson, Reid, &amp; Dishion, 1992</w:t>
        </w:r>
      </w:hyperlink>
      <w:r w:rsidR="00A5012E" w:rsidRPr="009B362C">
        <w:rPr>
          <w:noProof/>
          <w:lang w:val="en-US"/>
        </w:rPr>
        <w:t>)</w:t>
      </w:r>
      <w:r w:rsidR="00536D0C" w:rsidRPr="009B362C">
        <w:rPr>
          <w:lang w:val="en-US"/>
        </w:rPr>
        <w:fldChar w:fldCharType="end"/>
      </w:r>
      <w:r w:rsidR="00F474B5" w:rsidRPr="009B362C">
        <w:rPr>
          <w:lang w:val="en-US"/>
        </w:rPr>
        <w:t xml:space="preserve"> whereby coercing or threatening one’s friends can increase the likelihood of similar coercive behaviors from the friends. Consistent with this notion, conflict with a best friend predicted delinquency beyond peer rejection and best friend</w:t>
      </w:r>
      <w:r w:rsidR="0011644B" w:rsidRPr="009B362C">
        <w:rPr>
          <w:lang w:val="en-US"/>
        </w:rPr>
        <w:t>’s</w:t>
      </w:r>
      <w:r w:rsidR="00F474B5" w:rsidRPr="009B362C">
        <w:rPr>
          <w:lang w:val="en-US"/>
        </w:rPr>
        <w:t xml:space="preserve"> aggressiveness</w:t>
      </w:r>
      <w:r w:rsidR="009F2A9A" w:rsidRPr="009B362C">
        <w:rPr>
          <w:lang w:val="en-US"/>
        </w:rPr>
        <w:t xml:space="preserve"> </w:t>
      </w:r>
      <w:r w:rsidR="00536D0C" w:rsidRPr="009B362C">
        <w:rPr>
          <w:lang w:val="en-US"/>
        </w:rPr>
        <w:fldChar w:fldCharType="begin"/>
      </w:r>
      <w:r w:rsidR="009F2A9A" w:rsidRPr="009B362C">
        <w:rPr>
          <w:lang w:val="en-US"/>
        </w:rPr>
        <w:instrText xml:space="preserve"> ADDIN EN.CITE &lt;EndNote&gt;&lt;Cite&gt;&lt;Author&gt;Kupersmidt&lt;/Author&gt;&lt;Year&gt;1995&lt;/Year&gt;&lt;RecNum&gt;3680&lt;/RecNum&gt;&lt;DisplayText&gt;(Kupersmidt, Burchinal, &amp;amp; Patterson, 1995)&lt;/DisplayText&gt;&lt;record&gt;&lt;rec-number&gt;3680&lt;/rec-number&gt;&lt;foreign-keys&gt;&lt;key app="EN" db-id="vrffdvpvldr29ne0z24pvw9tserwwrxxrpta"&gt;3680&lt;/key&gt;&lt;/foreign-keys&gt;&lt;ref-type name="Journal Article"&gt;17&lt;/ref-type&gt;&lt;contributors&gt;&lt;authors&gt;&lt;author&gt;Kupersmidt, J. B.&lt;/author&gt;&lt;author&gt;Burchinal, M.&lt;/author&gt;&lt;author&gt;Patterson, C. J.&lt;/author&gt;&lt;/authors&gt;&lt;/contributors&gt;&lt;titles&gt;&lt;title&gt;Developmental patterns of childhood peer relations as predictors of externalizing behavior problems&lt;/title&gt;&lt;secondary-title&gt;Development and Psychopathology&lt;/secondary-title&gt;&lt;/titles&gt;&lt;periodical&gt;&lt;full-title&gt;Development and Psychopathology&lt;/full-title&gt;&lt;abbr-1&gt;Dev Psychopathol&lt;/abbr-1&gt;&lt;/periodical&gt;&lt;pages&gt;825-843&lt;/pages&gt;&lt;volume&gt;7&lt;/volume&gt;&lt;dates&gt;&lt;year&gt;1995&lt;/year&gt;&lt;/dates&gt;&lt;urls&gt;&lt;/urls&gt;&lt;/record&gt;&lt;/Cite&gt;&lt;/EndNote&gt;</w:instrText>
      </w:r>
      <w:r w:rsidR="00536D0C" w:rsidRPr="009B362C">
        <w:rPr>
          <w:lang w:val="en-US"/>
        </w:rPr>
        <w:fldChar w:fldCharType="separate"/>
      </w:r>
      <w:r w:rsidR="009F2A9A" w:rsidRPr="009B362C">
        <w:rPr>
          <w:noProof/>
          <w:lang w:val="en-US"/>
        </w:rPr>
        <w:t>(</w:t>
      </w:r>
      <w:hyperlink w:anchor="_ENREF_60" w:tooltip="Kupersmidt, 1995 #3680" w:history="1">
        <w:r w:rsidR="001660BD" w:rsidRPr="009B362C">
          <w:rPr>
            <w:noProof/>
            <w:lang w:val="en-US"/>
          </w:rPr>
          <w:t>Kupersmidt, Burchinal, &amp; Patterson, 1995</w:t>
        </w:r>
      </w:hyperlink>
      <w:r w:rsidR="009F2A9A" w:rsidRPr="009B362C">
        <w:rPr>
          <w:noProof/>
          <w:lang w:val="en-US"/>
        </w:rPr>
        <w:t>)</w:t>
      </w:r>
      <w:r w:rsidR="00536D0C" w:rsidRPr="009B362C">
        <w:rPr>
          <w:lang w:val="en-US"/>
        </w:rPr>
        <w:fldChar w:fldCharType="end"/>
      </w:r>
      <w:r w:rsidR="00F474B5" w:rsidRPr="009B362C">
        <w:rPr>
          <w:lang w:val="en-US"/>
        </w:rPr>
        <w:t>. In another study</w:t>
      </w:r>
      <w:r w:rsidR="00DC7924" w:rsidRPr="009B362C">
        <w:rPr>
          <w:lang w:val="en-US"/>
        </w:rPr>
        <w:t>,</w:t>
      </w:r>
      <w:r w:rsidR="00F474B5" w:rsidRPr="009B362C">
        <w:rPr>
          <w:lang w:val="en-US"/>
        </w:rPr>
        <w:t xml:space="preserve"> coercion by the </w:t>
      </w:r>
      <w:r w:rsidR="00F474B5" w:rsidRPr="009B362C">
        <w:rPr>
          <w:lang w:val="en-US"/>
        </w:rPr>
        <w:lastRenderedPageBreak/>
        <w:t>best friend partially explained the predictive association between</w:t>
      </w:r>
      <w:r w:rsidR="0011644B" w:rsidRPr="009B362C">
        <w:rPr>
          <w:lang w:val="en-US"/>
        </w:rPr>
        <w:t xml:space="preserve"> the</w:t>
      </w:r>
      <w:r w:rsidR="00F474B5" w:rsidRPr="009B362C">
        <w:rPr>
          <w:lang w:val="en-US"/>
        </w:rPr>
        <w:t xml:space="preserve"> best friend’s aggressiveness and an increase in children’s aggressiveness, </w:t>
      </w:r>
      <w:r w:rsidRPr="009B362C">
        <w:rPr>
          <w:lang w:val="en-US"/>
        </w:rPr>
        <w:t>controlling for</w:t>
      </w:r>
      <w:r w:rsidR="00F474B5" w:rsidRPr="009B362C">
        <w:rPr>
          <w:lang w:val="en-US"/>
        </w:rPr>
        <w:t xml:space="preserve"> other negative experiences such as parent coercion and peer rejection </w:t>
      </w:r>
      <w:r w:rsidR="00536D0C" w:rsidRPr="009B362C">
        <w:rPr>
          <w:lang w:val="en-US"/>
        </w:rPr>
        <w:fldChar w:fldCharType="begin"/>
      </w:r>
      <w:r w:rsidR="00F474B5" w:rsidRPr="009B362C">
        <w:rPr>
          <w:lang w:val="en-US"/>
        </w:rPr>
        <w:instrText xml:space="preserve"> ADDIN EN.CITE &lt;EndNote&gt;&lt;Cite&gt;&lt;Author&gt;Vitaro&lt;/Author&gt;&lt;Year&gt;2011&lt;/Year&gt;&lt;RecNum&gt;7471&lt;/RecNum&gt;&lt;DisplayText&gt;(Vitaro et al., 2011)&lt;/DisplayText&gt;&lt;record&gt;&lt;rec-number&gt;7471&lt;/rec-number&gt;&lt;foreign-keys&gt;&lt;key app="EN" db-id="vrffdvpvldr29ne0z24pvw9tserwwrxxrpta"&gt;7471&lt;/key&gt;&lt;/foreign-keys&gt;&lt;ref-type name="Journal Article"&gt;17&lt;/ref-type&gt;&lt;contributors&gt;&lt;authors&gt;&lt;author&gt;Vitaro, F.&lt;/author&gt;&lt;author&gt;Brendgen, M.&lt;/author&gt;&lt;author&gt;Boivin, M.&lt;/author&gt;&lt;author&gt;Cantin, S.&lt;/author&gt;&lt;author&gt;Dionne, G.&lt;/author&gt;&lt;author&gt;Tremblay, R. E.&lt;/author&gt;&lt;author&gt;Girard, A.&lt;/author&gt;&lt;author&gt;Pérusse, D.&lt;/author&gt;&lt;/authors&gt;&lt;/contributors&gt;&lt;titles&gt;&lt;title&gt;A monozygotic twin difference study of friends&amp;apos; aggression and children&amp;apos;s adjustment problems&lt;/title&gt;&lt;secondary-title&gt;Child Development&lt;/secondary-title&gt;&lt;/titles&gt;&lt;periodical&gt;&lt;full-title&gt;Child Development&lt;/full-title&gt;&lt;abbr-1&gt;Child Dev&lt;/abbr-1&gt;&lt;/periodical&gt;&lt;pages&gt;617-632&lt;/pages&gt;&lt;volume&gt;82&lt;/volume&gt;&lt;number&gt;2&lt;/number&gt;&lt;dates&gt;&lt;year&gt;2011&lt;/year&gt;&lt;pub-dates&gt;&lt;date&gt;Apr&lt;/date&gt;&lt;/pub-dates&gt;&lt;/dates&gt;&lt;urls&gt;&lt;related-urls&gt;&lt;url&gt;PDF&lt;/url&gt;&lt;/related-urls&gt;&lt;/urls&gt;&lt;electronic-resource-num&gt;10.1111/j.1467-8624.2010.01570.x&lt;/electronic-resource-num&gt;&lt;/record&gt;&lt;/Cite&gt;&lt;/EndNote&gt;</w:instrText>
      </w:r>
      <w:r w:rsidR="00536D0C" w:rsidRPr="009B362C">
        <w:rPr>
          <w:lang w:val="en-US"/>
        </w:rPr>
        <w:fldChar w:fldCharType="separate"/>
      </w:r>
      <w:r w:rsidR="00F474B5" w:rsidRPr="009B362C">
        <w:rPr>
          <w:noProof/>
          <w:lang w:val="en-US"/>
        </w:rPr>
        <w:t>(</w:t>
      </w:r>
      <w:hyperlink w:anchor="_ENREF_98" w:tooltip="Vitaro, 2011 #7471" w:history="1">
        <w:r w:rsidR="001660BD" w:rsidRPr="009B362C">
          <w:rPr>
            <w:noProof/>
            <w:lang w:val="en-US"/>
          </w:rPr>
          <w:t>Vitaro et al., 2011</w:t>
        </w:r>
      </w:hyperlink>
      <w:r w:rsidR="00F474B5" w:rsidRPr="009B362C">
        <w:rPr>
          <w:noProof/>
          <w:lang w:val="en-US"/>
        </w:rPr>
        <w:t>)</w:t>
      </w:r>
      <w:r w:rsidR="00536D0C" w:rsidRPr="009B362C">
        <w:rPr>
          <w:lang w:val="en-US"/>
        </w:rPr>
        <w:fldChar w:fldCharType="end"/>
      </w:r>
      <w:r w:rsidR="00FE692F" w:rsidRPr="009B362C">
        <w:rPr>
          <w:lang w:val="en-US"/>
        </w:rPr>
        <w:t>. Coercion by the</w:t>
      </w:r>
      <w:r w:rsidR="005D21DE" w:rsidRPr="009B362C">
        <w:rPr>
          <w:lang w:val="en-US"/>
        </w:rPr>
        <w:t xml:space="preserve"> best friend, however, </w:t>
      </w:r>
      <w:r w:rsidR="00FE692F" w:rsidRPr="009B362C">
        <w:rPr>
          <w:lang w:val="en-US"/>
        </w:rPr>
        <w:t xml:space="preserve">is </w:t>
      </w:r>
      <w:r w:rsidR="00A055CD" w:rsidRPr="009B362C">
        <w:rPr>
          <w:lang w:val="en-US"/>
        </w:rPr>
        <w:t>not associated with increased aggression</w:t>
      </w:r>
      <w:r w:rsidR="00FE692F" w:rsidRPr="009B362C">
        <w:rPr>
          <w:lang w:val="en-US"/>
        </w:rPr>
        <w:t xml:space="preserve"> when the </w:t>
      </w:r>
      <w:r w:rsidR="00A055CD" w:rsidRPr="009B362C">
        <w:rPr>
          <w:lang w:val="en-US"/>
        </w:rPr>
        <w:t xml:space="preserve">friendship </w:t>
      </w:r>
      <w:r w:rsidR="00FE692F" w:rsidRPr="009B362C">
        <w:rPr>
          <w:lang w:val="en-US"/>
        </w:rPr>
        <w:t>bond</w:t>
      </w:r>
      <w:r w:rsidR="00A055CD" w:rsidRPr="009B362C">
        <w:rPr>
          <w:lang w:val="en-US"/>
        </w:rPr>
        <w:t xml:space="preserve"> </w:t>
      </w:r>
      <w:r w:rsidR="00FE692F" w:rsidRPr="009B362C">
        <w:rPr>
          <w:lang w:val="en-US"/>
        </w:rPr>
        <w:t xml:space="preserve">and </w:t>
      </w:r>
      <w:r w:rsidR="00A055CD" w:rsidRPr="009B362C">
        <w:rPr>
          <w:lang w:val="en-US"/>
        </w:rPr>
        <w:t xml:space="preserve">friends’ </w:t>
      </w:r>
      <w:r w:rsidR="00FE692F" w:rsidRPr="009B362C">
        <w:rPr>
          <w:lang w:val="en-US"/>
        </w:rPr>
        <w:t>conflict resolution skills are high</w:t>
      </w:r>
      <w:r w:rsidR="009F2A9A" w:rsidRPr="009B362C">
        <w:rPr>
          <w:lang w:val="en-US"/>
        </w:rPr>
        <w:t xml:space="preserve"> </w:t>
      </w:r>
      <w:r w:rsidR="00536D0C" w:rsidRPr="009B362C">
        <w:rPr>
          <w:lang w:val="en-US"/>
        </w:rPr>
        <w:fldChar w:fldCharType="begin"/>
      </w:r>
      <w:r w:rsidR="00AA7DD0" w:rsidRPr="009B362C">
        <w:rPr>
          <w:lang w:val="en-US"/>
        </w:rPr>
        <w:instrText xml:space="preserve"> ADDIN EN.CITE &lt;EndNote&gt;&lt;Cite&gt;&lt;Author&gt;Salvas&lt;/Author&gt;&lt;Year&gt;sous presse&lt;/Year&gt;&lt;RecNum&gt;8164&lt;/RecNum&gt;&lt;DisplayText&gt;(Salvas et al., sous presse)&lt;/DisplayText&gt;&lt;record&gt;&lt;rec-number&gt;8164&lt;/rec-number&gt;&lt;foreign-keys&gt;&lt;key app="EN" db-id="vrffdvpvldr29ne0z24pvw9tserwwrxxrpta"&gt;8164&lt;/key&gt;&lt;/foreign-keys&gt;&lt;ref-type name="Journal Article"&gt;17&lt;/ref-type&gt;&lt;contributors&gt;&lt;authors&gt;&lt;author&gt;Salvas, M.-C.&lt;/author&gt;&lt;author&gt;Vitaro, F.&lt;/author&gt;&lt;author&gt;Brendgen, M.&lt;/author&gt;&lt;author&gt;Dionne, G.&lt;/author&gt;&lt;author&gt;Tremblay, R. E.&lt;/author&gt;&lt;author&gt;Boivin, M.&lt;/author&gt;&lt;/authors&gt;&lt;/contributors&gt;&lt;titles&gt;&lt;title&gt;Friendship conflict and the development of generalized physical aggression in the early school years: A genetically informed study of potential moderators [Epub ahead of print]&lt;/title&gt;&lt;secondary-title&gt;Developmental Psychology&lt;/secondary-title&gt;&lt;/titles&gt;&lt;periodical&gt;&lt;full-title&gt;Developmental Psychology&lt;/full-title&gt;&lt;abbr-1&gt;Dev Psychol&lt;/abbr-1&gt;&lt;/periodical&gt;&lt;dates&gt;&lt;year&gt;sous presse&lt;/year&gt;&lt;/dates&gt;&lt;urls&gt;&lt;/urls&gt;&lt;/record&gt;&lt;/Cite&gt;&lt;/EndNote&gt;</w:instrText>
      </w:r>
      <w:r w:rsidR="00536D0C" w:rsidRPr="009B362C">
        <w:rPr>
          <w:lang w:val="en-US"/>
        </w:rPr>
        <w:fldChar w:fldCharType="separate"/>
      </w:r>
      <w:r w:rsidR="00AA7DD0" w:rsidRPr="009B362C">
        <w:rPr>
          <w:noProof/>
          <w:lang w:val="en-US"/>
        </w:rPr>
        <w:t>(</w:t>
      </w:r>
      <w:hyperlink w:anchor="_ENREF_83" w:tooltip="Salvas, sous presse #8164" w:history="1">
        <w:r w:rsidR="001660BD" w:rsidRPr="009B362C">
          <w:rPr>
            <w:noProof/>
            <w:lang w:val="en-US"/>
          </w:rPr>
          <w:t>Salvas et al., sous presse</w:t>
        </w:r>
      </w:hyperlink>
      <w:r w:rsidR="00AA7DD0" w:rsidRPr="009B362C">
        <w:rPr>
          <w:noProof/>
          <w:lang w:val="en-US"/>
        </w:rPr>
        <w:t>)</w:t>
      </w:r>
      <w:r w:rsidR="00536D0C" w:rsidRPr="009B362C">
        <w:rPr>
          <w:lang w:val="en-US"/>
        </w:rPr>
        <w:fldChar w:fldCharType="end"/>
      </w:r>
      <w:r w:rsidR="00F474B5" w:rsidRPr="009B362C">
        <w:rPr>
          <w:lang w:val="en-US"/>
        </w:rPr>
        <w:t xml:space="preserve">. Interestingly, different processes may be related to different outcomes. As shown by Snyder, </w:t>
      </w:r>
      <w:r w:rsidR="00F474B5" w:rsidRPr="009B362C">
        <w:rPr>
          <w:rFonts w:cs="Times New Roman"/>
          <w:color w:val="000000" w:themeColor="text1"/>
          <w:szCs w:val="24"/>
          <w:lang w:val="en-US"/>
        </w:rPr>
        <w:t>Schrepferman</w:t>
      </w:r>
      <w:r w:rsidR="00F474B5" w:rsidRPr="009B362C">
        <w:rPr>
          <w:lang w:val="en-US"/>
        </w:rPr>
        <w:t xml:space="preserve">, Stoolmiller, and Brooker </w:t>
      </w:r>
      <w:r w:rsidR="00536D0C" w:rsidRPr="009B362C">
        <w:rPr>
          <w:lang w:val="en-US"/>
        </w:rPr>
        <w:fldChar w:fldCharType="begin"/>
      </w:r>
      <w:r w:rsidR="008B3DE9" w:rsidRPr="009B362C">
        <w:rPr>
          <w:lang w:val="en-US"/>
        </w:rPr>
        <w:instrText xml:space="preserve"> ADDIN EN.CITE &lt;EndNote&gt;&lt;Cite ExcludeAuth="1"&gt;&lt;Year&gt;2007&lt;/Year&gt;&lt;RecNum&gt;7102&lt;/RecNum&gt;&lt;DisplayText&gt;(2007)&lt;/DisplayText&gt;&lt;record&gt;&lt;rec-number&gt;7102&lt;/rec-number&gt;&lt;foreign-keys&gt;&lt;key app="EN" db-id="vrffdvpvldr29ne0z24pvw9tserwwrxxrpta"&gt;7102&lt;/key&gt;&lt;/foreign-keys&gt;&lt;ref-type name="Book Section"&gt;5&lt;/ref-type&gt;&lt;contributors&gt;&lt;authors&gt;&lt;author&gt;Snyder, J.&lt;/author&gt;&lt;author&gt;Schrepferman, L.&lt;/author&gt;&lt;author&gt;Stoolmiller, M.&lt;/author&gt;&lt;author&gt;Brooker, M.&lt;/author&gt;&lt;/authors&gt;&lt;secondary-authors&gt;&lt;author&gt;T. A. Cavell&lt;/author&gt;&lt;author&gt;K. T. Malcolm&lt;/author&gt;&lt;/secondary-authors&gt;&lt;/contributors&gt;&lt;titles&gt;&lt;title&gt;The roles of anger, conflict with parents and peers, and social reinforcement in the early development of physical aggression&lt;/title&gt;&lt;secondary-title&gt;Anger, aggression, and interventions for interpersonal violence&lt;/secondary-title&gt;&lt;/titles&gt;&lt;pages&gt;187-214&lt;/pages&gt;&lt;dates&gt;&lt;year&gt;2007&lt;/year&gt;&lt;/dates&gt;&lt;pub-location&gt;Mahwah, NJ&lt;/pub-location&gt;&lt;publisher&gt;Erlbaum&lt;/publisher&gt;&lt;urls&gt;&lt;/urls&gt;&lt;/record&gt;&lt;/Cite&gt;&lt;/EndNote&gt;</w:instrText>
      </w:r>
      <w:r w:rsidR="00536D0C" w:rsidRPr="009B362C">
        <w:rPr>
          <w:lang w:val="en-US"/>
        </w:rPr>
        <w:fldChar w:fldCharType="separate"/>
      </w:r>
      <w:r w:rsidR="008B3DE9" w:rsidRPr="009B362C">
        <w:rPr>
          <w:noProof/>
          <w:lang w:val="en-US"/>
        </w:rPr>
        <w:t>(</w:t>
      </w:r>
      <w:hyperlink w:anchor="_ENREF_87" w:tooltip="Snyder, 2007 #7102" w:history="1">
        <w:r w:rsidR="001660BD" w:rsidRPr="009B362C">
          <w:rPr>
            <w:noProof/>
            <w:lang w:val="en-US"/>
          </w:rPr>
          <w:t>2007</w:t>
        </w:r>
      </w:hyperlink>
      <w:r w:rsidR="008B3DE9" w:rsidRPr="009B362C">
        <w:rPr>
          <w:noProof/>
          <w:lang w:val="en-US"/>
        </w:rPr>
        <w:t>)</w:t>
      </w:r>
      <w:r w:rsidR="00536D0C" w:rsidRPr="009B362C">
        <w:rPr>
          <w:lang w:val="en-US"/>
        </w:rPr>
        <w:fldChar w:fldCharType="end"/>
      </w:r>
      <w:r w:rsidR="00F474B5" w:rsidRPr="009B362C">
        <w:rPr>
          <w:lang w:val="en-US"/>
        </w:rPr>
        <w:t xml:space="preserve">, deviancy training and modeling may </w:t>
      </w:r>
      <w:r w:rsidR="00086A05" w:rsidRPr="009B362C">
        <w:rPr>
          <w:lang w:val="en-US"/>
        </w:rPr>
        <w:t xml:space="preserve">foster covert </w:t>
      </w:r>
      <w:r w:rsidR="00B8526A" w:rsidRPr="009B362C">
        <w:rPr>
          <w:lang w:val="en-US"/>
        </w:rPr>
        <w:t>delinquent behavior</w:t>
      </w:r>
      <w:r w:rsidR="00F474B5" w:rsidRPr="009B362C">
        <w:rPr>
          <w:lang w:val="en-US"/>
        </w:rPr>
        <w:t xml:space="preserve">, whereas coercion may be </w:t>
      </w:r>
      <w:r w:rsidR="00A055CD" w:rsidRPr="009B362C">
        <w:rPr>
          <w:lang w:val="en-US"/>
        </w:rPr>
        <w:t>help explain</w:t>
      </w:r>
      <w:r w:rsidR="00086A05" w:rsidRPr="009B362C">
        <w:rPr>
          <w:lang w:val="en-US"/>
        </w:rPr>
        <w:t xml:space="preserve"> overt </w:t>
      </w:r>
      <w:r w:rsidR="00B8526A" w:rsidRPr="009B362C">
        <w:rPr>
          <w:lang w:val="en-US"/>
        </w:rPr>
        <w:t>delinquent behavior</w:t>
      </w:r>
      <w:r w:rsidR="00F474B5" w:rsidRPr="009B362C">
        <w:rPr>
          <w:lang w:val="en-US"/>
        </w:rPr>
        <w:t>.</w:t>
      </w:r>
      <w:r w:rsidR="003B7E55" w:rsidRPr="009B362C">
        <w:rPr>
          <w:lang w:val="en-US"/>
        </w:rPr>
        <w:t xml:space="preserve"> Similar</w:t>
      </w:r>
      <w:r w:rsidR="00F474B5" w:rsidRPr="009B362C">
        <w:rPr>
          <w:lang w:val="en-US"/>
        </w:rPr>
        <w:t xml:space="preserve"> processes </w:t>
      </w:r>
      <w:r w:rsidR="00A055CD" w:rsidRPr="009B362C">
        <w:rPr>
          <w:lang w:val="en-US"/>
        </w:rPr>
        <w:t>may</w:t>
      </w:r>
      <w:r w:rsidR="00F474B5" w:rsidRPr="009B362C">
        <w:rPr>
          <w:lang w:val="en-US"/>
        </w:rPr>
        <w:t xml:space="preserve"> explain how DPA moderates the </w:t>
      </w:r>
      <w:r w:rsidR="00A055CD" w:rsidRPr="009B362C">
        <w:rPr>
          <w:lang w:val="en-US"/>
        </w:rPr>
        <w:t xml:space="preserve">expression of youngsters’ </w:t>
      </w:r>
      <w:r w:rsidR="00F474B5" w:rsidRPr="009B362C">
        <w:rPr>
          <w:lang w:val="en-US"/>
        </w:rPr>
        <w:t xml:space="preserve">genetic disposition </w:t>
      </w:r>
      <w:r w:rsidR="00A055CD" w:rsidRPr="009B362C">
        <w:rPr>
          <w:lang w:val="en-US"/>
        </w:rPr>
        <w:t xml:space="preserve">for </w:t>
      </w:r>
      <w:r w:rsidR="003B7E55" w:rsidRPr="009B362C">
        <w:rPr>
          <w:lang w:val="en-US"/>
        </w:rPr>
        <w:t xml:space="preserve">overt or covert </w:t>
      </w:r>
      <w:r w:rsidR="00F474B5" w:rsidRPr="009B362C">
        <w:rPr>
          <w:lang w:val="en-US"/>
        </w:rPr>
        <w:t>aggression and delinquency</w:t>
      </w:r>
      <w:r w:rsidR="003B7E55" w:rsidRPr="009B362C">
        <w:rPr>
          <w:lang w:val="en-US"/>
        </w:rPr>
        <w:t>.</w:t>
      </w:r>
    </w:p>
    <w:p w14:paraId="743A9296" w14:textId="77777777" w:rsidR="00846845" w:rsidRPr="009B362C" w:rsidRDefault="00BA692C" w:rsidP="00E3799F">
      <w:pPr>
        <w:spacing w:line="480" w:lineRule="auto"/>
        <w:jc w:val="center"/>
        <w:rPr>
          <w:b/>
          <w:lang w:val="en-US"/>
        </w:rPr>
      </w:pPr>
      <w:r w:rsidRPr="009B362C">
        <w:rPr>
          <w:b/>
          <w:lang w:val="en-US"/>
        </w:rPr>
        <w:t>Summary</w:t>
      </w:r>
    </w:p>
    <w:p w14:paraId="06168AFE" w14:textId="77777777" w:rsidR="00384583" w:rsidRPr="009B362C" w:rsidRDefault="003A5776" w:rsidP="00120AAF">
      <w:pPr>
        <w:pStyle w:val="ListParagraph"/>
        <w:numPr>
          <w:ilvl w:val="0"/>
          <w:numId w:val="5"/>
        </w:numPr>
        <w:spacing w:line="480" w:lineRule="auto"/>
        <w:rPr>
          <w:b/>
          <w:lang w:val="en-US"/>
        </w:rPr>
      </w:pPr>
      <w:r w:rsidRPr="009B362C">
        <w:rPr>
          <w:lang w:val="en-US"/>
        </w:rPr>
        <w:t>G</w:t>
      </w:r>
      <w:r w:rsidR="00860222" w:rsidRPr="009B362C">
        <w:rPr>
          <w:lang w:val="en-US"/>
        </w:rPr>
        <w:t>enetic influences on DPA</w:t>
      </w:r>
      <w:r w:rsidRPr="009B362C">
        <w:rPr>
          <w:lang w:val="en-US"/>
        </w:rPr>
        <w:t xml:space="preserve"> have been found in several studies. </w:t>
      </w:r>
      <w:r w:rsidR="000C23D6" w:rsidRPr="009B362C">
        <w:rPr>
          <w:lang w:val="en-US"/>
        </w:rPr>
        <w:t>These genetic influences</w:t>
      </w:r>
      <w:r w:rsidR="00860222" w:rsidRPr="009B362C">
        <w:rPr>
          <w:lang w:val="en-US"/>
        </w:rPr>
        <w:t xml:space="preserve">, and consequently </w:t>
      </w:r>
      <w:r w:rsidR="000C23D6" w:rsidRPr="009B362C">
        <w:rPr>
          <w:lang w:val="en-US"/>
        </w:rPr>
        <w:t>the likelihood for</w:t>
      </w:r>
      <w:r w:rsidR="00860222" w:rsidRPr="009B362C">
        <w:rPr>
          <w:lang w:val="en-US"/>
        </w:rPr>
        <w:t xml:space="preserve"> rGE, </w:t>
      </w:r>
      <w:r w:rsidRPr="009B362C">
        <w:rPr>
          <w:lang w:val="en-US"/>
        </w:rPr>
        <w:t xml:space="preserve">seem to </w:t>
      </w:r>
      <w:r w:rsidR="00860222" w:rsidRPr="009B362C">
        <w:rPr>
          <w:lang w:val="en-US"/>
        </w:rPr>
        <w:t>increase with age, but no study yet examined this issue using a prospectively longitudinal design.</w:t>
      </w:r>
    </w:p>
    <w:p w14:paraId="29DEE78D" w14:textId="77777777" w:rsidR="00384583" w:rsidRPr="009B362C" w:rsidRDefault="003A5776" w:rsidP="00120AAF">
      <w:pPr>
        <w:pStyle w:val="ListParagraph"/>
        <w:numPr>
          <w:ilvl w:val="0"/>
          <w:numId w:val="5"/>
        </w:numPr>
        <w:spacing w:line="480" w:lineRule="auto"/>
        <w:rPr>
          <w:b/>
          <w:lang w:val="en-US"/>
        </w:rPr>
      </w:pPr>
      <w:r w:rsidRPr="009B362C">
        <w:rPr>
          <w:lang w:val="en-US"/>
        </w:rPr>
        <w:t>In light of the current genetically informed literature, the Socialization model c</w:t>
      </w:r>
      <w:r w:rsidR="00860222" w:rsidRPr="009B362C">
        <w:rPr>
          <w:lang w:val="en-US"/>
        </w:rPr>
        <w:t xml:space="preserve">ould be in effect during childhood whereas the Selection model would </w:t>
      </w:r>
      <w:r w:rsidRPr="009B362C">
        <w:rPr>
          <w:lang w:val="en-US"/>
        </w:rPr>
        <w:t xml:space="preserve">(increasingly) </w:t>
      </w:r>
      <w:r w:rsidR="00860222" w:rsidRPr="009B362C">
        <w:rPr>
          <w:lang w:val="en-US"/>
        </w:rPr>
        <w:t>apply during adolescence.</w:t>
      </w:r>
    </w:p>
    <w:p w14:paraId="6765C551" w14:textId="77777777" w:rsidR="00384583" w:rsidRPr="009B362C" w:rsidRDefault="00B53B03" w:rsidP="00120AAF">
      <w:pPr>
        <w:pStyle w:val="ListParagraph"/>
        <w:numPr>
          <w:ilvl w:val="0"/>
          <w:numId w:val="5"/>
        </w:numPr>
        <w:spacing w:line="480" w:lineRule="auto"/>
        <w:rPr>
          <w:b/>
          <w:lang w:val="en-US"/>
        </w:rPr>
      </w:pPr>
      <w:r w:rsidRPr="009B362C">
        <w:rPr>
          <w:lang w:val="en-US"/>
        </w:rPr>
        <w:t xml:space="preserve">In </w:t>
      </w:r>
      <w:r w:rsidR="003A5776" w:rsidRPr="009B362C">
        <w:rPr>
          <w:lang w:val="en-US"/>
        </w:rPr>
        <w:t>accordance to the Interaction model,</w:t>
      </w:r>
      <w:r w:rsidRPr="009B362C">
        <w:rPr>
          <w:lang w:val="en-US"/>
        </w:rPr>
        <w:t xml:space="preserve"> DPA seems to amplify the expression of genetic dispositions towards</w:t>
      </w:r>
      <w:r w:rsidR="007D04CB" w:rsidRPr="009B362C">
        <w:rPr>
          <w:lang w:val="en-US"/>
        </w:rPr>
        <w:t xml:space="preserve"> </w:t>
      </w:r>
      <w:r w:rsidR="00EC2E43" w:rsidRPr="009B362C">
        <w:rPr>
          <w:lang w:val="en-US"/>
        </w:rPr>
        <w:t>delinquent behavior</w:t>
      </w:r>
      <w:r w:rsidRPr="009B362C">
        <w:rPr>
          <w:lang w:val="en-US"/>
        </w:rPr>
        <w:t xml:space="preserve"> in adolescents. </w:t>
      </w:r>
      <w:r w:rsidR="00F82A77" w:rsidRPr="009B362C">
        <w:rPr>
          <w:lang w:val="en-US"/>
        </w:rPr>
        <w:t xml:space="preserve">This appears to be the case in </w:t>
      </w:r>
      <w:r w:rsidRPr="009B362C">
        <w:rPr>
          <w:lang w:val="en-US"/>
        </w:rPr>
        <w:t xml:space="preserve">children also, </w:t>
      </w:r>
      <w:r w:rsidR="00576421" w:rsidRPr="009B362C">
        <w:rPr>
          <w:lang w:val="en-US"/>
        </w:rPr>
        <w:t xml:space="preserve">but </w:t>
      </w:r>
      <w:r w:rsidRPr="009B362C">
        <w:rPr>
          <w:lang w:val="en-US"/>
        </w:rPr>
        <w:t>it is family and neighborhood effects that are enhanced by DPA.</w:t>
      </w:r>
    </w:p>
    <w:p w14:paraId="464F9E00" w14:textId="77777777" w:rsidR="00384583" w:rsidRPr="009B362C" w:rsidRDefault="00860222" w:rsidP="00120AAF">
      <w:pPr>
        <w:pStyle w:val="ListParagraph"/>
        <w:numPr>
          <w:ilvl w:val="0"/>
          <w:numId w:val="5"/>
        </w:numPr>
        <w:spacing w:line="480" w:lineRule="auto"/>
        <w:rPr>
          <w:lang w:val="en-US"/>
        </w:rPr>
      </w:pPr>
      <w:r w:rsidRPr="009B362C">
        <w:rPr>
          <w:lang w:val="en-US"/>
        </w:rPr>
        <w:t>In turn, the role of DPA is modified by individual characteristics, including genetic p</w:t>
      </w:r>
      <w:r w:rsidR="003A5776" w:rsidRPr="009B362C">
        <w:rPr>
          <w:lang w:val="en-US"/>
        </w:rPr>
        <w:t>o</w:t>
      </w:r>
      <w:r w:rsidRPr="009B362C">
        <w:rPr>
          <w:lang w:val="en-US"/>
        </w:rPr>
        <w:t>lymorphisms</w:t>
      </w:r>
      <w:r w:rsidR="003A5776" w:rsidRPr="009B362C">
        <w:rPr>
          <w:lang w:val="en-US"/>
        </w:rPr>
        <w:t>. Th</w:t>
      </w:r>
      <w:r w:rsidR="000C23D6" w:rsidRPr="009B362C">
        <w:rPr>
          <w:lang w:val="en-US"/>
        </w:rPr>
        <w:t>e exact nature of these moderating effects, i.e., enhancement or suppression, is still unsettled and may involve a developmental dimension</w:t>
      </w:r>
      <w:r w:rsidR="003A5776" w:rsidRPr="009B362C">
        <w:rPr>
          <w:lang w:val="en-US"/>
        </w:rPr>
        <w:t>.</w:t>
      </w:r>
    </w:p>
    <w:p w14:paraId="776D3D37" w14:textId="77777777" w:rsidR="00B30ECB" w:rsidRPr="009B362C" w:rsidRDefault="00FA0D27" w:rsidP="00120AAF">
      <w:pPr>
        <w:pStyle w:val="ListParagraph"/>
        <w:numPr>
          <w:ilvl w:val="0"/>
          <w:numId w:val="5"/>
        </w:numPr>
        <w:spacing w:line="480" w:lineRule="auto"/>
        <w:rPr>
          <w:lang w:val="en-US"/>
        </w:rPr>
      </w:pPr>
      <w:r w:rsidRPr="009B362C">
        <w:rPr>
          <w:lang w:val="en-US"/>
        </w:rPr>
        <w:lastRenderedPageBreak/>
        <w:t xml:space="preserve">A number of </w:t>
      </w:r>
      <w:r w:rsidR="00EE778A" w:rsidRPr="009B362C">
        <w:rPr>
          <w:lang w:val="en-US"/>
        </w:rPr>
        <w:t xml:space="preserve">mechanisms can account for the main or the moderating effect of DPA. These mechanisms can differ whether covert or overt </w:t>
      </w:r>
      <w:r w:rsidR="00576421" w:rsidRPr="009B362C">
        <w:rPr>
          <w:lang w:val="en-US"/>
        </w:rPr>
        <w:t xml:space="preserve">delinquency </w:t>
      </w:r>
      <w:r w:rsidR="00EE778A" w:rsidRPr="009B362C">
        <w:rPr>
          <w:lang w:val="en-US"/>
        </w:rPr>
        <w:t>is concerned.</w:t>
      </w:r>
    </w:p>
    <w:p w14:paraId="34D2514E" w14:textId="77777777" w:rsidR="00120AAF" w:rsidRPr="009B362C" w:rsidRDefault="00120AAF" w:rsidP="00E3799F">
      <w:pPr>
        <w:spacing w:line="480" w:lineRule="auto"/>
        <w:jc w:val="center"/>
        <w:rPr>
          <w:lang w:val="en-US"/>
        </w:rPr>
      </w:pPr>
      <w:r w:rsidRPr="009B362C">
        <w:rPr>
          <w:b/>
          <w:lang w:val="en-US"/>
        </w:rPr>
        <w:t>Future Research Needs</w:t>
      </w:r>
    </w:p>
    <w:p w14:paraId="0385ED97" w14:textId="77777777" w:rsidR="003F0236" w:rsidRPr="009B362C" w:rsidRDefault="003F0236" w:rsidP="00120AAF">
      <w:pPr>
        <w:pStyle w:val="ListParagraph"/>
        <w:numPr>
          <w:ilvl w:val="0"/>
          <w:numId w:val="5"/>
        </w:numPr>
        <w:spacing w:line="480" w:lineRule="auto"/>
        <w:rPr>
          <w:lang w:val="en-US"/>
        </w:rPr>
      </w:pPr>
      <w:r w:rsidRPr="009B362C">
        <w:rPr>
          <w:lang w:val="en-US"/>
        </w:rPr>
        <w:t xml:space="preserve">Longitudinal quantitative genetic studies using the same definition and the same sources to measure DPA throughout childhood and adolescence are needed to resolve the issues raised in this review chapter in reference to rGE or GxE. </w:t>
      </w:r>
    </w:p>
    <w:p w14:paraId="43F85B93" w14:textId="77777777" w:rsidR="003F0236" w:rsidRPr="009B362C" w:rsidRDefault="003F0236" w:rsidP="00120AAF">
      <w:pPr>
        <w:pStyle w:val="ListParagraph"/>
        <w:numPr>
          <w:ilvl w:val="0"/>
          <w:numId w:val="5"/>
        </w:numPr>
        <w:spacing w:line="480" w:lineRule="auto"/>
        <w:rPr>
          <w:lang w:val="en-US"/>
        </w:rPr>
      </w:pPr>
      <w:r w:rsidRPr="009B362C">
        <w:rPr>
          <w:lang w:val="en-US"/>
        </w:rPr>
        <w:t>These studies should distinguish between overt and covert delinquency for both the peers and the participants and the severity of these behaviors (e.g. use of weapons)</w:t>
      </w:r>
      <w:r w:rsidR="009720A4" w:rsidRPr="009B362C">
        <w:rPr>
          <w:lang w:val="en-US"/>
        </w:rPr>
        <w:t xml:space="preserve"> </w:t>
      </w:r>
      <w:r w:rsidR="00536D0C" w:rsidRPr="009B362C">
        <w:rPr>
          <w:lang w:val="en-US"/>
        </w:rPr>
        <w:fldChar w:fldCharType="begin">
          <w:fldData xml:space="preserve">PEVuZE5vdGU+PENpdGU+PEF1dGhvcj5MYWNvdXJzZTwvQXV0aG9yPjxZZWFyPjIwMTA8L1llYXI+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</w:fldData>
        </w:fldChar>
      </w:r>
      <w:r w:rsidR="009720A4" w:rsidRPr="009B362C">
        <w:rPr>
          <w:lang w:val="en-US"/>
        </w:rPr>
        <w:instrText xml:space="preserve"> ADDIN EN.CITE </w:instrText>
      </w:r>
      <w:r w:rsidR="00536D0C" w:rsidRPr="009B362C">
        <w:rPr>
          <w:lang w:val="en-US"/>
        </w:rPr>
        <w:fldChar w:fldCharType="begin">
          <w:fldData xml:space="preserve">PEVuZE5vdGU+PENpdGU+PEF1dGhvcj5MYWNvdXJzZTwvQXV0aG9yPjxZZWFyPjIwMTA8L1llYXI+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</w:fldData>
        </w:fldChar>
      </w:r>
      <w:r w:rsidR="009720A4"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9720A4" w:rsidRPr="009B362C">
        <w:rPr>
          <w:noProof/>
          <w:lang w:val="en-US"/>
        </w:rPr>
        <w:t>(</w:t>
      </w:r>
      <w:hyperlink w:anchor="_ENREF_61" w:tooltip="Lacourse, 2010 #7356" w:history="1">
        <w:r w:rsidR="001660BD" w:rsidRPr="009B362C">
          <w:rPr>
            <w:noProof/>
            <w:lang w:val="en-US"/>
          </w:rPr>
          <w:t>Lacourse et al., 2010</w:t>
        </w:r>
      </w:hyperlink>
      <w:r w:rsidR="009720A4" w:rsidRPr="009B362C">
        <w:rPr>
          <w:noProof/>
          <w:lang w:val="en-US"/>
        </w:rPr>
        <w:t xml:space="preserve">; </w:t>
      </w:r>
      <w:hyperlink w:anchor="_ENREF_63" w:tooltip="Lacourse, 2008 #6567" w:history="1">
        <w:r w:rsidR="001660BD" w:rsidRPr="009B362C">
          <w:rPr>
            <w:noProof/>
            <w:lang w:val="en-US"/>
          </w:rPr>
          <w:t>Lacourse, Dupéré, &amp; Loeber, 2008</w:t>
        </w:r>
      </w:hyperlink>
      <w:r w:rsidR="009720A4" w:rsidRPr="009B362C">
        <w:rPr>
          <w:noProof/>
          <w:lang w:val="en-US"/>
        </w:rPr>
        <w:t>)</w:t>
      </w:r>
      <w:r w:rsidR="00536D0C" w:rsidRPr="009B362C">
        <w:rPr>
          <w:lang w:val="en-US"/>
        </w:rPr>
        <w:fldChar w:fldCharType="end"/>
      </w:r>
      <w:r w:rsidRPr="009B362C">
        <w:rPr>
          <w:lang w:val="en-US"/>
        </w:rPr>
        <w:t>. Further refinements between physical vs</w:t>
      </w:r>
      <w:r w:rsidR="008051A0" w:rsidRPr="009B362C">
        <w:rPr>
          <w:lang w:val="en-US"/>
        </w:rPr>
        <w:t>.</w:t>
      </w:r>
      <w:r w:rsidRPr="009B362C">
        <w:rPr>
          <w:lang w:val="en-US"/>
        </w:rPr>
        <w:t xml:space="preserve"> social, proactive vs</w:t>
      </w:r>
      <w:r w:rsidR="008051A0" w:rsidRPr="009B362C">
        <w:rPr>
          <w:lang w:val="en-US"/>
        </w:rPr>
        <w:t>.</w:t>
      </w:r>
      <w:r w:rsidRPr="009B362C">
        <w:rPr>
          <w:lang w:val="en-US"/>
        </w:rPr>
        <w:t xml:space="preserve"> reactive aggression are possible</w:t>
      </w:r>
      <w:r w:rsidR="009720A4" w:rsidRPr="009B362C">
        <w:rPr>
          <w:lang w:val="en-US"/>
        </w:rPr>
        <w:t xml:space="preserve"> </w:t>
      </w:r>
      <w:r w:rsidR="00536D0C" w:rsidRPr="009B362C">
        <w:rPr>
          <w:lang w:val="en-US"/>
        </w:rPr>
        <w:fldChar w:fldCharType="begin"/>
      </w:r>
      <w:r w:rsidR="009720A4" w:rsidRPr="009B362C">
        <w:rPr>
          <w:lang w:val="en-US"/>
        </w:rPr>
        <w:instrText xml:space="preserve"> ADDIN EN.CITE &lt;EndNote&gt;&lt;Cite&gt;&lt;Author&gt;Vitaro&lt;/Author&gt;&lt;Year&gt;2012&lt;/Year&gt;&lt;RecNum&gt;7741&lt;/RecNum&gt;&lt;Prefix&gt;see &lt;/Prefix&gt;&lt;DisplayText&gt;(see Vitaro &amp;amp; Brendgen, 2012)&lt;/DisplayText&gt;&lt;record&gt;&lt;rec-number&gt;7741&lt;/rec-number&gt;&lt;foreign-keys&gt;&lt;key app="EN" db-id="vrffdvpvldr29ne0z24pvw9tserwwrxxrpta"&gt;7741&lt;/key&gt;&lt;/foreign-keys&gt;&lt;ref-type name="Book Section"&gt;5&lt;/ref-type&gt;&lt;contributors&gt;&lt;authors&gt;&lt;author&gt;Vitaro, F.&lt;/author&gt;&lt;author&gt;Brendgen, M.&lt;/author&gt;&lt;/authors&gt;&lt;secondary-authors&gt;&lt;author&gt;T. Bliesener&lt;/author&gt;&lt;author&gt;A. Beelmann&lt;/author&gt;&lt;author&gt;M. Stemmler&lt;/author&gt;&lt;/secondary-authors&gt;&lt;/contributors&gt;&lt;titles&gt;&lt;title&gt;Subtypes of aggressive behaviors: Etiologies, development, and consequences&lt;/title&gt;&lt;secondary-title&gt;Antisocial behavior and crime: Contributions of developmental and evaluation research to prevention and intervention&lt;/secondary-title&gt;&lt;/titles&gt;&lt;pages&gt;17-38&lt;/pages&gt;&lt;dates&gt;&lt;year&gt;2012&lt;/year&gt;&lt;/dates&gt;&lt;pub-location&gt;Cambridge, MA&lt;/pub-location&gt;&lt;publisher&gt;Hogrefe Publishing&lt;/publisher&gt;&lt;urls&gt;&lt;related-urls&gt;&lt;url&gt;Livre&lt;/url&gt;&lt;/related-urls&gt;&lt;/urls&gt;&lt;/record&gt;&lt;/Cite&gt;&lt;/EndNote&gt;</w:instrText>
      </w:r>
      <w:r w:rsidR="00536D0C" w:rsidRPr="009B362C">
        <w:rPr>
          <w:lang w:val="en-US"/>
        </w:rPr>
        <w:fldChar w:fldCharType="separate"/>
      </w:r>
      <w:r w:rsidR="009720A4" w:rsidRPr="009B362C">
        <w:rPr>
          <w:noProof/>
          <w:lang w:val="en-US"/>
        </w:rPr>
        <w:t>(</w:t>
      </w:r>
      <w:hyperlink w:anchor="_ENREF_96" w:tooltip="Vitaro, 2012 #7741" w:history="1">
        <w:r w:rsidR="001660BD" w:rsidRPr="009B362C">
          <w:rPr>
            <w:noProof/>
            <w:lang w:val="en-US"/>
          </w:rPr>
          <w:t>see Vitaro &amp; Brendgen, 2012</w:t>
        </w:r>
      </w:hyperlink>
      <w:r w:rsidR="009720A4" w:rsidRPr="009B362C">
        <w:rPr>
          <w:noProof/>
          <w:lang w:val="en-US"/>
        </w:rPr>
        <w:t>)</w:t>
      </w:r>
      <w:r w:rsidR="00536D0C" w:rsidRPr="009B362C">
        <w:rPr>
          <w:lang w:val="en-US"/>
        </w:rPr>
        <w:fldChar w:fldCharType="end"/>
      </w:r>
      <w:r w:rsidRPr="009B362C">
        <w:rPr>
          <w:lang w:val="en-US"/>
        </w:rPr>
        <w:t>.</w:t>
      </w:r>
    </w:p>
    <w:p w14:paraId="29DDE634" w14:textId="77777777" w:rsidR="003F0236" w:rsidRPr="009B362C" w:rsidRDefault="003F0236" w:rsidP="00120AAF">
      <w:pPr>
        <w:pStyle w:val="ListParagraph"/>
        <w:numPr>
          <w:ilvl w:val="0"/>
          <w:numId w:val="5"/>
        </w:numPr>
        <w:spacing w:line="480" w:lineRule="auto"/>
        <w:rPr>
          <w:b/>
          <w:lang w:val="en-US"/>
        </w:rPr>
      </w:pPr>
      <w:r w:rsidRPr="009B362C">
        <w:rPr>
          <w:lang w:val="en-US"/>
        </w:rPr>
        <w:t>Future studies also need to use a multi-source, multi-method approach with respect to both DPA and delinquency. Most studies reported in the chapter used one source only to report on both DPA and delinquent behavior. They may also need to distinguish and compare what DPA refers to and how it is measured. Potential halo effects or assumed similarity might be increased if the characteristics of the friendship group are evaluated as a whole instead of judging the behavior of specific, nominated friends and if the measures reflect the participants’ perceptions of their friends’ behavior instead of friends’ sel</w:t>
      </w:r>
      <w:r w:rsidR="005D61BA" w:rsidRPr="009B362C">
        <w:rPr>
          <w:lang w:val="en-US"/>
        </w:rPr>
        <w:t>f</w:t>
      </w:r>
      <w:r w:rsidRPr="009B362C">
        <w:rPr>
          <w:lang w:val="en-US"/>
        </w:rPr>
        <w:t>-reported behavior</w:t>
      </w:r>
      <w:r w:rsidR="00F82A77" w:rsidRPr="009B362C">
        <w:rPr>
          <w:lang w:val="en-US"/>
        </w:rPr>
        <w:t xml:space="preserve"> </w:t>
      </w:r>
      <w:r w:rsidR="00536D0C" w:rsidRPr="009B362C">
        <w:rPr>
          <w:lang w:val="en-US"/>
        </w:rPr>
        <w:fldChar w:fldCharType="begin"/>
      </w:r>
      <w:r w:rsidR="00F82A77" w:rsidRPr="009B362C">
        <w:rPr>
          <w:lang w:val="en-US"/>
        </w:rPr>
        <w:instrText xml:space="preserve"> ADDIN EN.CITE &lt;EndNote&gt;&lt;Cite&gt;&lt;Author&gt;Kandel&lt;/Author&gt;&lt;Year&gt;1978&lt;/Year&gt;&lt;RecNum&gt;1617&lt;/RecNum&gt;&lt;DisplayText&gt;(Kandel, 1978)&lt;/DisplayText&gt;&lt;record&gt;&lt;rec-number&gt;1617&lt;/rec-number&gt;&lt;foreign-keys&gt;&lt;key app="EN" db-id="vrffdvpvldr29ne0z24pvw9tserwwrxxrpta"&gt;1617&lt;/key&gt;&lt;/foreign-keys&gt;&lt;ref-type name="Journal Article"&gt;17&lt;/ref-type&gt;&lt;contributors&gt;&lt;authors&gt;&lt;author&gt;Kandel, D. B.&lt;/author&gt;&lt;/authors&gt;&lt;/contributors&gt;&lt;titles&gt;&lt;title&gt;Homophily, selection, and socialization in adolescent friendships&lt;/title&gt;&lt;secondary-title&gt;American Journal of Sociology&lt;/secondary-title&gt;&lt;/titles&gt;&lt;periodical&gt;&lt;full-title&gt;American Journal of Sociology&lt;/full-title&gt;&lt;/periodical&gt;&lt;pages&gt;427-436&lt;/pages&gt;&lt;volume&gt;84&lt;/volume&gt;&lt;dates&gt;&lt;year&gt;1978&lt;/year&gt;&lt;/dates&gt;&lt;urls&gt;&lt;/urls&gt;&lt;/record&gt;&lt;/Cite&gt;&lt;/EndNote&gt;</w:instrText>
      </w:r>
      <w:r w:rsidR="00536D0C" w:rsidRPr="009B362C">
        <w:rPr>
          <w:lang w:val="en-US"/>
        </w:rPr>
        <w:fldChar w:fldCharType="separate"/>
      </w:r>
      <w:r w:rsidR="00F82A77" w:rsidRPr="009B362C">
        <w:rPr>
          <w:noProof/>
          <w:lang w:val="en-US"/>
        </w:rPr>
        <w:t>(</w:t>
      </w:r>
      <w:hyperlink w:anchor="_ENREF_54" w:tooltip="Kandel, 1978 #1617" w:history="1">
        <w:r w:rsidR="001660BD" w:rsidRPr="009B362C">
          <w:rPr>
            <w:noProof/>
            <w:lang w:val="en-US"/>
          </w:rPr>
          <w:t>Kandel, 1978</w:t>
        </w:r>
      </w:hyperlink>
      <w:r w:rsidR="00F82A77" w:rsidRPr="009B362C">
        <w:rPr>
          <w:noProof/>
          <w:lang w:val="en-US"/>
        </w:rPr>
        <w:t>)</w:t>
      </w:r>
      <w:r w:rsidR="00536D0C" w:rsidRPr="009B362C">
        <w:rPr>
          <w:lang w:val="en-US"/>
        </w:rPr>
        <w:fldChar w:fldCharType="end"/>
      </w:r>
      <w:r w:rsidRPr="009B362C">
        <w:rPr>
          <w:lang w:val="en-US"/>
        </w:rPr>
        <w:t>.</w:t>
      </w:r>
    </w:p>
    <w:p w14:paraId="40D51D86" w14:textId="77777777" w:rsidR="003F0236" w:rsidRPr="009B362C" w:rsidRDefault="003F0236" w:rsidP="00120AAF">
      <w:pPr>
        <w:pStyle w:val="ListParagraph"/>
        <w:numPr>
          <w:ilvl w:val="0"/>
          <w:numId w:val="5"/>
        </w:numPr>
        <w:spacing w:line="480" w:lineRule="auto"/>
        <w:rPr>
          <w:lang w:val="en-US"/>
        </w:rPr>
      </w:pPr>
      <w:r w:rsidRPr="009B362C">
        <w:rPr>
          <w:lang w:val="en-US"/>
        </w:rPr>
        <w:t>Future studies need to adopt a developmental perspective and distinguish between childhood/onset</w:t>
      </w:r>
      <w:r w:rsidR="00FA0D27" w:rsidRPr="009B362C">
        <w:rPr>
          <w:lang w:val="en-US"/>
        </w:rPr>
        <w:t xml:space="preserve"> (overt and covert)</w:t>
      </w:r>
      <w:r w:rsidRPr="009B362C">
        <w:rPr>
          <w:lang w:val="en-US"/>
        </w:rPr>
        <w:t xml:space="preserve"> delinquency and adolescence/onset</w:t>
      </w:r>
      <w:r w:rsidR="00FA0D27" w:rsidRPr="009B362C">
        <w:rPr>
          <w:lang w:val="en-US"/>
        </w:rPr>
        <w:t xml:space="preserve"> (overt and covert)</w:t>
      </w:r>
      <w:r w:rsidRPr="009B362C">
        <w:rPr>
          <w:lang w:val="en-US"/>
        </w:rPr>
        <w:t xml:space="preserve"> delinquency. </w:t>
      </w:r>
      <w:r w:rsidR="00FA0D27" w:rsidRPr="009B362C">
        <w:rPr>
          <w:lang w:val="en-US"/>
        </w:rPr>
        <w:t xml:space="preserve">Childhood/onset and adolescence/onset </w:t>
      </w:r>
      <w:r w:rsidRPr="009B362C">
        <w:rPr>
          <w:lang w:val="en-US"/>
        </w:rPr>
        <w:t>delinquent behavior</w:t>
      </w:r>
      <w:r w:rsidR="00FA0D27" w:rsidRPr="009B362C">
        <w:rPr>
          <w:lang w:val="en-US"/>
        </w:rPr>
        <w:t>s</w:t>
      </w:r>
      <w:r w:rsidRPr="009B362C">
        <w:rPr>
          <w:lang w:val="en-US"/>
        </w:rPr>
        <w:t xml:space="preserve"> may have different gene-environment architectures as suggested by several authors</w:t>
      </w:r>
      <w:r w:rsidR="005D61BA" w:rsidRPr="009B362C">
        <w:rPr>
          <w:lang w:val="en-US"/>
        </w:rPr>
        <w:t xml:space="preserve"> </w:t>
      </w:r>
      <w:r w:rsidR="00536D0C" w:rsidRPr="009B362C">
        <w:rPr>
          <w:lang w:val="en-US"/>
        </w:rPr>
        <w:fldChar w:fldCharType="begin"/>
      </w:r>
      <w:r w:rsidR="00F82A77" w:rsidRPr="009B362C">
        <w:rPr>
          <w:lang w:val="en-US"/>
        </w:rPr>
        <w:instrText xml:space="preserve"> ADDIN EN.CITE &lt;EndNote&gt;&lt;Cite&gt;&lt;Author&gt;Patterson&lt;/Author&gt;&lt;Year&gt;1989&lt;/Year&gt;&lt;RecNum&gt;484&lt;/RecNum&gt;&lt;DisplayText&gt;(Moffitt, 1993; Patterson, DeBaryshe, &amp;amp; Ramsey, 1989)&lt;/DisplayText&gt;&lt;record&gt;&lt;rec-number&gt;484&lt;/rec-number&gt;&lt;foreign-keys&gt;&lt;key app="EN" db-id="vrffdvpvldr29ne0z24pvw9tserwwrxxrpta"&gt;484&lt;/key&gt;&lt;/foreign-keys&gt;&lt;ref-type name="Journal Article"&gt;17&lt;/ref-type&gt;&lt;contributors&gt;&lt;authors&gt;&lt;author&gt;Patterson, G. R.&lt;/author&gt;&lt;author&gt;DeBaryshe, B. D.&lt;/author&gt;&lt;author&gt;Ramsey, E.&lt;/author&gt;&lt;/authors&gt;&lt;/contributors&gt;&lt;titles&gt;&lt;title&gt;A developmental perspective on antisocial behavior&lt;/title&gt;&lt;secondary-title&gt;American Psychologist&lt;/secondary-title&gt;&lt;/titles&gt;&lt;periodical&gt;&lt;full-title&gt;American Psychologist&lt;/full-title&gt;&lt;abbr-1&gt;Am Psychol&lt;/abbr-1&gt;&lt;/periodical&gt;&lt;pages&gt;329-335&lt;/pages&gt;&lt;volume&gt;44&lt;/volume&gt;&lt;number&gt;2&lt;/number&gt;&lt;dates&gt;&lt;year&gt;1989&lt;/year&gt;&lt;/dates&gt;&lt;urls&gt;&lt;/urls&gt;&lt;/record&gt;&lt;/Cite&gt;&lt;Cite&gt;&lt;Author&gt;Moffitt&lt;/Author&gt;&lt;Year&gt;1993&lt;/Year&gt;&lt;RecNum&gt;1312&lt;/RecNum&gt;&lt;record&gt;&lt;rec-number&gt;1312&lt;/rec-number&gt;&lt;foreign-keys&gt;&lt;key app="EN" db-id="vrffdvpvldr29ne0z24pvw9tserwwrxxrpta"&gt;1312&lt;/key&gt;&lt;/foreign-keys&gt;&lt;ref-type name="Journal Article"&gt;17&lt;/ref-type&gt;&lt;contributors&gt;&lt;authors&gt;&lt;author&gt;Moffitt, T. E.&lt;/author&gt;&lt;/authors&gt;&lt;/contributors&gt;&lt;titles&gt;&lt;title&gt;Adolescence-limited and life-course-persistent antisocial behavior: A developmental taxonomy&lt;/title&gt;&lt;secondary-title&gt;Psychological Review&lt;/secondary-title&gt;&lt;/titles&gt;&lt;periodical&gt;&lt;full-title&gt;Psychological Review&lt;/full-title&gt;&lt;/periodical&gt;&lt;pages&gt;674-701&lt;/pages&gt;&lt;volume&gt;100&lt;/volume&gt;&lt;number&gt;4&lt;/number&gt;&lt;keywords&gt;&lt;keyword&gt;antisocialité&lt;/keyword&gt;&lt;keyword&gt;délinquance&lt;/keyword&gt;&lt;keyword&gt;développement&lt;/keyword&gt;&lt;keyword&gt;stabilité&lt;/keyword&gt;&lt;/keywords&gt;&lt;dates&gt;&lt;year&gt;1993&lt;/year&gt;&lt;/dates&gt;&lt;urls&gt;&lt;related-urls&gt;&lt;url&gt;ISI&lt;/url&gt;&lt;/related-urls&gt;&lt;/urls&gt;&lt;/record&gt;&lt;/Cite&gt;&lt;/EndNote&gt;</w:instrText>
      </w:r>
      <w:r w:rsidR="00536D0C" w:rsidRPr="009B362C">
        <w:rPr>
          <w:lang w:val="en-US"/>
        </w:rPr>
        <w:fldChar w:fldCharType="separate"/>
      </w:r>
      <w:r w:rsidR="00F82A77" w:rsidRPr="009B362C">
        <w:rPr>
          <w:noProof/>
          <w:lang w:val="en-US"/>
        </w:rPr>
        <w:t>(</w:t>
      </w:r>
      <w:hyperlink w:anchor="_ENREF_73" w:tooltip="Moffitt, 1993 #1312" w:history="1">
        <w:r w:rsidR="001660BD" w:rsidRPr="009B362C">
          <w:rPr>
            <w:noProof/>
            <w:lang w:val="en-US"/>
          </w:rPr>
          <w:t>Moffitt, 1993</w:t>
        </w:r>
      </w:hyperlink>
      <w:r w:rsidR="00F82A77" w:rsidRPr="009B362C">
        <w:rPr>
          <w:noProof/>
          <w:lang w:val="en-US"/>
        </w:rPr>
        <w:t xml:space="preserve">; </w:t>
      </w:r>
      <w:hyperlink w:anchor="_ENREF_76" w:tooltip="Patterson, 1989 #484" w:history="1">
        <w:r w:rsidR="001660BD" w:rsidRPr="009B362C">
          <w:rPr>
            <w:noProof/>
            <w:lang w:val="en-US"/>
          </w:rPr>
          <w:t>Patterson, DeBaryshe, &amp; Ramsey, 1989</w:t>
        </w:r>
      </w:hyperlink>
      <w:r w:rsidR="00F82A77" w:rsidRPr="009B362C">
        <w:rPr>
          <w:noProof/>
          <w:lang w:val="en-US"/>
        </w:rPr>
        <w:t>)</w:t>
      </w:r>
      <w:r w:rsidR="00536D0C" w:rsidRPr="009B362C">
        <w:rPr>
          <w:lang w:val="en-US"/>
        </w:rPr>
        <w:fldChar w:fldCharType="end"/>
      </w:r>
      <w:r w:rsidRPr="009B362C">
        <w:rPr>
          <w:lang w:val="en-US"/>
        </w:rPr>
        <w:t xml:space="preserve">. A growth-curve or a latent class trajectory </w:t>
      </w:r>
      <w:r w:rsidRPr="009B362C">
        <w:rPr>
          <w:lang w:val="en-US"/>
        </w:rPr>
        <w:lastRenderedPageBreak/>
        <w:t>approach would help empirically define the different developmental patterns of delinquent behavior and relate them to different patterns of DPA</w:t>
      </w:r>
      <w:r w:rsidR="005D61BA" w:rsidRPr="009B362C">
        <w:rPr>
          <w:lang w:val="en-US"/>
        </w:rPr>
        <w:t xml:space="preserve"> </w:t>
      </w:r>
      <w:r w:rsidR="00536D0C" w:rsidRPr="009B362C">
        <w:rPr>
          <w:lang w:val="en-US"/>
        </w:rPr>
        <w:fldChar w:fldCharType="begin">
          <w:fldData xml:space="preserve">PEVuZE5vdGU+PENpdGU+PEF1dGhvcj5MYWNvdXJzZTwvQXV0aG9yPjxZZWFyPjIwMDM8L1llYXI+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</w:fldData>
        </w:fldChar>
      </w:r>
      <w:r w:rsidR="00F9643F" w:rsidRPr="009B362C">
        <w:rPr>
          <w:lang w:val="en-US"/>
        </w:rPr>
        <w:instrText xml:space="preserve"> ADDIN EN.CITE </w:instrText>
      </w:r>
      <w:r w:rsidR="00536D0C" w:rsidRPr="009B362C">
        <w:rPr>
          <w:lang w:val="en-US"/>
        </w:rPr>
        <w:fldChar w:fldCharType="begin">
          <w:fldData xml:space="preserve">PEVuZE5vdGU+PENpdGU+PEF1dGhvcj5MYWNvdXJzZTwvQXV0aG9yPjxZZWFyPjIwMDM8L1llYXI+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</w:fldData>
        </w:fldChar>
      </w:r>
      <w:r w:rsidR="00F9643F" w:rsidRPr="009B362C">
        <w:rPr>
          <w:lang w:val="en-US"/>
        </w:rPr>
        <w:instrText xml:space="preserve"> ADDIN EN.CITE.DATA </w:instrText>
      </w:r>
      <w:r w:rsidR="00536D0C" w:rsidRPr="009B362C">
        <w:rPr>
          <w:lang w:val="en-US"/>
        </w:rPr>
      </w:r>
      <w:r w:rsidR="00536D0C" w:rsidRPr="009B362C">
        <w:rPr>
          <w:lang w:val="en-US"/>
        </w:rPr>
        <w:fldChar w:fldCharType="end"/>
      </w:r>
      <w:r w:rsidR="00536D0C" w:rsidRPr="009B362C">
        <w:rPr>
          <w:lang w:val="en-US"/>
        </w:rPr>
      </w:r>
      <w:r w:rsidR="00536D0C" w:rsidRPr="009B362C">
        <w:rPr>
          <w:lang w:val="en-US"/>
        </w:rPr>
        <w:fldChar w:fldCharType="separate"/>
      </w:r>
      <w:r w:rsidR="00DD7E5C" w:rsidRPr="009B362C">
        <w:rPr>
          <w:noProof/>
          <w:lang w:val="en-US"/>
        </w:rPr>
        <w:t>(</w:t>
      </w:r>
      <w:hyperlink w:anchor="_ENREF_63" w:tooltip="Lacourse, 2008 #6567" w:history="1">
        <w:r w:rsidR="001660BD" w:rsidRPr="009B362C">
          <w:rPr>
            <w:noProof/>
            <w:lang w:val="en-US"/>
          </w:rPr>
          <w:t>Lacourse et al., 2008</w:t>
        </w:r>
      </w:hyperlink>
      <w:r w:rsidR="00DD7E5C" w:rsidRPr="009B362C">
        <w:rPr>
          <w:noProof/>
          <w:lang w:val="en-US"/>
        </w:rPr>
        <w:t xml:space="preserve">; </w:t>
      </w:r>
      <w:hyperlink w:anchor="_ENREF_64" w:tooltip="Lacourse, 2003 #5223" w:history="1">
        <w:r w:rsidR="001660BD" w:rsidRPr="009B362C">
          <w:rPr>
            <w:noProof/>
            <w:lang w:val="en-US"/>
          </w:rPr>
          <w:t>Lacourse et al., 2003</w:t>
        </w:r>
      </w:hyperlink>
      <w:r w:rsidR="00DD7E5C" w:rsidRPr="009B362C">
        <w:rPr>
          <w:noProof/>
          <w:lang w:val="en-US"/>
        </w:rPr>
        <w:t xml:space="preserve">; </w:t>
      </w:r>
      <w:hyperlink w:anchor="_ENREF_65" w:tooltip="Lacourse, 2006 #6062" w:history="1">
        <w:r w:rsidR="001660BD" w:rsidRPr="009B362C">
          <w:rPr>
            <w:noProof/>
            <w:lang w:val="en-US"/>
          </w:rPr>
          <w:t>Lacourse et al., 2006</w:t>
        </w:r>
      </w:hyperlink>
      <w:r w:rsidR="00DD7E5C" w:rsidRPr="009B362C">
        <w:rPr>
          <w:noProof/>
          <w:lang w:val="en-US"/>
        </w:rPr>
        <w:t>)</w:t>
      </w:r>
      <w:r w:rsidR="00536D0C" w:rsidRPr="009B362C">
        <w:rPr>
          <w:lang w:val="en-US"/>
        </w:rPr>
        <w:fldChar w:fldCharType="end"/>
      </w:r>
      <w:r w:rsidRPr="009B362C">
        <w:rPr>
          <w:lang w:val="en-CA"/>
        </w:rPr>
        <w:t xml:space="preserve">. </w:t>
      </w:r>
      <w:r w:rsidRPr="009B362C">
        <w:rPr>
          <w:lang w:val="en-US"/>
        </w:rPr>
        <w:t>Furthermore, they should address stability and intra-individual change and also how DPA evolves into more organized deviant clique (i.e., gang membership)</w:t>
      </w:r>
      <w:r w:rsidR="00FA0D27" w:rsidRPr="009B362C">
        <w:rPr>
          <w:lang w:val="en-US"/>
        </w:rPr>
        <w:t xml:space="preserve"> or organized crime</w:t>
      </w:r>
      <w:r w:rsidRPr="009B362C">
        <w:rPr>
          <w:lang w:val="en-US"/>
        </w:rPr>
        <w:t>.</w:t>
      </w:r>
    </w:p>
    <w:p w14:paraId="4ADA8634" w14:textId="77777777" w:rsidR="003F0236" w:rsidRPr="009B362C" w:rsidRDefault="003F0236" w:rsidP="00120AAF">
      <w:pPr>
        <w:pStyle w:val="ListParagraph"/>
        <w:numPr>
          <w:ilvl w:val="0"/>
          <w:numId w:val="5"/>
        </w:numPr>
        <w:spacing w:line="480" w:lineRule="auto"/>
        <w:rPr>
          <w:b/>
          <w:lang w:val="en-US"/>
        </w:rPr>
      </w:pPr>
      <w:r w:rsidRPr="009B362C">
        <w:rPr>
          <w:lang w:val="en-US"/>
        </w:rPr>
        <w:t>Future studies need to verify whether the pattern of results is similar for males and females. Other variables such as ethnicity or macro socio-demographics could also be tested as moderators.</w:t>
      </w:r>
    </w:p>
    <w:p w14:paraId="3C5B61A4" w14:textId="77777777" w:rsidR="00BA692C" w:rsidRDefault="00BA692C" w:rsidP="00E63847">
      <w:pPr>
        <w:spacing w:line="480" w:lineRule="auto"/>
        <w:jc w:val="center"/>
        <w:rPr>
          <w:b/>
          <w:lang w:val="en-US"/>
        </w:rPr>
      </w:pPr>
      <w:r w:rsidRPr="009B362C">
        <w:rPr>
          <w:b/>
          <w:lang w:val="en-US"/>
        </w:rPr>
        <w:t>Recommended Readings</w:t>
      </w:r>
    </w:p>
    <w:p w14:paraId="18BDA7DF" w14:textId="77777777" w:rsidR="00384583" w:rsidRPr="00120AAF" w:rsidRDefault="0076308F" w:rsidP="005761BF">
      <w:pPr>
        <w:spacing w:line="480" w:lineRule="auto"/>
        <w:ind w:left="720" w:hanging="720"/>
        <w:rPr>
          <w:b/>
          <w:lang w:val="en-US"/>
        </w:rPr>
      </w:pPr>
      <w:r w:rsidRPr="00120AAF">
        <w:rPr>
          <w:lang w:val="en-US"/>
        </w:rPr>
        <w:t>Bates</w:t>
      </w:r>
      <w:r w:rsidR="00B21346" w:rsidRPr="00120AAF">
        <w:rPr>
          <w:lang w:val="en-US"/>
        </w:rPr>
        <w:t>, T. C.</w:t>
      </w:r>
      <w:r w:rsidRPr="00120AAF">
        <w:rPr>
          <w:lang w:val="en-US"/>
        </w:rPr>
        <w:t xml:space="preserve"> and Lewis, </w:t>
      </w:r>
      <w:r w:rsidR="00B21346" w:rsidRPr="00120AAF">
        <w:rPr>
          <w:lang w:val="en-US"/>
        </w:rPr>
        <w:t>G. J. (</w:t>
      </w:r>
      <w:r w:rsidRPr="00120AAF">
        <w:rPr>
          <w:lang w:val="en-US"/>
        </w:rPr>
        <w:t>2012</w:t>
      </w:r>
      <w:r w:rsidR="00B21346" w:rsidRPr="00120AAF">
        <w:rPr>
          <w:lang w:val="en-US"/>
        </w:rPr>
        <w:t xml:space="preserve">). Towards a genetically informed approach in the social sciences: Strengths and an opportunity. </w:t>
      </w:r>
      <w:r w:rsidR="005D21DE" w:rsidRPr="00120AAF">
        <w:rPr>
          <w:i/>
          <w:lang w:val="en-US"/>
        </w:rPr>
        <w:t>Personality and Individual Differences, 53</w:t>
      </w:r>
      <w:r w:rsidR="00B21346" w:rsidRPr="00120AAF">
        <w:rPr>
          <w:lang w:val="en-US"/>
        </w:rPr>
        <w:t>, 374-380.</w:t>
      </w:r>
    </w:p>
    <w:p w14:paraId="3EDDE0F1" w14:textId="77777777" w:rsidR="00384583" w:rsidRPr="00120AAF" w:rsidRDefault="00900FE6" w:rsidP="005761BF">
      <w:pPr>
        <w:spacing w:line="480" w:lineRule="auto"/>
        <w:ind w:left="720" w:hanging="720"/>
        <w:rPr>
          <w:b/>
          <w:lang w:val="en-US"/>
        </w:rPr>
      </w:pPr>
      <w:r w:rsidRPr="00120AAF">
        <w:rPr>
          <w:rFonts w:cs="Arial"/>
          <w:szCs w:val="24"/>
          <w:lang w:val="en-US"/>
        </w:rPr>
        <w:t xml:space="preserve">Brendgen, M. (2012). Genetics and peer relations: A review. </w:t>
      </w:r>
      <w:r w:rsidRPr="00120AAF">
        <w:rPr>
          <w:rFonts w:cs="Arial"/>
          <w:i/>
          <w:iCs/>
          <w:szCs w:val="24"/>
          <w:lang w:val="en-US"/>
        </w:rPr>
        <w:t>Journal of Research on Adolescence, 22</w:t>
      </w:r>
      <w:r w:rsidRPr="00120AAF">
        <w:rPr>
          <w:rFonts w:cs="Arial"/>
          <w:szCs w:val="24"/>
          <w:lang w:val="en-US"/>
        </w:rPr>
        <w:t>, 419-437.</w:t>
      </w:r>
    </w:p>
    <w:p w14:paraId="610B499A" w14:textId="77777777" w:rsidR="00B21F9D" w:rsidRPr="00120AAF" w:rsidRDefault="001751EF" w:rsidP="005761BF">
      <w:pPr>
        <w:spacing w:line="480" w:lineRule="auto"/>
        <w:ind w:left="720" w:hanging="720"/>
        <w:rPr>
          <w:b/>
          <w:lang w:val="en-US"/>
        </w:rPr>
      </w:pPr>
      <w:r w:rsidRPr="00120AAF">
        <w:rPr>
          <w:lang w:val="de-DE"/>
        </w:rPr>
        <w:t xml:space="preserve">Kendler, K. S., Jaffee, S., &amp; Romer, D. (2011). </w:t>
      </w:r>
      <w:r w:rsidR="005D21DE" w:rsidRPr="00120AAF">
        <w:rPr>
          <w:i/>
          <w:lang w:val="en-US"/>
        </w:rPr>
        <w:t>The dynamic genome and mental health: The role of genes and environments in youth development</w:t>
      </w:r>
      <w:r w:rsidR="00AB674E" w:rsidRPr="00120AAF">
        <w:rPr>
          <w:lang w:val="en-US"/>
        </w:rPr>
        <w:t>. Oxford University Press: Oxford.</w:t>
      </w:r>
    </w:p>
    <w:p w14:paraId="091380CD" w14:textId="77777777" w:rsidR="003F0236" w:rsidRPr="00120AAF" w:rsidRDefault="003F0236" w:rsidP="005761BF">
      <w:pPr>
        <w:spacing w:line="480" w:lineRule="auto"/>
        <w:ind w:left="720" w:hanging="720"/>
        <w:rPr>
          <w:b/>
          <w:lang w:val="en-US"/>
        </w:rPr>
      </w:pPr>
      <w:r w:rsidRPr="00120AAF">
        <w:rPr>
          <w:rFonts w:cs="Times New Roman"/>
          <w:szCs w:val="24"/>
          <w:lang w:val="en-US"/>
        </w:rPr>
        <w:t>Freese, J. (2008).</w:t>
      </w:r>
      <w:r w:rsidR="007D04CB" w:rsidRPr="00120AAF">
        <w:rPr>
          <w:rFonts w:cs="Times New Roman"/>
          <w:szCs w:val="24"/>
          <w:lang w:val="en-US"/>
        </w:rPr>
        <w:t xml:space="preserve"> </w:t>
      </w:r>
      <w:r w:rsidRPr="00120AAF">
        <w:rPr>
          <w:rFonts w:cs="Times New Roman"/>
          <w:szCs w:val="24"/>
          <w:lang w:val="en-US"/>
        </w:rPr>
        <w:t>Genetics and the Social Science Explanation of Individual Outcomes.</w:t>
      </w:r>
      <w:r w:rsidR="007D04CB" w:rsidRPr="00120AAF">
        <w:rPr>
          <w:rFonts w:cs="Times New Roman"/>
          <w:szCs w:val="24"/>
          <w:lang w:val="en-US"/>
        </w:rPr>
        <w:t xml:space="preserve"> </w:t>
      </w:r>
      <w:r w:rsidR="00A87724" w:rsidRPr="00120AAF">
        <w:rPr>
          <w:rFonts w:cs="Times New Roman"/>
          <w:i/>
          <w:iCs/>
          <w:szCs w:val="24"/>
          <w:lang w:val="en-US"/>
        </w:rPr>
        <w:t xml:space="preserve">American Journal of Sociology, </w:t>
      </w:r>
      <w:r w:rsidR="00082727" w:rsidRPr="00120AAF">
        <w:rPr>
          <w:rFonts w:cs="Times New Roman"/>
          <w:i/>
          <w:iCs/>
          <w:szCs w:val="24"/>
          <w:lang w:val="en-US"/>
        </w:rPr>
        <w:t>1</w:t>
      </w:r>
      <w:r w:rsidR="00A87724" w:rsidRPr="00120AAF">
        <w:rPr>
          <w:rFonts w:cs="Times New Roman"/>
          <w:i/>
          <w:iCs/>
          <w:szCs w:val="24"/>
          <w:lang w:val="en-US"/>
        </w:rPr>
        <w:t xml:space="preserve">14, </w:t>
      </w:r>
      <w:r w:rsidR="00A87724" w:rsidRPr="00120AAF">
        <w:rPr>
          <w:rFonts w:cs="Times New Roman"/>
          <w:iCs/>
          <w:szCs w:val="24"/>
          <w:lang w:val="en-US"/>
        </w:rPr>
        <w:t>S1</w:t>
      </w:r>
      <w:r w:rsidR="00F82A77" w:rsidRPr="00120AAF">
        <w:rPr>
          <w:rFonts w:cs="Times New Roman"/>
          <w:iCs/>
          <w:szCs w:val="24"/>
          <w:lang w:val="en-US"/>
        </w:rPr>
        <w:t>-</w:t>
      </w:r>
      <w:r w:rsidR="00A87724" w:rsidRPr="00120AAF">
        <w:rPr>
          <w:rFonts w:cs="Times New Roman"/>
          <w:iCs/>
          <w:szCs w:val="24"/>
          <w:lang w:val="en-US"/>
        </w:rPr>
        <w:t>S35</w:t>
      </w:r>
      <w:r w:rsidR="00A87724" w:rsidRPr="00120AAF">
        <w:rPr>
          <w:rFonts w:cs="Times New Roman"/>
          <w:i/>
          <w:iCs/>
          <w:szCs w:val="24"/>
          <w:lang w:val="en-US"/>
        </w:rPr>
        <w:t>.</w:t>
      </w:r>
    </w:p>
    <w:p w14:paraId="4C40E282" w14:textId="77777777" w:rsidR="00E63847" w:rsidRDefault="00E63847">
      <w:pPr>
        <w:rPr>
          <w:lang w:val="en-US"/>
        </w:rPr>
      </w:pPr>
    </w:p>
    <w:p w14:paraId="703E6B3E" w14:textId="77777777" w:rsidR="007C2723" w:rsidRDefault="007C2723">
      <w:pPr>
        <w:rPr>
          <w:lang w:val="en-US"/>
        </w:rPr>
      </w:pPr>
      <w:r>
        <w:rPr>
          <w:lang w:val="en-US"/>
        </w:rPr>
        <w:br w:type="page"/>
      </w:r>
    </w:p>
    <w:p w14:paraId="25A51772" w14:textId="77777777" w:rsidR="005E6E3F" w:rsidRPr="00120AAF" w:rsidRDefault="00C60059">
      <w:pPr>
        <w:pStyle w:val="ListParagraph"/>
        <w:spacing w:line="480" w:lineRule="auto"/>
        <w:ind w:left="0"/>
        <w:jc w:val="center"/>
        <w:rPr>
          <w:b/>
          <w:lang w:val="en-US"/>
        </w:rPr>
      </w:pPr>
      <w:r w:rsidRPr="00120AAF">
        <w:rPr>
          <w:b/>
          <w:lang w:val="en-US"/>
        </w:rPr>
        <w:lastRenderedPageBreak/>
        <w:t>References</w:t>
      </w:r>
    </w:p>
    <w:p w14:paraId="498135DF" w14:textId="77777777" w:rsidR="00311248" w:rsidRDefault="00536D0C" w:rsidP="00F70E54">
      <w:pPr>
        <w:spacing w:line="480" w:lineRule="auto"/>
        <w:ind w:left="720" w:hanging="720"/>
        <w:rPr>
          <w:rFonts w:cs="Times New Roman"/>
          <w:noProof/>
          <w:lang w:val="en-US"/>
        </w:rPr>
      </w:pPr>
      <w:r>
        <w:rPr>
          <w:lang w:val="en-US"/>
        </w:rPr>
        <w:fldChar w:fldCharType="begin"/>
      </w:r>
      <w:r w:rsidR="00C60059">
        <w:rPr>
          <w:lang w:val="en-US"/>
        </w:rPr>
        <w:instrText xml:space="preserve"> ADDIN EN.REFLIST </w:instrText>
      </w:r>
      <w:r>
        <w:rPr>
          <w:lang w:val="en-US"/>
        </w:rPr>
        <w:fldChar w:fldCharType="separate"/>
      </w:r>
      <w:bookmarkStart w:id="0" w:name="_ENREF_1"/>
      <w:r w:rsidR="001660BD" w:rsidRPr="001660BD">
        <w:rPr>
          <w:rFonts w:cs="Times New Roman"/>
          <w:noProof/>
          <w:lang w:val="en-US"/>
        </w:rPr>
        <w:t xml:space="preserve">Baker, L. A., &amp; Daniels, D. (1990). Nonshared environmental-influences and personality-differences in adult twins. </w:t>
      </w:r>
      <w:r w:rsidR="001660BD" w:rsidRPr="001660BD">
        <w:rPr>
          <w:rFonts w:cs="Times New Roman"/>
          <w:i/>
          <w:noProof/>
          <w:lang w:val="en-US"/>
        </w:rPr>
        <w:t>Journal of Personality and Social Psychology, 58</w:t>
      </w:r>
      <w:r w:rsidR="001660BD" w:rsidRPr="001660BD">
        <w:rPr>
          <w:rFonts w:cs="Times New Roman"/>
          <w:noProof/>
          <w:lang w:val="en-US"/>
        </w:rPr>
        <w:t>(1), 103-110. doi: 10.1037//0022-3514.58.1.103</w:t>
      </w:r>
      <w:bookmarkEnd w:id="0"/>
    </w:p>
    <w:p w14:paraId="7CFC9475" w14:textId="77777777" w:rsidR="00311248" w:rsidRDefault="001660BD" w:rsidP="00F70E54">
      <w:pPr>
        <w:spacing w:line="480" w:lineRule="auto"/>
        <w:ind w:left="720" w:hanging="720"/>
        <w:rPr>
          <w:rFonts w:cs="Times New Roman"/>
          <w:noProof/>
          <w:lang w:val="en-US"/>
        </w:rPr>
      </w:pPr>
      <w:bookmarkStart w:id="1" w:name="_ENREF_2"/>
      <w:r w:rsidRPr="001660BD">
        <w:rPr>
          <w:rFonts w:cs="Times New Roman"/>
          <w:noProof/>
          <w:lang w:val="en-US"/>
        </w:rPr>
        <w:t xml:space="preserve">Barker, E. D., Tremblay, R. E., van Lier, P. A. C., Vitaro, F., Nagin, D. S., Assaad, J.-M., &amp; Séguin, J. R. (2011). The neurocognition of conduct disorder behaviors: Specificity to physical aggression and theft after controlling for ADHD symptoms. </w:t>
      </w:r>
      <w:r w:rsidRPr="001660BD">
        <w:rPr>
          <w:rFonts w:cs="Times New Roman"/>
          <w:i/>
          <w:noProof/>
          <w:lang w:val="en-US"/>
        </w:rPr>
        <w:t>Aggressive Behavior, 37</w:t>
      </w:r>
      <w:r w:rsidRPr="001660BD">
        <w:rPr>
          <w:rFonts w:cs="Times New Roman"/>
          <w:noProof/>
          <w:lang w:val="en-US"/>
        </w:rPr>
        <w:t xml:space="preserve">(1), 63-72. </w:t>
      </w:r>
      <w:bookmarkEnd w:id="1"/>
    </w:p>
    <w:p w14:paraId="00D854A7" w14:textId="77777777" w:rsidR="00311248" w:rsidRDefault="001660BD" w:rsidP="00F70E54">
      <w:pPr>
        <w:spacing w:line="480" w:lineRule="auto"/>
        <w:ind w:left="720" w:hanging="720"/>
        <w:rPr>
          <w:rFonts w:cs="Times New Roman"/>
          <w:noProof/>
          <w:lang w:val="en-US"/>
        </w:rPr>
      </w:pPr>
      <w:bookmarkStart w:id="2" w:name="_ENREF_3"/>
      <w:r w:rsidRPr="001660BD">
        <w:rPr>
          <w:rFonts w:cs="Times New Roman"/>
          <w:noProof/>
          <w:lang w:val="en-US"/>
        </w:rPr>
        <w:t xml:space="preserve">Bates, T. C., &amp; Lewis, G. J. (2012). Towards a genetically informed approach in the social sciences: Strengths and an opportunity. </w:t>
      </w:r>
      <w:r w:rsidRPr="001660BD">
        <w:rPr>
          <w:rFonts w:cs="Times New Roman"/>
          <w:i/>
          <w:noProof/>
          <w:lang w:val="en-US"/>
        </w:rPr>
        <w:t>Personality and Individual Differences, 53</w:t>
      </w:r>
      <w:r w:rsidRPr="001660BD">
        <w:rPr>
          <w:rFonts w:cs="Times New Roman"/>
          <w:noProof/>
          <w:lang w:val="en-US"/>
        </w:rPr>
        <w:t>(4), 374-380. doi: 10.1016/j.paid.2012.03.002</w:t>
      </w:r>
      <w:bookmarkEnd w:id="2"/>
    </w:p>
    <w:p w14:paraId="06343FCC" w14:textId="77777777" w:rsidR="00311248" w:rsidRDefault="001660BD" w:rsidP="00F70E54">
      <w:pPr>
        <w:spacing w:line="480" w:lineRule="auto"/>
        <w:ind w:left="720" w:hanging="720"/>
        <w:rPr>
          <w:rFonts w:cs="Times New Roman"/>
          <w:noProof/>
          <w:lang w:val="en-US"/>
        </w:rPr>
      </w:pPr>
      <w:bookmarkStart w:id="3" w:name="_ENREF_4"/>
      <w:r w:rsidRPr="001660BD">
        <w:rPr>
          <w:rFonts w:cs="Times New Roman"/>
          <w:noProof/>
          <w:lang w:val="en-US"/>
        </w:rPr>
        <w:t xml:space="preserve">Beaver, K. M. (2008). Nonshared environmental influences on adolescent delinquent involvement and adult criminal behavior. </w:t>
      </w:r>
      <w:r w:rsidRPr="001660BD">
        <w:rPr>
          <w:rFonts w:cs="Times New Roman"/>
          <w:i/>
          <w:noProof/>
          <w:lang w:val="en-US"/>
        </w:rPr>
        <w:t>Criminology, 46</w:t>
      </w:r>
      <w:r w:rsidRPr="001660BD">
        <w:rPr>
          <w:rFonts w:cs="Times New Roman"/>
          <w:noProof/>
          <w:lang w:val="en-US"/>
        </w:rPr>
        <w:t xml:space="preserve">(2), 341-369. </w:t>
      </w:r>
      <w:bookmarkEnd w:id="3"/>
    </w:p>
    <w:p w14:paraId="1D802046" w14:textId="77777777" w:rsidR="00311248" w:rsidRDefault="001660BD" w:rsidP="00F70E54">
      <w:pPr>
        <w:spacing w:line="480" w:lineRule="auto"/>
        <w:ind w:left="720" w:hanging="720"/>
        <w:rPr>
          <w:rFonts w:cs="Times New Roman"/>
          <w:noProof/>
          <w:lang w:val="en-US"/>
        </w:rPr>
      </w:pPr>
      <w:bookmarkStart w:id="4" w:name="_ENREF_5"/>
      <w:r w:rsidRPr="001660BD">
        <w:rPr>
          <w:rFonts w:cs="Times New Roman"/>
          <w:noProof/>
          <w:lang w:val="en-US"/>
        </w:rPr>
        <w:t xml:space="preserve">Beaver, K. M., DeLisi, M., Wright, J. P., &amp; Vaughn, M. G. (2009). Gene-environment interplay and delinquent involvement evidence of direct, indirect, and interactive effects. </w:t>
      </w:r>
      <w:r w:rsidRPr="001660BD">
        <w:rPr>
          <w:rFonts w:cs="Times New Roman"/>
          <w:i/>
          <w:noProof/>
          <w:lang w:val="en-US"/>
        </w:rPr>
        <w:t>Journal of Adolescent Research, 24</w:t>
      </w:r>
      <w:r w:rsidRPr="001660BD">
        <w:rPr>
          <w:rFonts w:cs="Times New Roman"/>
          <w:noProof/>
          <w:lang w:val="en-US"/>
        </w:rPr>
        <w:t>(2), 147-168. doi: 10.1177/0743558408329952</w:t>
      </w:r>
      <w:bookmarkEnd w:id="4"/>
    </w:p>
    <w:p w14:paraId="5762CE04" w14:textId="77777777" w:rsidR="00311248" w:rsidRDefault="001660BD" w:rsidP="00F70E54">
      <w:pPr>
        <w:spacing w:line="480" w:lineRule="auto"/>
        <w:ind w:left="720" w:hanging="720"/>
        <w:rPr>
          <w:rFonts w:cs="Times New Roman"/>
          <w:noProof/>
          <w:lang w:val="en-US"/>
        </w:rPr>
      </w:pPr>
      <w:bookmarkStart w:id="5" w:name="_ENREF_6"/>
      <w:r w:rsidRPr="001660BD">
        <w:rPr>
          <w:rFonts w:cs="Times New Roman"/>
          <w:noProof/>
          <w:lang w:val="en-US"/>
        </w:rPr>
        <w:t xml:space="preserve">Beaver, K. M., Ratchford, M., &amp; Ferguson, C. J. (2009). Evidence of genetic and environmental effects on the development of low self-control. </w:t>
      </w:r>
      <w:r w:rsidRPr="001660BD">
        <w:rPr>
          <w:rFonts w:cs="Times New Roman"/>
          <w:i/>
          <w:noProof/>
          <w:lang w:val="en-US"/>
        </w:rPr>
        <w:t>Criminal Justice and Behavior, 36</w:t>
      </w:r>
      <w:r w:rsidRPr="001660BD">
        <w:rPr>
          <w:rFonts w:cs="Times New Roman"/>
          <w:noProof/>
          <w:lang w:val="en-US"/>
        </w:rPr>
        <w:t>(11), 1158-1172. doi: 10.1177/0093854809342859</w:t>
      </w:r>
      <w:bookmarkEnd w:id="5"/>
    </w:p>
    <w:p w14:paraId="04864CEE" w14:textId="77777777" w:rsidR="00311248" w:rsidRDefault="001660BD" w:rsidP="00F70E54">
      <w:pPr>
        <w:spacing w:line="480" w:lineRule="auto"/>
        <w:ind w:left="720" w:hanging="720"/>
        <w:rPr>
          <w:rFonts w:cs="Times New Roman"/>
          <w:noProof/>
          <w:lang w:val="en-US"/>
        </w:rPr>
      </w:pPr>
      <w:bookmarkStart w:id="6" w:name="_ENREF_7"/>
      <w:r w:rsidRPr="001660BD">
        <w:rPr>
          <w:rFonts w:cs="Times New Roman"/>
          <w:noProof/>
          <w:lang w:val="en-US"/>
        </w:rPr>
        <w:t xml:space="preserve">Beaver, K. M., Shutt, J. E., Boutwell, B. B., Ratchford, M., Roberts, K., &amp; Barnes, J. C. (2009). Genetic and environmental influences on levels of self-control and delinquent peer affiliation. </w:t>
      </w:r>
      <w:r w:rsidRPr="001660BD">
        <w:rPr>
          <w:rFonts w:cs="Times New Roman"/>
          <w:i/>
          <w:noProof/>
          <w:lang w:val="en-US"/>
        </w:rPr>
        <w:t>Criminal Justice and Behavior, 36</w:t>
      </w:r>
      <w:r w:rsidRPr="001660BD">
        <w:rPr>
          <w:rFonts w:cs="Times New Roman"/>
          <w:noProof/>
          <w:lang w:val="en-US"/>
        </w:rPr>
        <w:t>(1), 41-60. doi: 10.1177/0093854808326992</w:t>
      </w:r>
      <w:bookmarkEnd w:id="6"/>
    </w:p>
    <w:p w14:paraId="2F41FD9C" w14:textId="77777777" w:rsidR="00311248" w:rsidRDefault="001660BD" w:rsidP="00F70E54">
      <w:pPr>
        <w:spacing w:line="480" w:lineRule="auto"/>
        <w:ind w:left="720" w:hanging="720"/>
        <w:rPr>
          <w:rFonts w:cs="Times New Roman"/>
          <w:noProof/>
          <w:lang w:val="en-US"/>
        </w:rPr>
      </w:pPr>
      <w:bookmarkStart w:id="7" w:name="_ENREF_8"/>
      <w:r w:rsidRPr="001660BD">
        <w:rPr>
          <w:rFonts w:cs="Times New Roman"/>
          <w:noProof/>
          <w:lang w:val="en-US"/>
        </w:rPr>
        <w:lastRenderedPageBreak/>
        <w:t xml:space="preserve">Beaver, K. M., Wright, J. P., &amp; DeLisi, M. (2008). Delinquent peer group formation: Evidence of a gene x environment correlation. </w:t>
      </w:r>
      <w:r w:rsidRPr="001660BD">
        <w:rPr>
          <w:rFonts w:cs="Times New Roman"/>
          <w:i/>
          <w:noProof/>
          <w:lang w:val="en-US"/>
        </w:rPr>
        <w:t>Journal of Genetic Psychology, 169</w:t>
      </w:r>
      <w:r w:rsidRPr="001660BD">
        <w:rPr>
          <w:rFonts w:cs="Times New Roman"/>
          <w:noProof/>
          <w:lang w:val="en-US"/>
        </w:rPr>
        <w:t>(3), 227-244. doi: 10.3200/gntp.169.3.227-244</w:t>
      </w:r>
      <w:bookmarkEnd w:id="7"/>
    </w:p>
    <w:p w14:paraId="11AB1787" w14:textId="77777777" w:rsidR="00311248" w:rsidRDefault="001660BD" w:rsidP="00F70E54">
      <w:pPr>
        <w:spacing w:line="480" w:lineRule="auto"/>
        <w:ind w:left="720" w:hanging="720"/>
        <w:rPr>
          <w:rFonts w:cs="Times New Roman"/>
          <w:noProof/>
          <w:lang w:val="en-US"/>
        </w:rPr>
      </w:pPr>
      <w:bookmarkStart w:id="8" w:name="_ENREF_9"/>
      <w:r w:rsidRPr="001660BD">
        <w:rPr>
          <w:rFonts w:cs="Times New Roman"/>
          <w:noProof/>
          <w:lang w:val="en-US"/>
        </w:rPr>
        <w:t xml:space="preserve">Berndt, T. J. (1999). Friends' influence on students' adjustment to school. </w:t>
      </w:r>
      <w:r w:rsidRPr="001660BD">
        <w:rPr>
          <w:rFonts w:cs="Times New Roman"/>
          <w:i/>
          <w:noProof/>
          <w:lang w:val="en-US"/>
        </w:rPr>
        <w:t>Educational Psychologist, 34</w:t>
      </w:r>
      <w:r w:rsidRPr="001660BD">
        <w:rPr>
          <w:rFonts w:cs="Times New Roman"/>
          <w:noProof/>
          <w:lang w:val="en-US"/>
        </w:rPr>
        <w:t xml:space="preserve">, 15-28. </w:t>
      </w:r>
      <w:bookmarkEnd w:id="8"/>
    </w:p>
    <w:p w14:paraId="6BB23EF4" w14:textId="77777777" w:rsidR="00311248" w:rsidRDefault="001660BD" w:rsidP="00F70E54">
      <w:pPr>
        <w:spacing w:line="480" w:lineRule="auto"/>
        <w:ind w:left="720" w:hanging="720"/>
        <w:rPr>
          <w:rFonts w:cs="Times New Roman"/>
          <w:noProof/>
          <w:lang w:val="en-US"/>
        </w:rPr>
      </w:pPr>
      <w:bookmarkStart w:id="9" w:name="_ENREF_10"/>
      <w:r w:rsidRPr="001660BD">
        <w:rPr>
          <w:rFonts w:cs="Times New Roman"/>
          <w:noProof/>
          <w:lang w:val="en-US"/>
        </w:rPr>
        <w:t xml:space="preserve">Berndt, T. J., &amp; Keefe, K. (1995). Friends' influence on adolescents' adjustment to school. </w:t>
      </w:r>
      <w:r w:rsidRPr="001660BD">
        <w:rPr>
          <w:rFonts w:cs="Times New Roman"/>
          <w:i/>
          <w:noProof/>
          <w:lang w:val="en-US"/>
        </w:rPr>
        <w:t>Child Development, 66</w:t>
      </w:r>
      <w:r w:rsidRPr="001660BD">
        <w:rPr>
          <w:rFonts w:cs="Times New Roman"/>
          <w:noProof/>
          <w:lang w:val="en-US"/>
        </w:rPr>
        <w:t xml:space="preserve">, 1312-1329. </w:t>
      </w:r>
      <w:bookmarkEnd w:id="9"/>
    </w:p>
    <w:p w14:paraId="3025F739" w14:textId="77777777" w:rsidR="00311248" w:rsidRDefault="001660BD" w:rsidP="00F70E54">
      <w:pPr>
        <w:spacing w:line="480" w:lineRule="auto"/>
        <w:ind w:left="720" w:hanging="720"/>
        <w:rPr>
          <w:rFonts w:cs="Times New Roman"/>
          <w:noProof/>
          <w:lang w:val="en-US"/>
        </w:rPr>
      </w:pPr>
      <w:bookmarkStart w:id="10" w:name="_ENREF_11"/>
      <w:r w:rsidRPr="001660BD">
        <w:rPr>
          <w:rFonts w:cs="Times New Roman"/>
          <w:noProof/>
          <w:lang w:val="en-US"/>
        </w:rPr>
        <w:t xml:space="preserve">Boardman, J. D., Saint Onge, J. M., Haberstick, B. C., Timberlake, D. S., &amp; Hewitt, J. K. (2008). Do schools moderate the genetic determinants of smoking? </w:t>
      </w:r>
      <w:r w:rsidRPr="001660BD">
        <w:rPr>
          <w:rFonts w:cs="Times New Roman"/>
          <w:i/>
          <w:noProof/>
          <w:lang w:val="en-US"/>
        </w:rPr>
        <w:t>Behavior Genetics, 38</w:t>
      </w:r>
      <w:r w:rsidRPr="001660BD">
        <w:rPr>
          <w:rFonts w:cs="Times New Roman"/>
          <w:noProof/>
          <w:lang w:val="en-US"/>
        </w:rPr>
        <w:t>(3), 234-246. doi: 10.1007/s10519-008-9197-0</w:t>
      </w:r>
      <w:bookmarkEnd w:id="10"/>
    </w:p>
    <w:p w14:paraId="3B8A24CB" w14:textId="77777777" w:rsidR="00311248" w:rsidRDefault="001660BD" w:rsidP="00F70E54">
      <w:pPr>
        <w:spacing w:line="480" w:lineRule="auto"/>
        <w:ind w:left="720" w:hanging="720"/>
        <w:rPr>
          <w:rFonts w:cs="Times New Roman"/>
          <w:noProof/>
          <w:lang w:val="en-US"/>
        </w:rPr>
      </w:pPr>
      <w:bookmarkStart w:id="11" w:name="_ENREF_12"/>
      <w:r w:rsidRPr="001660BD">
        <w:rPr>
          <w:rFonts w:cs="Times New Roman"/>
          <w:noProof/>
          <w:lang w:val="en-US"/>
        </w:rPr>
        <w:t xml:space="preserve">Boisvert, D., Boutwell, B. B., Vaske, J., &amp; Newsome, J. (2013). Genetic and environmental overlap between delinquent peer association and delinquency in adolescence [Published online]. </w:t>
      </w:r>
      <w:r w:rsidRPr="001660BD">
        <w:rPr>
          <w:rFonts w:cs="Times New Roman"/>
          <w:i/>
          <w:noProof/>
          <w:lang w:val="en-US"/>
        </w:rPr>
        <w:t>Criminal Justice and Behavior</w:t>
      </w:r>
      <w:r w:rsidRPr="001660BD">
        <w:rPr>
          <w:rFonts w:cs="Times New Roman"/>
          <w:noProof/>
          <w:lang w:val="en-US"/>
        </w:rPr>
        <w:t xml:space="preserve">. </w:t>
      </w:r>
      <w:bookmarkEnd w:id="11"/>
    </w:p>
    <w:p w14:paraId="3DB2467B" w14:textId="77777777" w:rsidR="00311248" w:rsidRDefault="001660BD" w:rsidP="00F70E54">
      <w:pPr>
        <w:spacing w:line="480" w:lineRule="auto"/>
        <w:ind w:left="720" w:hanging="720"/>
        <w:rPr>
          <w:rFonts w:cs="Times New Roman"/>
          <w:noProof/>
          <w:lang w:val="en-US"/>
        </w:rPr>
      </w:pPr>
      <w:bookmarkStart w:id="12" w:name="_ENREF_13"/>
      <w:r w:rsidRPr="001660BD">
        <w:rPr>
          <w:rFonts w:cs="Times New Roman"/>
          <w:noProof/>
          <w:lang w:val="en-US"/>
        </w:rPr>
        <w:t xml:space="preserve">Boivin, M., &amp; Vitaro, F. (1995). The impact of peer relationships on aggression in childhood: Inhibition through coercion or promotion through peer support. In J. McCord (Ed.), </w:t>
      </w:r>
      <w:r w:rsidRPr="001660BD">
        <w:rPr>
          <w:rFonts w:cs="Times New Roman"/>
          <w:i/>
          <w:noProof/>
          <w:lang w:val="en-US"/>
        </w:rPr>
        <w:t>Coercion and punishment in long-term perspectives</w:t>
      </w:r>
      <w:r w:rsidRPr="001660BD">
        <w:rPr>
          <w:rFonts w:cs="Times New Roman"/>
          <w:noProof/>
          <w:lang w:val="en-US"/>
        </w:rPr>
        <w:t xml:space="preserve"> (pp. 183-197). New York, NY: Cambridge University Press.</w:t>
      </w:r>
      <w:bookmarkEnd w:id="12"/>
    </w:p>
    <w:p w14:paraId="7B46A224" w14:textId="77777777" w:rsidR="00311248" w:rsidRDefault="001660BD" w:rsidP="00F70E54">
      <w:pPr>
        <w:spacing w:line="480" w:lineRule="auto"/>
        <w:ind w:left="720" w:hanging="720"/>
        <w:rPr>
          <w:rFonts w:cs="Times New Roman"/>
          <w:noProof/>
          <w:lang w:val="en-US"/>
        </w:rPr>
      </w:pPr>
      <w:bookmarkStart w:id="13" w:name="_ENREF_14"/>
      <w:r w:rsidRPr="001660BD">
        <w:rPr>
          <w:rFonts w:cs="Times New Roman"/>
          <w:noProof/>
          <w:lang w:val="en-US"/>
        </w:rPr>
        <w:t xml:space="preserve">Boivin, M., Vitaro, F., &amp; Poulin, F. (2005). Peer relationships and the development of aggressive behavior in early childhood. In R. E. Tremblay, W. W. Hartup, &amp; J. Archer (Eds.), </w:t>
      </w:r>
      <w:r w:rsidRPr="001660BD">
        <w:rPr>
          <w:rFonts w:cs="Times New Roman"/>
          <w:i/>
          <w:noProof/>
          <w:lang w:val="en-US"/>
        </w:rPr>
        <w:t>Developmental origins of aggression</w:t>
      </w:r>
      <w:r w:rsidRPr="001660BD">
        <w:rPr>
          <w:rFonts w:cs="Times New Roman"/>
          <w:noProof/>
          <w:lang w:val="en-US"/>
        </w:rPr>
        <w:t xml:space="preserve"> (pp. 376-397). New York, NY: Guilford Press.</w:t>
      </w:r>
      <w:bookmarkEnd w:id="13"/>
    </w:p>
    <w:p w14:paraId="5FC72787" w14:textId="77777777" w:rsidR="00311248" w:rsidRDefault="001660BD" w:rsidP="00F70E54">
      <w:pPr>
        <w:spacing w:line="480" w:lineRule="auto"/>
        <w:ind w:left="720" w:hanging="720"/>
        <w:rPr>
          <w:rFonts w:cs="Times New Roman"/>
          <w:noProof/>
          <w:lang w:val="en-US"/>
        </w:rPr>
      </w:pPr>
      <w:bookmarkStart w:id="14" w:name="_ENREF_15"/>
      <w:r w:rsidRPr="001660BD">
        <w:rPr>
          <w:rFonts w:cs="Times New Roman"/>
          <w:noProof/>
          <w:lang w:val="en-US"/>
        </w:rPr>
        <w:t xml:space="preserve">Bornovalova, M. A., Hicks, B. M., Iacono, W. G., &amp; McGue, M. (2010). Familial transmission and heritability of childhood disruptive disorders. </w:t>
      </w:r>
      <w:r w:rsidRPr="001660BD">
        <w:rPr>
          <w:rFonts w:cs="Times New Roman"/>
          <w:i/>
          <w:noProof/>
          <w:lang w:val="en-US"/>
        </w:rPr>
        <w:t>American Journal of Psychiatry, 167</w:t>
      </w:r>
      <w:r w:rsidRPr="001660BD">
        <w:rPr>
          <w:rFonts w:cs="Times New Roman"/>
          <w:noProof/>
          <w:lang w:val="en-US"/>
        </w:rPr>
        <w:t>(9), 1066-1074. doi: 10.1176/appi.ajp.2010.09091272</w:t>
      </w:r>
      <w:bookmarkEnd w:id="14"/>
    </w:p>
    <w:p w14:paraId="764447F9" w14:textId="77777777" w:rsidR="00311248" w:rsidRDefault="001660BD" w:rsidP="00F70E54">
      <w:pPr>
        <w:spacing w:line="480" w:lineRule="auto"/>
        <w:ind w:left="720" w:hanging="720"/>
        <w:rPr>
          <w:rFonts w:cs="Times New Roman"/>
          <w:noProof/>
          <w:lang w:val="en-US"/>
        </w:rPr>
      </w:pPr>
      <w:bookmarkStart w:id="15" w:name="_ENREF_16"/>
      <w:r w:rsidRPr="001660BD">
        <w:rPr>
          <w:rFonts w:cs="Times New Roman"/>
          <w:noProof/>
          <w:lang w:val="en-US"/>
        </w:rPr>
        <w:lastRenderedPageBreak/>
        <w:t xml:space="preserve">Brendgen, M. (2012). Genetics and peer relations: A review. </w:t>
      </w:r>
      <w:r w:rsidRPr="001660BD">
        <w:rPr>
          <w:rFonts w:cs="Times New Roman"/>
          <w:i/>
          <w:noProof/>
          <w:lang w:val="en-US"/>
        </w:rPr>
        <w:t>Journal of Research on Adolescence, 22</w:t>
      </w:r>
      <w:r w:rsidRPr="001660BD">
        <w:rPr>
          <w:rFonts w:cs="Times New Roman"/>
          <w:noProof/>
          <w:lang w:val="en-US"/>
        </w:rPr>
        <w:t>(3), 419-437. doi: 10.1111/j.1532-7795.2012.00798.x</w:t>
      </w:r>
      <w:bookmarkEnd w:id="15"/>
    </w:p>
    <w:p w14:paraId="348A04CF" w14:textId="77777777" w:rsidR="00311248" w:rsidRDefault="00536D0C" w:rsidP="00F70E54">
      <w:pPr>
        <w:spacing w:line="480" w:lineRule="auto"/>
        <w:ind w:left="720" w:hanging="720"/>
        <w:rPr>
          <w:rFonts w:cs="Times New Roman"/>
          <w:noProof/>
          <w:lang w:val="en-US"/>
        </w:rPr>
      </w:pPr>
      <w:bookmarkStart w:id="16" w:name="_ENREF_17"/>
      <w:r w:rsidRPr="00A251D7">
        <w:rPr>
          <w:rFonts w:cs="Times New Roman"/>
          <w:noProof/>
          <w:lang w:val="en-CA"/>
        </w:rPr>
        <w:t xml:space="preserve">Brendgen, M., Boivin, M., Vitaro, F., Bukowski, W. M., Dionne, G., Tremblay, R. E., &amp; Pérusse, D. (2008). </w:t>
      </w:r>
      <w:r w:rsidR="001660BD" w:rsidRPr="001660BD">
        <w:rPr>
          <w:rFonts w:cs="Times New Roman"/>
          <w:noProof/>
          <w:lang w:val="en-US"/>
        </w:rPr>
        <w:t xml:space="preserve">Linkages between children's and their friends' social and physical aggression: Evidence for a gene-environment interaction. </w:t>
      </w:r>
      <w:r w:rsidR="001660BD" w:rsidRPr="001660BD">
        <w:rPr>
          <w:rFonts w:cs="Times New Roman"/>
          <w:i/>
          <w:noProof/>
          <w:lang w:val="en-US"/>
        </w:rPr>
        <w:t>Child Development, 79</w:t>
      </w:r>
      <w:r w:rsidR="001660BD" w:rsidRPr="001660BD">
        <w:rPr>
          <w:rFonts w:cs="Times New Roman"/>
          <w:noProof/>
          <w:lang w:val="en-US"/>
        </w:rPr>
        <w:t xml:space="preserve">(1), 13-29. </w:t>
      </w:r>
      <w:bookmarkEnd w:id="16"/>
    </w:p>
    <w:p w14:paraId="2DE73BA9" w14:textId="77777777" w:rsidR="00311248" w:rsidRDefault="001660BD" w:rsidP="00F70E54">
      <w:pPr>
        <w:spacing w:line="480" w:lineRule="auto"/>
        <w:ind w:left="720" w:hanging="720"/>
        <w:rPr>
          <w:rFonts w:cs="Times New Roman"/>
          <w:noProof/>
          <w:lang w:val="en-US"/>
        </w:rPr>
      </w:pPr>
      <w:bookmarkStart w:id="17" w:name="_ENREF_18"/>
      <w:r w:rsidRPr="001660BD">
        <w:rPr>
          <w:rFonts w:cs="Times New Roman"/>
          <w:noProof/>
          <w:lang w:val="en-US"/>
        </w:rPr>
        <w:t xml:space="preserve">Buckholtz, J. W., &amp; Meyer-Lindenberg, A. (2008). MAOA and the neurogenetic architecture of human aggression. </w:t>
      </w:r>
      <w:r w:rsidRPr="001660BD">
        <w:rPr>
          <w:rFonts w:cs="Times New Roman"/>
          <w:i/>
          <w:noProof/>
          <w:lang w:val="en-US"/>
        </w:rPr>
        <w:t>Trends in Neurosciences, 31</w:t>
      </w:r>
      <w:r w:rsidRPr="001660BD">
        <w:rPr>
          <w:rFonts w:cs="Times New Roman"/>
          <w:noProof/>
          <w:lang w:val="en-US"/>
        </w:rPr>
        <w:t xml:space="preserve">(3), 120-129. </w:t>
      </w:r>
      <w:bookmarkEnd w:id="17"/>
    </w:p>
    <w:p w14:paraId="1AE8A0A8" w14:textId="77777777" w:rsidR="00311248" w:rsidRDefault="001660BD" w:rsidP="00F70E54">
      <w:pPr>
        <w:spacing w:line="480" w:lineRule="auto"/>
        <w:ind w:left="720" w:hanging="720"/>
        <w:rPr>
          <w:rFonts w:cs="Times New Roman"/>
          <w:noProof/>
          <w:lang w:val="en-US"/>
        </w:rPr>
      </w:pPr>
      <w:bookmarkStart w:id="18" w:name="_ENREF_19"/>
      <w:r w:rsidRPr="001660BD">
        <w:rPr>
          <w:rFonts w:cs="Times New Roman"/>
          <w:noProof/>
          <w:lang w:val="en-US"/>
        </w:rPr>
        <w:t xml:space="preserve">Buehler, R. E., Patterson, G. R., &amp; Furniss, J. M. (1966). The reinforcement of behavior in institutional settings. </w:t>
      </w:r>
      <w:r w:rsidRPr="001660BD">
        <w:rPr>
          <w:rFonts w:cs="Times New Roman"/>
          <w:i/>
          <w:noProof/>
          <w:lang w:val="en-US"/>
        </w:rPr>
        <w:t>Behaviour Research and Therapy, 4</w:t>
      </w:r>
      <w:r w:rsidRPr="001660BD">
        <w:rPr>
          <w:rFonts w:cs="Times New Roman"/>
          <w:noProof/>
          <w:lang w:val="en-US"/>
        </w:rPr>
        <w:t xml:space="preserve">, 157-167. </w:t>
      </w:r>
      <w:bookmarkEnd w:id="18"/>
    </w:p>
    <w:p w14:paraId="696813D6" w14:textId="77777777" w:rsidR="00311248" w:rsidRDefault="001660BD" w:rsidP="00F70E54">
      <w:pPr>
        <w:spacing w:line="480" w:lineRule="auto"/>
        <w:ind w:left="720" w:hanging="720"/>
        <w:rPr>
          <w:rFonts w:cs="Times New Roman"/>
          <w:noProof/>
          <w:lang w:val="en-US"/>
        </w:rPr>
      </w:pPr>
      <w:bookmarkStart w:id="19" w:name="_ENREF_20"/>
      <w:r w:rsidRPr="001660BD">
        <w:rPr>
          <w:rFonts w:cs="Times New Roman"/>
          <w:noProof/>
          <w:lang w:val="en-US"/>
        </w:rPr>
        <w:t xml:space="preserve">Bullock, B. M., Deater-Deckard, K., &amp; Leve, L. D. (2006). Deviant peer affiliation and problem behavior: A test of genetic and environmental influences. </w:t>
      </w:r>
      <w:r w:rsidRPr="001660BD">
        <w:rPr>
          <w:rFonts w:cs="Times New Roman"/>
          <w:i/>
          <w:noProof/>
          <w:lang w:val="en-US"/>
        </w:rPr>
        <w:t>Journal of Abnormal Child Psychology, 34</w:t>
      </w:r>
      <w:r w:rsidRPr="001660BD">
        <w:rPr>
          <w:rFonts w:cs="Times New Roman"/>
          <w:noProof/>
          <w:lang w:val="en-US"/>
        </w:rPr>
        <w:t xml:space="preserve">, 29-41. </w:t>
      </w:r>
      <w:bookmarkEnd w:id="19"/>
    </w:p>
    <w:p w14:paraId="58CDEB88" w14:textId="77777777" w:rsidR="00311248" w:rsidRDefault="001660BD" w:rsidP="00F70E54">
      <w:pPr>
        <w:spacing w:line="480" w:lineRule="auto"/>
        <w:ind w:left="720" w:hanging="720"/>
        <w:rPr>
          <w:rFonts w:cs="Times New Roman"/>
          <w:noProof/>
          <w:lang w:val="en-US"/>
        </w:rPr>
      </w:pPr>
      <w:bookmarkStart w:id="20" w:name="_ENREF_21"/>
      <w:r w:rsidRPr="001660BD">
        <w:rPr>
          <w:rFonts w:cs="Times New Roman"/>
          <w:noProof/>
          <w:lang w:val="en-US"/>
        </w:rPr>
        <w:t xml:space="preserve">Burt, S. A. (2009). Are there meaningful etiological differences within antisocial behavior? Results of a meta-analysis. </w:t>
      </w:r>
      <w:r w:rsidRPr="001660BD">
        <w:rPr>
          <w:rFonts w:cs="Times New Roman"/>
          <w:i/>
          <w:noProof/>
          <w:lang w:val="en-US"/>
        </w:rPr>
        <w:t>Clinical Psychology Review, 29</w:t>
      </w:r>
      <w:r w:rsidRPr="001660BD">
        <w:rPr>
          <w:rFonts w:cs="Times New Roman"/>
          <w:noProof/>
          <w:lang w:val="en-US"/>
        </w:rPr>
        <w:t>(2), 163-178. doi: 10.1016/j.cpr.2008.12.004</w:t>
      </w:r>
      <w:bookmarkEnd w:id="20"/>
    </w:p>
    <w:p w14:paraId="6ED1A4BC" w14:textId="77777777" w:rsidR="00311248" w:rsidRDefault="00536D0C" w:rsidP="00F70E54">
      <w:pPr>
        <w:spacing w:line="480" w:lineRule="auto"/>
        <w:ind w:left="720" w:hanging="720"/>
        <w:rPr>
          <w:rFonts w:cs="Times New Roman"/>
          <w:noProof/>
          <w:lang w:val="en-US"/>
        </w:rPr>
      </w:pPr>
      <w:bookmarkStart w:id="21" w:name="_ENREF_22"/>
      <w:r w:rsidRPr="00F70E54">
        <w:rPr>
          <w:rFonts w:cs="Times New Roman"/>
          <w:noProof/>
          <w:lang w:val="de-DE"/>
        </w:rPr>
        <w:t xml:space="preserve">Burt, S. A., &amp; Klump, K. L. (2009). </w:t>
      </w:r>
      <w:r w:rsidR="001660BD" w:rsidRPr="001660BD">
        <w:rPr>
          <w:rFonts w:cs="Times New Roman"/>
          <w:noProof/>
          <w:lang w:val="en-US"/>
        </w:rPr>
        <w:t xml:space="preserve">The etiological moderation of aggressive and nonaggressive antisocial behavior by age. </w:t>
      </w:r>
      <w:r w:rsidR="001660BD" w:rsidRPr="001660BD">
        <w:rPr>
          <w:rFonts w:cs="Times New Roman"/>
          <w:i/>
          <w:noProof/>
          <w:lang w:val="en-US"/>
        </w:rPr>
        <w:t>Twin Research and Human Genetics, 12</w:t>
      </w:r>
      <w:r w:rsidR="001660BD" w:rsidRPr="001660BD">
        <w:rPr>
          <w:rFonts w:cs="Times New Roman"/>
          <w:noProof/>
          <w:lang w:val="en-US"/>
        </w:rPr>
        <w:t xml:space="preserve">(4), 343-350. </w:t>
      </w:r>
      <w:bookmarkEnd w:id="21"/>
    </w:p>
    <w:p w14:paraId="7BA9A273" w14:textId="77777777" w:rsidR="00311248" w:rsidRDefault="001660BD" w:rsidP="00F70E54">
      <w:pPr>
        <w:spacing w:line="480" w:lineRule="auto"/>
        <w:ind w:left="720" w:hanging="720"/>
        <w:rPr>
          <w:rFonts w:cs="Times New Roman"/>
          <w:noProof/>
          <w:lang w:val="en-US"/>
        </w:rPr>
      </w:pPr>
      <w:bookmarkStart w:id="22" w:name="_ENREF_23"/>
      <w:r w:rsidRPr="001660BD">
        <w:rPr>
          <w:rFonts w:cs="Times New Roman"/>
          <w:noProof/>
          <w:lang w:val="en-US"/>
        </w:rPr>
        <w:t xml:space="preserve">Burt, S. A., &amp; Klump, K. L. (2013). Delinquent peer affiliation as an etiological moderator of childhood delinquency. </w:t>
      </w:r>
      <w:r w:rsidRPr="001660BD">
        <w:rPr>
          <w:rFonts w:cs="Times New Roman"/>
          <w:i/>
          <w:noProof/>
          <w:lang w:val="en-US"/>
        </w:rPr>
        <w:t>Psychological Medicine, 43</w:t>
      </w:r>
      <w:r w:rsidRPr="001660BD">
        <w:rPr>
          <w:rFonts w:cs="Times New Roman"/>
          <w:noProof/>
          <w:lang w:val="en-US"/>
        </w:rPr>
        <w:t>(6), 1269-1278. doi: 10.1017/s0033291712000013</w:t>
      </w:r>
      <w:bookmarkEnd w:id="22"/>
    </w:p>
    <w:p w14:paraId="35CA142F" w14:textId="77777777" w:rsidR="00311248" w:rsidRDefault="001660BD" w:rsidP="00F70E54">
      <w:pPr>
        <w:spacing w:line="480" w:lineRule="auto"/>
        <w:ind w:left="720" w:hanging="720"/>
        <w:rPr>
          <w:rFonts w:cs="Times New Roman"/>
          <w:noProof/>
          <w:lang w:val="en-US"/>
        </w:rPr>
      </w:pPr>
      <w:bookmarkStart w:id="23" w:name="_ENREF_24"/>
      <w:r w:rsidRPr="001660BD">
        <w:rPr>
          <w:rFonts w:cs="Times New Roman"/>
          <w:noProof/>
          <w:lang w:val="en-US"/>
        </w:rPr>
        <w:t xml:space="preserve">Burt, S. A., McGue, M., &amp; Iacono, W. G. (2009). Nonshared Environmental Mediation of the Association Between Deviant Peer Affiliation and Adolescent Externalizing Behaviors </w:t>
      </w:r>
      <w:r w:rsidRPr="001660BD">
        <w:rPr>
          <w:rFonts w:cs="Times New Roman"/>
          <w:noProof/>
          <w:lang w:val="en-US"/>
        </w:rPr>
        <w:lastRenderedPageBreak/>
        <w:t xml:space="preserve">Over Time: Results From a Cross-Lagged Monozygotic Twin Differences Design. </w:t>
      </w:r>
      <w:r w:rsidRPr="001660BD">
        <w:rPr>
          <w:rFonts w:cs="Times New Roman"/>
          <w:i/>
          <w:noProof/>
          <w:lang w:val="en-US"/>
        </w:rPr>
        <w:t>Developmental Psychology, 45</w:t>
      </w:r>
      <w:r w:rsidRPr="001660BD">
        <w:rPr>
          <w:rFonts w:cs="Times New Roman"/>
          <w:noProof/>
          <w:lang w:val="en-US"/>
        </w:rPr>
        <w:t>(6), 1752-1760. doi: 10.1037/a0016687</w:t>
      </w:r>
      <w:bookmarkEnd w:id="23"/>
    </w:p>
    <w:p w14:paraId="24751309" w14:textId="77777777" w:rsidR="00311248" w:rsidRDefault="001660BD" w:rsidP="00F70E54">
      <w:pPr>
        <w:spacing w:line="480" w:lineRule="auto"/>
        <w:ind w:left="720" w:hanging="720"/>
        <w:rPr>
          <w:rFonts w:cs="Times New Roman"/>
          <w:noProof/>
          <w:lang w:val="en-US"/>
        </w:rPr>
      </w:pPr>
      <w:bookmarkStart w:id="24" w:name="_ENREF_25"/>
      <w:r w:rsidRPr="001660BD">
        <w:rPr>
          <w:rFonts w:cs="Times New Roman"/>
          <w:noProof/>
          <w:lang w:val="en-US"/>
        </w:rPr>
        <w:t xml:space="preserve">Button, T. M. M., Corley, R. P., Rhee, S. H., Hewitt, J. K., Young, S. E., &amp; Stallings, M. C. (2007). Delinquent peer affiliation and conduct problems: A twin study. </w:t>
      </w:r>
      <w:r w:rsidRPr="001660BD">
        <w:rPr>
          <w:rFonts w:cs="Times New Roman"/>
          <w:i/>
          <w:noProof/>
          <w:lang w:val="en-US"/>
        </w:rPr>
        <w:t>Journal of Abnormal Psychology, 116</w:t>
      </w:r>
      <w:r w:rsidRPr="001660BD">
        <w:rPr>
          <w:rFonts w:cs="Times New Roman"/>
          <w:noProof/>
          <w:lang w:val="en-US"/>
        </w:rPr>
        <w:t>(3), 554-564. doi: 10.1037/0021-843X.116.3.554</w:t>
      </w:r>
      <w:bookmarkEnd w:id="24"/>
    </w:p>
    <w:p w14:paraId="3A681072" w14:textId="77777777" w:rsidR="00311248" w:rsidRDefault="001660BD" w:rsidP="00F70E54">
      <w:pPr>
        <w:spacing w:line="480" w:lineRule="auto"/>
        <w:ind w:left="720" w:hanging="720"/>
        <w:rPr>
          <w:rFonts w:cs="Times New Roman"/>
          <w:noProof/>
          <w:lang w:val="en-US"/>
        </w:rPr>
      </w:pPr>
      <w:bookmarkStart w:id="25" w:name="_ENREF_26"/>
      <w:r w:rsidRPr="001660BD">
        <w:rPr>
          <w:rFonts w:cs="Times New Roman"/>
          <w:noProof/>
          <w:lang w:val="en-US"/>
        </w:rPr>
        <w:t xml:space="preserve">Button, T. M. M., Stallings, M. C., Rhee, S. H., Corley, R. P., Boardman, J. D., &amp; Hewitt, J. K. (2009). Perceived peer delinquency and the genetic predisposition for substance dependence vulnerability. </w:t>
      </w:r>
      <w:r w:rsidRPr="001660BD">
        <w:rPr>
          <w:rFonts w:cs="Times New Roman"/>
          <w:i/>
          <w:noProof/>
          <w:lang w:val="en-US"/>
        </w:rPr>
        <w:t>Drug and Alcohol Dependence, 100</w:t>
      </w:r>
      <w:r w:rsidRPr="001660BD">
        <w:rPr>
          <w:rFonts w:cs="Times New Roman"/>
          <w:noProof/>
          <w:lang w:val="en-US"/>
        </w:rPr>
        <w:t>(1-2), 1-8. doi: 10.1016/j.drugalcdep.2008.08.014</w:t>
      </w:r>
      <w:bookmarkEnd w:id="25"/>
    </w:p>
    <w:p w14:paraId="454BA687" w14:textId="77777777" w:rsidR="00311248" w:rsidRDefault="001660BD" w:rsidP="00F70E54">
      <w:pPr>
        <w:spacing w:line="480" w:lineRule="auto"/>
        <w:ind w:left="720" w:hanging="720"/>
        <w:rPr>
          <w:rFonts w:cs="Times New Roman"/>
          <w:noProof/>
          <w:lang w:val="en-US"/>
        </w:rPr>
      </w:pPr>
      <w:bookmarkStart w:id="26" w:name="_ENREF_27"/>
      <w:r w:rsidRPr="001660BD">
        <w:rPr>
          <w:rFonts w:cs="Times New Roman"/>
          <w:noProof/>
          <w:lang w:val="en-US"/>
        </w:rPr>
        <w:t xml:space="preserve">Caspi, A., McClay, J., Moffitt, T. E., Mill, J., Martin, J., Craig, I. W., Taylor, A., &amp; Poulton, R. (2002). Role of genotype in the cycle of violence in maltreated children. </w:t>
      </w:r>
      <w:r w:rsidRPr="001660BD">
        <w:rPr>
          <w:rFonts w:cs="Times New Roman"/>
          <w:i/>
          <w:noProof/>
          <w:lang w:val="en-US"/>
        </w:rPr>
        <w:t>Science, 297</w:t>
      </w:r>
      <w:r w:rsidRPr="001660BD">
        <w:rPr>
          <w:rFonts w:cs="Times New Roman"/>
          <w:noProof/>
          <w:lang w:val="en-US"/>
        </w:rPr>
        <w:t xml:space="preserve">, 851-854. </w:t>
      </w:r>
      <w:bookmarkEnd w:id="26"/>
    </w:p>
    <w:p w14:paraId="02405CF7" w14:textId="77777777" w:rsidR="00311248" w:rsidRDefault="001660BD" w:rsidP="00F70E54">
      <w:pPr>
        <w:spacing w:line="480" w:lineRule="auto"/>
        <w:ind w:left="720" w:hanging="720"/>
        <w:rPr>
          <w:rFonts w:cs="Times New Roman"/>
          <w:noProof/>
          <w:lang w:val="en-US"/>
        </w:rPr>
      </w:pPr>
      <w:bookmarkStart w:id="27" w:name="_ENREF_28"/>
      <w:r w:rsidRPr="001660BD">
        <w:rPr>
          <w:rFonts w:cs="Times New Roman"/>
          <w:noProof/>
          <w:lang w:val="en-US"/>
        </w:rPr>
        <w:t xml:space="preserve">Cleveland, H. H., Wiebe, R. P., &amp; Rowe, D. C. (2005). Sources of exposure to smoking and drinking friends among adolescents: A nehavioral-genetic evaluation. </w:t>
      </w:r>
      <w:r w:rsidRPr="001660BD">
        <w:rPr>
          <w:rFonts w:cs="Times New Roman"/>
          <w:i/>
          <w:noProof/>
          <w:lang w:val="en-US"/>
        </w:rPr>
        <w:t>Journal of Genetic Psychology, 166</w:t>
      </w:r>
      <w:r w:rsidRPr="001660BD">
        <w:rPr>
          <w:rFonts w:cs="Times New Roman"/>
          <w:noProof/>
          <w:lang w:val="en-US"/>
        </w:rPr>
        <w:t xml:space="preserve">(2), 153-169. </w:t>
      </w:r>
      <w:bookmarkEnd w:id="27"/>
    </w:p>
    <w:p w14:paraId="7A3B33FD" w14:textId="77777777" w:rsidR="00311248" w:rsidRDefault="001660BD" w:rsidP="00F70E54">
      <w:pPr>
        <w:spacing w:line="480" w:lineRule="auto"/>
        <w:ind w:left="720" w:hanging="720"/>
        <w:rPr>
          <w:rFonts w:cs="Times New Roman"/>
          <w:noProof/>
          <w:lang w:val="en-US"/>
        </w:rPr>
      </w:pPr>
      <w:bookmarkStart w:id="28" w:name="_ENREF_29"/>
      <w:r w:rsidRPr="001660BD">
        <w:rPr>
          <w:rFonts w:cs="Times New Roman"/>
          <w:noProof/>
          <w:lang w:val="en-US"/>
        </w:rPr>
        <w:t xml:space="preserve">Cohen, G. L., &amp; Prinstein, M. J. (2006). Peer contagion of aggression and health risk behavior among adolescent males: An experimental investigation of effects on public conduct and private attitudes. </w:t>
      </w:r>
      <w:r w:rsidRPr="001660BD">
        <w:rPr>
          <w:rFonts w:cs="Times New Roman"/>
          <w:i/>
          <w:noProof/>
          <w:lang w:val="en-US"/>
        </w:rPr>
        <w:t>Child Development, 77</w:t>
      </w:r>
      <w:r w:rsidRPr="001660BD">
        <w:rPr>
          <w:rFonts w:cs="Times New Roman"/>
          <w:noProof/>
          <w:lang w:val="en-US"/>
        </w:rPr>
        <w:t xml:space="preserve">(4), 967-983. </w:t>
      </w:r>
      <w:bookmarkEnd w:id="28"/>
    </w:p>
    <w:p w14:paraId="4C465CF5" w14:textId="77777777" w:rsidR="00311248" w:rsidRPr="00F70E54" w:rsidRDefault="001660BD" w:rsidP="00F70E54">
      <w:pPr>
        <w:spacing w:line="480" w:lineRule="auto"/>
        <w:ind w:left="720" w:hanging="720"/>
        <w:rPr>
          <w:rFonts w:cs="Times New Roman"/>
          <w:noProof/>
        </w:rPr>
      </w:pPr>
      <w:bookmarkStart w:id="29" w:name="_ENREF_30"/>
      <w:r w:rsidRPr="001660BD">
        <w:rPr>
          <w:rFonts w:cs="Times New Roman"/>
          <w:noProof/>
          <w:lang w:val="en-US"/>
        </w:rPr>
        <w:t xml:space="preserve">Colzato, L. S., van der Does, A. J. W., Kouwenhoven, C., Elzinga, B. M., &amp; Hommel, B. (2011). BDNF Val(66)Met polymorphism is associated with higher anticipatory cortisol stress response, anxiety, and alcohol consumption in healthy adults. </w:t>
      </w:r>
      <w:r w:rsidR="00536D0C" w:rsidRPr="00F70E54">
        <w:rPr>
          <w:rFonts w:cs="Times New Roman"/>
          <w:i/>
          <w:noProof/>
        </w:rPr>
        <w:t>Psychoneuroendocrinology, 36</w:t>
      </w:r>
      <w:r w:rsidR="00536D0C" w:rsidRPr="00F70E54">
        <w:rPr>
          <w:rFonts w:cs="Times New Roman"/>
          <w:noProof/>
        </w:rPr>
        <w:t>(10), 1562-1569. doi: 10.1016/j.psyneuen.2011.04.010</w:t>
      </w:r>
      <w:bookmarkEnd w:id="29"/>
    </w:p>
    <w:p w14:paraId="42691113" w14:textId="77777777" w:rsidR="00311248" w:rsidRDefault="00536D0C" w:rsidP="00F70E54">
      <w:pPr>
        <w:spacing w:line="480" w:lineRule="auto"/>
        <w:ind w:left="720" w:hanging="720"/>
        <w:rPr>
          <w:rFonts w:cs="Times New Roman"/>
          <w:noProof/>
          <w:lang w:val="en-US"/>
        </w:rPr>
      </w:pPr>
      <w:bookmarkStart w:id="30" w:name="_ENREF_31"/>
      <w:r w:rsidRPr="00F70E54">
        <w:rPr>
          <w:rFonts w:cs="Times New Roman"/>
          <w:noProof/>
        </w:rPr>
        <w:lastRenderedPageBreak/>
        <w:t xml:space="preserve">Conger, K. J., &amp; Conger, R. D. (1994). </w:t>
      </w:r>
      <w:r w:rsidR="001660BD" w:rsidRPr="001660BD">
        <w:rPr>
          <w:rFonts w:cs="Times New Roman"/>
          <w:noProof/>
          <w:lang w:val="en-US"/>
        </w:rPr>
        <w:t xml:space="preserve">Differential parenting and change in sibling differences in delinquency. </w:t>
      </w:r>
      <w:r w:rsidR="001660BD" w:rsidRPr="001660BD">
        <w:rPr>
          <w:rFonts w:cs="Times New Roman"/>
          <w:i/>
          <w:noProof/>
          <w:lang w:val="en-US"/>
        </w:rPr>
        <w:t>Journal of Family Psychology, 8</w:t>
      </w:r>
      <w:r w:rsidR="001660BD" w:rsidRPr="001660BD">
        <w:rPr>
          <w:rFonts w:cs="Times New Roman"/>
          <w:noProof/>
          <w:lang w:val="en-US"/>
        </w:rPr>
        <w:t xml:space="preserve">, 287-302. </w:t>
      </w:r>
      <w:bookmarkEnd w:id="30"/>
    </w:p>
    <w:p w14:paraId="53C0D939" w14:textId="77777777" w:rsidR="00311248" w:rsidRDefault="001660BD" w:rsidP="00F70E54">
      <w:pPr>
        <w:spacing w:line="480" w:lineRule="auto"/>
        <w:ind w:left="720" w:hanging="720"/>
        <w:rPr>
          <w:rFonts w:cs="Times New Roman"/>
          <w:noProof/>
          <w:lang w:val="en-US"/>
        </w:rPr>
      </w:pPr>
      <w:bookmarkStart w:id="31" w:name="_ENREF_32"/>
      <w:r w:rsidRPr="001660BD">
        <w:rPr>
          <w:rFonts w:cs="Times New Roman"/>
          <w:noProof/>
          <w:lang w:val="en-US"/>
        </w:rPr>
        <w:t xml:space="preserve">Cornish, K. M., Manly, T., Savage, R., Swanson, J., Morisano, D., Butler, N., Grant, C., Cross, G., Bentley, L., &amp; Hollis, C. P. (2005). Association of the dopamine transporter (DAT1) 10/10-repeat genotype with ADHD symptoms and response inhibition in a general population sample. </w:t>
      </w:r>
      <w:r w:rsidRPr="001660BD">
        <w:rPr>
          <w:rFonts w:cs="Times New Roman"/>
          <w:i/>
          <w:noProof/>
          <w:lang w:val="en-US"/>
        </w:rPr>
        <w:t>Molecular Psychiatry, 10</w:t>
      </w:r>
      <w:r w:rsidRPr="001660BD">
        <w:rPr>
          <w:rFonts w:cs="Times New Roman"/>
          <w:noProof/>
          <w:lang w:val="en-US"/>
        </w:rPr>
        <w:t>(7), 686-698. doi: 10.1038/sj.mp.4001641</w:t>
      </w:r>
      <w:bookmarkEnd w:id="31"/>
    </w:p>
    <w:p w14:paraId="285A38F3" w14:textId="77777777" w:rsidR="00311248" w:rsidRDefault="001660BD" w:rsidP="00F70E54">
      <w:pPr>
        <w:spacing w:line="480" w:lineRule="auto"/>
        <w:ind w:left="720" w:hanging="720"/>
        <w:rPr>
          <w:rFonts w:cs="Times New Roman"/>
          <w:noProof/>
          <w:lang w:val="en-US"/>
        </w:rPr>
      </w:pPr>
      <w:bookmarkStart w:id="32" w:name="_ENREF_33"/>
      <w:r w:rsidRPr="001660BD">
        <w:rPr>
          <w:rFonts w:cs="Times New Roman"/>
          <w:noProof/>
          <w:lang w:val="en-US"/>
        </w:rPr>
        <w:t xml:space="preserve">Deptula, D. P., &amp; Cohen, R. (2004). Aggressive, rejected, and delinquent children and adolescents: A comparison of their friendships. </w:t>
      </w:r>
      <w:r w:rsidRPr="001660BD">
        <w:rPr>
          <w:rFonts w:cs="Times New Roman"/>
          <w:i/>
          <w:noProof/>
          <w:lang w:val="en-US"/>
        </w:rPr>
        <w:t>Aggression and Violent Behavior, 9</w:t>
      </w:r>
      <w:r w:rsidRPr="001660BD">
        <w:rPr>
          <w:rFonts w:cs="Times New Roman"/>
          <w:noProof/>
          <w:lang w:val="en-US"/>
        </w:rPr>
        <w:t xml:space="preserve">, 75-104. </w:t>
      </w:r>
      <w:bookmarkEnd w:id="32"/>
    </w:p>
    <w:p w14:paraId="28478291" w14:textId="77777777" w:rsidR="00311248" w:rsidRDefault="001660BD" w:rsidP="00F70E54">
      <w:pPr>
        <w:spacing w:line="480" w:lineRule="auto"/>
        <w:ind w:left="720" w:hanging="720"/>
        <w:rPr>
          <w:rFonts w:cs="Times New Roman"/>
          <w:noProof/>
          <w:lang w:val="en-US"/>
        </w:rPr>
      </w:pPr>
      <w:bookmarkStart w:id="33" w:name="_ENREF_34"/>
      <w:r w:rsidRPr="001660BD">
        <w:rPr>
          <w:rFonts w:cs="Times New Roman"/>
          <w:noProof/>
          <w:lang w:val="en-US"/>
        </w:rPr>
        <w:t xml:space="preserve">Dick, D. M., Meyers, J. L., Latendresse, S. J., Creemers, H. E., Lansford, J. E., Pettit, G. S., Bates, J. E., Dodge, K. A., Budde, J., Goate, A., Buitelaar, J. K., Ormel, J., Verhulst, F. C., &amp; Huizink, A. C. (2011). CHRM2, Parental Monitoring, and Adolescent Externalizing Behavior: Evidence for Gene-Environment Interaction. </w:t>
      </w:r>
      <w:r w:rsidRPr="001660BD">
        <w:rPr>
          <w:rFonts w:cs="Times New Roman"/>
          <w:i/>
          <w:noProof/>
          <w:lang w:val="en-US"/>
        </w:rPr>
        <w:t>Psychological Science, 22</w:t>
      </w:r>
      <w:r w:rsidRPr="001660BD">
        <w:rPr>
          <w:rFonts w:cs="Times New Roman"/>
          <w:noProof/>
          <w:lang w:val="en-US"/>
        </w:rPr>
        <w:t>(4), 481-489. doi: 10.1177/0956797611403318</w:t>
      </w:r>
      <w:bookmarkEnd w:id="33"/>
    </w:p>
    <w:p w14:paraId="5A68C8AB" w14:textId="77777777" w:rsidR="00311248" w:rsidRDefault="001660BD" w:rsidP="00F70E54">
      <w:pPr>
        <w:spacing w:line="480" w:lineRule="auto"/>
        <w:ind w:left="720" w:hanging="720"/>
        <w:rPr>
          <w:rFonts w:cs="Times New Roman"/>
          <w:noProof/>
          <w:lang w:val="en-US"/>
        </w:rPr>
      </w:pPr>
      <w:bookmarkStart w:id="34" w:name="_ENREF_35"/>
      <w:r w:rsidRPr="001660BD">
        <w:rPr>
          <w:rFonts w:cs="Times New Roman"/>
          <w:noProof/>
          <w:lang w:val="en-US"/>
        </w:rPr>
        <w:t xml:space="preserve">DiLalla, L. F. (2002). Behavior genetics of aggression in children: Review and future directions. </w:t>
      </w:r>
      <w:r w:rsidRPr="001660BD">
        <w:rPr>
          <w:rFonts w:cs="Times New Roman"/>
          <w:i/>
          <w:noProof/>
          <w:lang w:val="en-US"/>
        </w:rPr>
        <w:t>Developmental Review, 22</w:t>
      </w:r>
      <w:r w:rsidRPr="001660BD">
        <w:rPr>
          <w:rFonts w:cs="Times New Roman"/>
          <w:noProof/>
          <w:lang w:val="en-US"/>
        </w:rPr>
        <w:t xml:space="preserve">, 593-622. </w:t>
      </w:r>
      <w:bookmarkEnd w:id="34"/>
    </w:p>
    <w:p w14:paraId="00E739B7" w14:textId="77777777" w:rsidR="00311248" w:rsidRDefault="001660BD" w:rsidP="00F70E54">
      <w:pPr>
        <w:spacing w:line="480" w:lineRule="auto"/>
        <w:ind w:left="720" w:hanging="720"/>
        <w:rPr>
          <w:rFonts w:cs="Times New Roman"/>
          <w:noProof/>
          <w:lang w:val="en-US"/>
        </w:rPr>
      </w:pPr>
      <w:bookmarkStart w:id="35" w:name="_ENREF_36"/>
      <w:r w:rsidRPr="001660BD">
        <w:rPr>
          <w:rFonts w:cs="Times New Roman"/>
          <w:noProof/>
          <w:lang w:val="en-US"/>
        </w:rPr>
        <w:t xml:space="preserve">DiLalla, L. F., Elam, K. K., &amp; Smolen, A. (2009). Genetic and gene-environment interaction effects on preschoolers' social behaviors. </w:t>
      </w:r>
      <w:r w:rsidRPr="001660BD">
        <w:rPr>
          <w:rFonts w:cs="Times New Roman"/>
          <w:i/>
          <w:noProof/>
          <w:lang w:val="en-US"/>
        </w:rPr>
        <w:t>Developmental Psychobiology, 51</w:t>
      </w:r>
      <w:r w:rsidRPr="001660BD">
        <w:rPr>
          <w:rFonts w:cs="Times New Roman"/>
          <w:noProof/>
          <w:lang w:val="en-US"/>
        </w:rPr>
        <w:t>(6), 451-464. doi: 10.1002/dev.20384</w:t>
      </w:r>
      <w:bookmarkEnd w:id="35"/>
    </w:p>
    <w:p w14:paraId="419DE30B" w14:textId="77777777" w:rsidR="00311248" w:rsidRDefault="001660BD" w:rsidP="00F70E54">
      <w:pPr>
        <w:spacing w:line="480" w:lineRule="auto"/>
        <w:ind w:left="720" w:hanging="720"/>
        <w:rPr>
          <w:rFonts w:cs="Times New Roman"/>
          <w:noProof/>
          <w:lang w:val="en-US"/>
        </w:rPr>
      </w:pPr>
      <w:bookmarkStart w:id="36" w:name="_ENREF_37"/>
      <w:r w:rsidRPr="001660BD">
        <w:rPr>
          <w:rFonts w:cs="Times New Roman"/>
          <w:noProof/>
          <w:lang w:val="en-US"/>
        </w:rPr>
        <w:t xml:space="preserve">Dishion, T. J., Andrews, D. W., &amp; Crosby, L. (1995). Antisocial boys and their friends in early adolescence: Relationship characteristics, quality, and interactional processes. </w:t>
      </w:r>
      <w:r w:rsidRPr="001660BD">
        <w:rPr>
          <w:rFonts w:cs="Times New Roman"/>
          <w:i/>
          <w:noProof/>
          <w:lang w:val="en-US"/>
        </w:rPr>
        <w:t>Child Development, 66</w:t>
      </w:r>
      <w:r w:rsidRPr="001660BD">
        <w:rPr>
          <w:rFonts w:cs="Times New Roman"/>
          <w:noProof/>
          <w:lang w:val="en-US"/>
        </w:rPr>
        <w:t xml:space="preserve">(1), 139-151. </w:t>
      </w:r>
      <w:bookmarkEnd w:id="36"/>
    </w:p>
    <w:p w14:paraId="611BF45D" w14:textId="77777777" w:rsidR="00311248" w:rsidRDefault="001660BD" w:rsidP="00F70E54">
      <w:pPr>
        <w:spacing w:line="480" w:lineRule="auto"/>
        <w:ind w:left="720" w:hanging="720"/>
        <w:rPr>
          <w:rFonts w:cs="Times New Roman"/>
          <w:noProof/>
          <w:lang w:val="en-US"/>
        </w:rPr>
      </w:pPr>
      <w:bookmarkStart w:id="37" w:name="_ENREF_38"/>
      <w:r w:rsidRPr="001660BD">
        <w:rPr>
          <w:rFonts w:cs="Times New Roman"/>
          <w:noProof/>
          <w:lang w:val="en-US"/>
        </w:rPr>
        <w:lastRenderedPageBreak/>
        <w:t xml:space="preserve">Dishion, T. J., &amp; Patterson, G. R. (2006). The development and ecology of antisocial behavior. In D. Cicchetti &amp; D. J. Cohen (Eds.), </w:t>
      </w:r>
      <w:r w:rsidRPr="001660BD">
        <w:rPr>
          <w:rFonts w:cs="Times New Roman"/>
          <w:i/>
          <w:noProof/>
          <w:lang w:val="en-US"/>
        </w:rPr>
        <w:t>Developmental psychopathology: Risk, disorder, and adaptation</w:t>
      </w:r>
      <w:r w:rsidRPr="001660BD">
        <w:rPr>
          <w:rFonts w:cs="Times New Roman"/>
          <w:noProof/>
          <w:lang w:val="en-US"/>
        </w:rPr>
        <w:t xml:space="preserve"> (vol. 3, pp. 503-541). New York, NY: Wiley.</w:t>
      </w:r>
      <w:bookmarkEnd w:id="37"/>
    </w:p>
    <w:p w14:paraId="087A7126" w14:textId="77777777" w:rsidR="00311248" w:rsidRDefault="001660BD" w:rsidP="00F70E54">
      <w:pPr>
        <w:spacing w:line="480" w:lineRule="auto"/>
        <w:ind w:left="720" w:hanging="720"/>
        <w:rPr>
          <w:rFonts w:cs="Times New Roman"/>
          <w:noProof/>
          <w:lang w:val="en-US"/>
        </w:rPr>
      </w:pPr>
      <w:bookmarkStart w:id="38" w:name="_ENREF_39"/>
      <w:r w:rsidRPr="001660BD">
        <w:rPr>
          <w:rFonts w:cs="Times New Roman"/>
          <w:noProof/>
          <w:lang w:val="en-US"/>
        </w:rPr>
        <w:t xml:space="preserve">Dishion, T. J., Patterson, G. R., &amp; Griesler, P. C. (1994). Peer adaptations in the development of antisocial behavior: A confluence model. In L. R. Huesmann (Ed.), </w:t>
      </w:r>
      <w:r w:rsidRPr="001660BD">
        <w:rPr>
          <w:rFonts w:cs="Times New Roman"/>
          <w:i/>
          <w:noProof/>
          <w:lang w:val="en-US"/>
        </w:rPr>
        <w:t>Aggressive behavior: Current perspectives</w:t>
      </w:r>
      <w:r w:rsidRPr="001660BD">
        <w:rPr>
          <w:rFonts w:cs="Times New Roman"/>
          <w:noProof/>
          <w:lang w:val="en-US"/>
        </w:rPr>
        <w:t xml:space="preserve"> (pp. 61-95). New York, NY: Plenum Press.</w:t>
      </w:r>
      <w:bookmarkEnd w:id="38"/>
    </w:p>
    <w:p w14:paraId="5C537EB8" w14:textId="77777777" w:rsidR="00311248" w:rsidRDefault="001660BD" w:rsidP="00F70E54">
      <w:pPr>
        <w:spacing w:line="480" w:lineRule="auto"/>
        <w:ind w:left="720" w:hanging="720"/>
        <w:rPr>
          <w:rFonts w:cs="Times New Roman"/>
          <w:noProof/>
          <w:lang w:val="en-US"/>
        </w:rPr>
      </w:pPr>
      <w:bookmarkStart w:id="39" w:name="_ENREF_40"/>
      <w:r w:rsidRPr="001660BD">
        <w:rPr>
          <w:rFonts w:cs="Times New Roman"/>
          <w:noProof/>
          <w:lang w:val="en-US"/>
        </w:rPr>
        <w:t xml:space="preserve">Dishion, T. J., Poulin, F., &amp; Burraston, B. (2001). Peer group dynamics associated with iatrogenic effects in group interventions with high-risk young adolescents. In D. W. Nangle &amp; C. A. Erdley (Eds.), </w:t>
      </w:r>
      <w:r w:rsidRPr="001660BD">
        <w:rPr>
          <w:rFonts w:cs="Times New Roman"/>
          <w:i/>
          <w:noProof/>
          <w:lang w:val="en-US"/>
        </w:rPr>
        <w:t>New directions for child and adolescent development: Friendship and psychological adjustment</w:t>
      </w:r>
      <w:r w:rsidRPr="001660BD">
        <w:rPr>
          <w:rFonts w:cs="Times New Roman"/>
          <w:noProof/>
          <w:lang w:val="en-US"/>
        </w:rPr>
        <w:t xml:space="preserve"> (pp. 79, ch. 92). San Francisco, CA: Jossey-Bass.</w:t>
      </w:r>
      <w:bookmarkEnd w:id="39"/>
    </w:p>
    <w:p w14:paraId="0A31305D" w14:textId="77777777" w:rsidR="00311248" w:rsidRDefault="001660BD" w:rsidP="00F70E54">
      <w:pPr>
        <w:spacing w:line="480" w:lineRule="auto"/>
        <w:ind w:left="720" w:hanging="720"/>
        <w:rPr>
          <w:rFonts w:cs="Times New Roman"/>
          <w:noProof/>
          <w:lang w:val="en-US"/>
        </w:rPr>
      </w:pPr>
      <w:bookmarkStart w:id="40" w:name="_ENREF_41"/>
      <w:r w:rsidRPr="001660BD">
        <w:rPr>
          <w:rFonts w:cs="Times New Roman"/>
          <w:noProof/>
          <w:lang w:val="en-US"/>
        </w:rPr>
        <w:t xml:space="preserve">Dishion, T. J., Spracklen, K. M., Andrews, D. W., &amp; Patterson, G. R. (1996). Deviancy training in male adolescent friendships. </w:t>
      </w:r>
      <w:r w:rsidRPr="001660BD">
        <w:rPr>
          <w:rFonts w:cs="Times New Roman"/>
          <w:i/>
          <w:noProof/>
          <w:lang w:val="en-US"/>
        </w:rPr>
        <w:t>Behavior Therapy, 27</w:t>
      </w:r>
      <w:r w:rsidRPr="001660BD">
        <w:rPr>
          <w:rFonts w:cs="Times New Roman"/>
          <w:noProof/>
          <w:lang w:val="en-US"/>
        </w:rPr>
        <w:t xml:space="preserve">, 373-390. </w:t>
      </w:r>
      <w:bookmarkEnd w:id="40"/>
    </w:p>
    <w:p w14:paraId="1C191942" w14:textId="77777777" w:rsidR="00311248" w:rsidRDefault="001660BD" w:rsidP="00F70E54">
      <w:pPr>
        <w:spacing w:line="480" w:lineRule="auto"/>
        <w:ind w:left="720" w:hanging="720"/>
        <w:rPr>
          <w:rFonts w:cs="Times New Roman"/>
          <w:noProof/>
          <w:lang w:val="en-US"/>
        </w:rPr>
      </w:pPr>
      <w:bookmarkStart w:id="41" w:name="_ENREF_42"/>
      <w:r w:rsidRPr="001660BD">
        <w:rPr>
          <w:rFonts w:cs="Times New Roman"/>
          <w:noProof/>
          <w:lang w:val="en-US"/>
        </w:rPr>
        <w:t xml:space="preserve">Dunn, J., &amp; Plomin, R. (1990). </w:t>
      </w:r>
      <w:r w:rsidRPr="001660BD">
        <w:rPr>
          <w:rFonts w:cs="Times New Roman"/>
          <w:i/>
          <w:noProof/>
          <w:lang w:val="en-US"/>
        </w:rPr>
        <w:t>Separate lives: Why siblings are so different</w:t>
      </w:r>
      <w:r w:rsidRPr="001660BD">
        <w:rPr>
          <w:rFonts w:cs="Times New Roman"/>
          <w:noProof/>
          <w:lang w:val="en-US"/>
        </w:rPr>
        <w:t>. New York: Basic Books.</w:t>
      </w:r>
      <w:bookmarkEnd w:id="41"/>
    </w:p>
    <w:p w14:paraId="09EAB8AB" w14:textId="77777777" w:rsidR="00311248" w:rsidRDefault="001660BD" w:rsidP="00F70E54">
      <w:pPr>
        <w:spacing w:line="480" w:lineRule="auto"/>
        <w:ind w:left="720" w:hanging="720"/>
        <w:rPr>
          <w:rFonts w:cs="Times New Roman"/>
          <w:noProof/>
          <w:lang w:val="en-US"/>
        </w:rPr>
      </w:pPr>
      <w:bookmarkStart w:id="42" w:name="_ENREF_43"/>
      <w:r w:rsidRPr="001660BD">
        <w:rPr>
          <w:rFonts w:cs="Times New Roman"/>
          <w:noProof/>
          <w:lang w:val="en-US"/>
        </w:rPr>
        <w:t xml:space="preserve">Dunn, J., Stocker, C., &amp; Plomin, R. (1990). Nonshared experiences within the family: Correlates of behavior problems in middle childhood. </w:t>
      </w:r>
      <w:r w:rsidRPr="001660BD">
        <w:rPr>
          <w:rFonts w:cs="Times New Roman"/>
          <w:i/>
          <w:noProof/>
          <w:lang w:val="en-US"/>
        </w:rPr>
        <w:t>Development and Psychopathology, 2</w:t>
      </w:r>
      <w:r w:rsidRPr="001660BD">
        <w:rPr>
          <w:rFonts w:cs="Times New Roman"/>
          <w:noProof/>
          <w:lang w:val="en-US"/>
        </w:rPr>
        <w:t xml:space="preserve">, 113-126. </w:t>
      </w:r>
      <w:bookmarkEnd w:id="42"/>
    </w:p>
    <w:p w14:paraId="0CBB3ABC" w14:textId="77777777" w:rsidR="00311248" w:rsidRDefault="001660BD" w:rsidP="00F70E54">
      <w:pPr>
        <w:spacing w:line="480" w:lineRule="auto"/>
        <w:ind w:left="720" w:hanging="720"/>
        <w:rPr>
          <w:rFonts w:cs="Times New Roman"/>
          <w:noProof/>
          <w:lang w:val="en-US"/>
        </w:rPr>
      </w:pPr>
      <w:bookmarkStart w:id="43" w:name="_ENREF_44"/>
      <w:r w:rsidRPr="001660BD">
        <w:rPr>
          <w:rFonts w:cs="Times New Roman"/>
          <w:noProof/>
          <w:lang w:val="en-US"/>
        </w:rPr>
        <w:t xml:space="preserve">Elliott, D. S., Huizinga, D., &amp; Ageton, S. S. (1985). </w:t>
      </w:r>
      <w:r w:rsidRPr="001660BD">
        <w:rPr>
          <w:rFonts w:cs="Times New Roman"/>
          <w:i/>
          <w:noProof/>
          <w:lang w:val="en-US"/>
        </w:rPr>
        <w:t>Explaining delinquency and drug use</w:t>
      </w:r>
      <w:r w:rsidRPr="001660BD">
        <w:rPr>
          <w:rFonts w:cs="Times New Roman"/>
          <w:noProof/>
          <w:lang w:val="en-US"/>
        </w:rPr>
        <w:t>. Beverly Hills, CA: Sage.</w:t>
      </w:r>
      <w:bookmarkEnd w:id="43"/>
    </w:p>
    <w:p w14:paraId="05C90422" w14:textId="77777777" w:rsidR="00311248" w:rsidRDefault="001660BD" w:rsidP="00F70E54">
      <w:pPr>
        <w:spacing w:line="480" w:lineRule="auto"/>
        <w:ind w:left="720" w:hanging="720"/>
        <w:rPr>
          <w:rFonts w:cs="Times New Roman"/>
          <w:noProof/>
          <w:lang w:val="en-US"/>
        </w:rPr>
      </w:pPr>
      <w:bookmarkStart w:id="44" w:name="_ENREF_45"/>
      <w:r w:rsidRPr="001660BD">
        <w:rPr>
          <w:rFonts w:cs="Times New Roman"/>
          <w:noProof/>
          <w:lang w:val="en-US"/>
        </w:rPr>
        <w:t xml:space="preserve">Fowler, J. H., Settle, J. E., &amp; Christakis, N. A. (2011). Correlated genotypes in friendship networks. </w:t>
      </w:r>
      <w:r w:rsidRPr="001660BD">
        <w:rPr>
          <w:rFonts w:cs="Times New Roman"/>
          <w:i/>
          <w:noProof/>
          <w:lang w:val="en-US"/>
        </w:rPr>
        <w:t>Proceedings of the National Academy of Sciences of the United States of America, 108</w:t>
      </w:r>
      <w:r w:rsidRPr="001660BD">
        <w:rPr>
          <w:rFonts w:cs="Times New Roman"/>
          <w:noProof/>
          <w:lang w:val="en-US"/>
        </w:rPr>
        <w:t>(5), 1993-1997. doi: 10.1073/pnas.1011687108</w:t>
      </w:r>
      <w:bookmarkEnd w:id="44"/>
    </w:p>
    <w:p w14:paraId="0BB04AEC" w14:textId="77777777" w:rsidR="00311248" w:rsidRDefault="00536D0C" w:rsidP="00F70E54">
      <w:pPr>
        <w:spacing w:line="480" w:lineRule="auto"/>
        <w:ind w:left="720" w:hanging="720"/>
        <w:rPr>
          <w:rFonts w:cs="Times New Roman"/>
          <w:noProof/>
          <w:lang w:val="en-US"/>
        </w:rPr>
      </w:pPr>
      <w:bookmarkStart w:id="45" w:name="_ENREF_46"/>
      <w:r w:rsidRPr="00A251D7">
        <w:rPr>
          <w:rFonts w:cs="Times New Roman"/>
          <w:noProof/>
        </w:rPr>
        <w:lastRenderedPageBreak/>
        <w:t xml:space="preserve">Gardner, T. W., Dishion, T. J., &amp; Connell, A. M. (2008). </w:t>
      </w:r>
      <w:r w:rsidR="001660BD" w:rsidRPr="001660BD">
        <w:rPr>
          <w:rFonts w:cs="Times New Roman"/>
          <w:noProof/>
          <w:lang w:val="en-US"/>
        </w:rPr>
        <w:t xml:space="preserve">Adolescent self-regulation as resilience: Resistance to antisocial behavior within the deviant peer context. </w:t>
      </w:r>
      <w:r w:rsidR="001660BD" w:rsidRPr="001660BD">
        <w:rPr>
          <w:rFonts w:cs="Times New Roman"/>
          <w:i/>
          <w:noProof/>
          <w:lang w:val="en-US"/>
        </w:rPr>
        <w:t>Journal of Abnormal Child Psychology, 36</w:t>
      </w:r>
      <w:r w:rsidR="001660BD" w:rsidRPr="001660BD">
        <w:rPr>
          <w:rFonts w:cs="Times New Roman"/>
          <w:noProof/>
          <w:lang w:val="en-US"/>
        </w:rPr>
        <w:t>(2), 273-284. doi: 10.1007/s10802-007-9176-6</w:t>
      </w:r>
      <w:bookmarkEnd w:id="45"/>
    </w:p>
    <w:p w14:paraId="0536E68D" w14:textId="77777777" w:rsidR="00311248" w:rsidRDefault="001660BD" w:rsidP="00F70E54">
      <w:pPr>
        <w:spacing w:line="480" w:lineRule="auto"/>
        <w:ind w:left="720" w:hanging="720"/>
        <w:rPr>
          <w:rFonts w:cs="Times New Roman"/>
          <w:noProof/>
          <w:lang w:val="en-US"/>
        </w:rPr>
      </w:pPr>
      <w:bookmarkStart w:id="46" w:name="_ENREF_47"/>
      <w:r w:rsidRPr="001660BD">
        <w:rPr>
          <w:rFonts w:cs="Times New Roman"/>
          <w:noProof/>
          <w:lang w:val="en-US"/>
        </w:rPr>
        <w:t xml:space="preserve">Gornick, M. C., Addington, A., Shaw, P., Bobb, A. J., Sharp, W., Greenstein, D., Arepalli, S., Castellanos, F. X., &amp; Rapoport, J. L. (2007). Association of the dopamine receptor D4 (DRD4) gene 7-repeat allele with children with attention-deficit/hyperactivity disorder (ADHD): An update. </w:t>
      </w:r>
      <w:r w:rsidRPr="001660BD">
        <w:rPr>
          <w:rFonts w:cs="Times New Roman"/>
          <w:i/>
          <w:noProof/>
          <w:lang w:val="en-US"/>
        </w:rPr>
        <w:t>American Journal of Medical Genetics Part B-Neuropsychiatric Genetics, 144B</w:t>
      </w:r>
      <w:r w:rsidRPr="001660BD">
        <w:rPr>
          <w:rFonts w:cs="Times New Roman"/>
          <w:noProof/>
          <w:lang w:val="en-US"/>
        </w:rPr>
        <w:t>(3), 379-382. doi: 10.1002/ajmg.b.30460</w:t>
      </w:r>
      <w:bookmarkEnd w:id="46"/>
    </w:p>
    <w:p w14:paraId="26376626" w14:textId="77777777" w:rsidR="00311248" w:rsidRDefault="001660BD" w:rsidP="00F70E54">
      <w:pPr>
        <w:spacing w:line="480" w:lineRule="auto"/>
        <w:ind w:left="720" w:hanging="720"/>
        <w:rPr>
          <w:rFonts w:cs="Times New Roman"/>
          <w:noProof/>
          <w:lang w:val="en-US"/>
        </w:rPr>
      </w:pPr>
      <w:bookmarkStart w:id="47" w:name="_ENREF_48"/>
      <w:r w:rsidRPr="001660BD">
        <w:rPr>
          <w:rFonts w:cs="Times New Roman"/>
          <w:noProof/>
          <w:lang w:val="en-US"/>
        </w:rPr>
        <w:t xml:space="preserve">Gottfredson, M. R., &amp; Hirschi, T. (1990). </w:t>
      </w:r>
      <w:r w:rsidRPr="001660BD">
        <w:rPr>
          <w:rFonts w:cs="Times New Roman"/>
          <w:i/>
          <w:noProof/>
          <w:lang w:val="en-US"/>
        </w:rPr>
        <w:t>A general theory of crime</w:t>
      </w:r>
      <w:r w:rsidRPr="001660BD">
        <w:rPr>
          <w:rFonts w:cs="Times New Roman"/>
          <w:noProof/>
          <w:lang w:val="en-US"/>
        </w:rPr>
        <w:t>. Stanford, CA: Stanford University Press.</w:t>
      </w:r>
      <w:bookmarkEnd w:id="47"/>
    </w:p>
    <w:p w14:paraId="365678C0" w14:textId="77777777" w:rsidR="00311248" w:rsidRDefault="001660BD" w:rsidP="00F70E54">
      <w:pPr>
        <w:spacing w:line="480" w:lineRule="auto"/>
        <w:ind w:left="720" w:hanging="720"/>
        <w:rPr>
          <w:rFonts w:cs="Times New Roman"/>
          <w:noProof/>
          <w:lang w:val="en-US"/>
        </w:rPr>
      </w:pPr>
      <w:bookmarkStart w:id="48" w:name="_ENREF_49"/>
      <w:r w:rsidRPr="001660BD">
        <w:rPr>
          <w:rFonts w:cs="Times New Roman"/>
          <w:noProof/>
          <w:lang w:val="en-US"/>
        </w:rPr>
        <w:t xml:space="preserve">Guo, G., Elder, G. H., Cai, T. J., &amp; Hamilton, N. (2009). Gene-environment interactions: Peers' alcohol use moderates genetic contribution to adolescent drinking behavior. </w:t>
      </w:r>
      <w:r w:rsidRPr="001660BD">
        <w:rPr>
          <w:rFonts w:cs="Times New Roman"/>
          <w:i/>
          <w:noProof/>
          <w:lang w:val="en-US"/>
        </w:rPr>
        <w:t>Social Science Research, 38</w:t>
      </w:r>
      <w:r w:rsidRPr="001660BD">
        <w:rPr>
          <w:rFonts w:cs="Times New Roman"/>
          <w:noProof/>
          <w:lang w:val="en-US"/>
        </w:rPr>
        <w:t>(1), 213-224. doi: 10.1016/j.ssresearch.2008.04.002</w:t>
      </w:r>
      <w:bookmarkEnd w:id="48"/>
    </w:p>
    <w:p w14:paraId="2E633964" w14:textId="77777777" w:rsidR="00311248" w:rsidRDefault="001660BD" w:rsidP="00F70E54">
      <w:pPr>
        <w:spacing w:line="480" w:lineRule="auto"/>
        <w:ind w:left="720" w:hanging="720"/>
        <w:rPr>
          <w:rFonts w:cs="Times New Roman"/>
          <w:noProof/>
          <w:lang w:val="en-US"/>
        </w:rPr>
      </w:pPr>
      <w:bookmarkStart w:id="49" w:name="_ENREF_50"/>
      <w:r w:rsidRPr="001660BD">
        <w:rPr>
          <w:rFonts w:cs="Times New Roman"/>
          <w:noProof/>
          <w:lang w:val="en-US"/>
        </w:rPr>
        <w:t xml:space="preserve">Harden, K. P., Hill, J. E., Turkheimer, E., &amp; Emery, R. E. (2008). Gene-environment correlation and interaction in peer effects on adolescent alcohol and tobacco use. </w:t>
      </w:r>
      <w:r w:rsidRPr="001660BD">
        <w:rPr>
          <w:rFonts w:cs="Times New Roman"/>
          <w:i/>
          <w:noProof/>
          <w:lang w:val="en-US"/>
        </w:rPr>
        <w:t>Behavior Genetics, 38</w:t>
      </w:r>
      <w:r w:rsidRPr="001660BD">
        <w:rPr>
          <w:rFonts w:cs="Times New Roman"/>
          <w:noProof/>
          <w:lang w:val="en-US"/>
        </w:rPr>
        <w:t>(4), 339-347. doi: 10.1007/s10519-008-9202-7</w:t>
      </w:r>
      <w:bookmarkEnd w:id="49"/>
    </w:p>
    <w:p w14:paraId="2F9D6A6D" w14:textId="77777777" w:rsidR="00311248" w:rsidRDefault="001660BD" w:rsidP="00F70E54">
      <w:pPr>
        <w:spacing w:line="480" w:lineRule="auto"/>
        <w:ind w:left="720" w:hanging="720"/>
        <w:rPr>
          <w:rFonts w:cs="Times New Roman"/>
          <w:noProof/>
          <w:lang w:val="en-US"/>
        </w:rPr>
      </w:pPr>
      <w:bookmarkStart w:id="50" w:name="_ENREF_51"/>
      <w:r w:rsidRPr="001660BD">
        <w:rPr>
          <w:rFonts w:cs="Times New Roman"/>
          <w:noProof/>
          <w:lang w:val="en-US"/>
        </w:rPr>
        <w:t xml:space="preserve">Harris, J. R. (1995). Where is the child's environment: A group socialization theory of development. </w:t>
      </w:r>
      <w:r w:rsidRPr="001660BD">
        <w:rPr>
          <w:rFonts w:cs="Times New Roman"/>
          <w:i/>
          <w:noProof/>
          <w:lang w:val="en-US"/>
        </w:rPr>
        <w:t>Psychological Review, 102</w:t>
      </w:r>
      <w:r w:rsidRPr="001660BD">
        <w:rPr>
          <w:rFonts w:cs="Times New Roman"/>
          <w:noProof/>
          <w:lang w:val="en-US"/>
        </w:rPr>
        <w:t xml:space="preserve">(3), 458-489. </w:t>
      </w:r>
      <w:bookmarkEnd w:id="50"/>
    </w:p>
    <w:p w14:paraId="45089ACF" w14:textId="77777777" w:rsidR="00311248" w:rsidRDefault="001660BD" w:rsidP="00F70E54">
      <w:pPr>
        <w:spacing w:line="480" w:lineRule="auto"/>
        <w:ind w:left="720" w:hanging="720"/>
        <w:rPr>
          <w:rFonts w:cs="Times New Roman"/>
          <w:noProof/>
          <w:lang w:val="en-US"/>
        </w:rPr>
      </w:pPr>
      <w:bookmarkStart w:id="51" w:name="_ENREF_52"/>
      <w:r w:rsidRPr="001660BD">
        <w:rPr>
          <w:rFonts w:cs="Times New Roman"/>
          <w:noProof/>
          <w:lang w:val="en-US"/>
        </w:rPr>
        <w:t xml:space="preserve">Hill, S. Y., Zezza, N., Wipprecht, G., Locke, J., &amp; Neiswanger, K. (1999). Personality traits and dopamine receptors (D2 and D4): Linkage studies in families of alcoholics. </w:t>
      </w:r>
      <w:r w:rsidRPr="001660BD">
        <w:rPr>
          <w:rFonts w:cs="Times New Roman"/>
          <w:i/>
          <w:noProof/>
          <w:lang w:val="en-US"/>
        </w:rPr>
        <w:t>American Journal of Medical Genetics, 88</w:t>
      </w:r>
      <w:r w:rsidRPr="001660BD">
        <w:rPr>
          <w:rFonts w:cs="Times New Roman"/>
          <w:noProof/>
          <w:lang w:val="en-US"/>
        </w:rPr>
        <w:t>(6), 634-641. doi: 10.1002/(sici)1096-8628(19991215)88:6&lt;634::aid-ajmg11&gt;3.0.co;2-m</w:t>
      </w:r>
      <w:bookmarkEnd w:id="51"/>
    </w:p>
    <w:p w14:paraId="7627CE6A" w14:textId="77777777" w:rsidR="00311248" w:rsidRDefault="001660BD" w:rsidP="00F70E54">
      <w:pPr>
        <w:spacing w:line="480" w:lineRule="auto"/>
        <w:ind w:left="720" w:hanging="720"/>
        <w:rPr>
          <w:rFonts w:cs="Times New Roman"/>
          <w:noProof/>
          <w:lang w:val="en-US"/>
        </w:rPr>
      </w:pPr>
      <w:bookmarkStart w:id="52" w:name="_ENREF_53"/>
      <w:r w:rsidRPr="001660BD">
        <w:rPr>
          <w:rFonts w:cs="Times New Roman"/>
          <w:noProof/>
          <w:lang w:val="en-US"/>
        </w:rPr>
        <w:lastRenderedPageBreak/>
        <w:t xml:space="preserve">Jaffee, S. R., &amp; Price, T. S. (2007). Gene-environment correlations: a review of the evidence and implications for prevention of mental illness. </w:t>
      </w:r>
      <w:r w:rsidRPr="001660BD">
        <w:rPr>
          <w:rFonts w:cs="Times New Roman"/>
          <w:i/>
          <w:noProof/>
          <w:lang w:val="en-US"/>
        </w:rPr>
        <w:t>Molecular Psychiatry, 12</w:t>
      </w:r>
      <w:r w:rsidRPr="001660BD">
        <w:rPr>
          <w:rFonts w:cs="Times New Roman"/>
          <w:noProof/>
          <w:lang w:val="en-US"/>
        </w:rPr>
        <w:t>(5), 432-442. doi: 10.1038/sj.mp.4001950</w:t>
      </w:r>
      <w:bookmarkEnd w:id="52"/>
    </w:p>
    <w:p w14:paraId="7026A2D4" w14:textId="77777777" w:rsidR="00311248" w:rsidRDefault="001660BD" w:rsidP="00F70E54">
      <w:pPr>
        <w:spacing w:line="480" w:lineRule="auto"/>
        <w:ind w:left="720" w:hanging="720"/>
        <w:rPr>
          <w:rFonts w:cs="Times New Roman"/>
          <w:noProof/>
          <w:lang w:val="en-US"/>
        </w:rPr>
      </w:pPr>
      <w:bookmarkStart w:id="53" w:name="_ENREF_54"/>
      <w:r w:rsidRPr="001660BD">
        <w:rPr>
          <w:rFonts w:cs="Times New Roman"/>
          <w:noProof/>
          <w:lang w:val="en-US"/>
        </w:rPr>
        <w:t xml:space="preserve">Kandel, D. B. (1978). Homophily, selection, and socialization in adolescent friendships. </w:t>
      </w:r>
      <w:r w:rsidRPr="001660BD">
        <w:rPr>
          <w:rFonts w:cs="Times New Roman"/>
          <w:i/>
          <w:noProof/>
          <w:lang w:val="en-US"/>
        </w:rPr>
        <w:t>American Journal of Sociology, 84</w:t>
      </w:r>
      <w:r w:rsidRPr="001660BD">
        <w:rPr>
          <w:rFonts w:cs="Times New Roman"/>
          <w:noProof/>
          <w:lang w:val="en-US"/>
        </w:rPr>
        <w:t xml:space="preserve">, 427-436. </w:t>
      </w:r>
      <w:bookmarkEnd w:id="53"/>
    </w:p>
    <w:p w14:paraId="154195A1" w14:textId="77777777" w:rsidR="00311248" w:rsidRDefault="001660BD" w:rsidP="00F70E54">
      <w:pPr>
        <w:spacing w:line="480" w:lineRule="auto"/>
        <w:ind w:left="720" w:hanging="720"/>
        <w:rPr>
          <w:rFonts w:cs="Times New Roman"/>
          <w:noProof/>
          <w:lang w:val="en-US"/>
        </w:rPr>
      </w:pPr>
      <w:bookmarkStart w:id="54" w:name="_ENREF_55"/>
      <w:r w:rsidRPr="001660BD">
        <w:rPr>
          <w:rFonts w:cs="Times New Roman"/>
          <w:noProof/>
          <w:lang w:val="en-US"/>
        </w:rPr>
        <w:t xml:space="preserve">Kendler, K. S., Jacobson, K., Myers, J. M., &amp; Eaves, L. J. (2008). A genetically informative developmental study of the relationship between conduct disorder and peer deviance in males. </w:t>
      </w:r>
      <w:r w:rsidRPr="001660BD">
        <w:rPr>
          <w:rFonts w:cs="Times New Roman"/>
          <w:i/>
          <w:noProof/>
          <w:lang w:val="en-US"/>
        </w:rPr>
        <w:t>Psychological Medicine, 38</w:t>
      </w:r>
      <w:r w:rsidRPr="001660BD">
        <w:rPr>
          <w:rFonts w:cs="Times New Roman"/>
          <w:noProof/>
          <w:lang w:val="en-US"/>
        </w:rPr>
        <w:t>(7), 1001-1011. doi: 10.1017/s0033291707001821</w:t>
      </w:r>
      <w:bookmarkEnd w:id="54"/>
    </w:p>
    <w:p w14:paraId="101609A6" w14:textId="77777777" w:rsidR="00311248" w:rsidRDefault="001660BD" w:rsidP="00F70E54">
      <w:pPr>
        <w:spacing w:line="480" w:lineRule="auto"/>
        <w:ind w:left="720" w:hanging="720"/>
        <w:rPr>
          <w:rFonts w:cs="Times New Roman"/>
          <w:noProof/>
          <w:lang w:val="en-US"/>
        </w:rPr>
      </w:pPr>
      <w:bookmarkStart w:id="55" w:name="_ENREF_56"/>
      <w:r w:rsidRPr="001660BD">
        <w:rPr>
          <w:rFonts w:cs="Times New Roman"/>
          <w:noProof/>
          <w:lang w:val="en-US"/>
        </w:rPr>
        <w:t xml:space="preserve">Kendler, K. S., Jacobson, K. C., Gardner, C. O., Gillespie, N., Aggen, S. A., &amp; Prescott, C. A. (2007). Creating a social world - A developmental twin study of peer-group deviance. </w:t>
      </w:r>
      <w:r w:rsidRPr="001660BD">
        <w:rPr>
          <w:rFonts w:cs="Times New Roman"/>
          <w:i/>
          <w:noProof/>
          <w:lang w:val="en-US"/>
        </w:rPr>
        <w:t>Archives of General Psychiatry, 64</w:t>
      </w:r>
      <w:r w:rsidRPr="001660BD">
        <w:rPr>
          <w:rFonts w:cs="Times New Roman"/>
          <w:noProof/>
          <w:lang w:val="en-US"/>
        </w:rPr>
        <w:t>(8), 958-965. doi: 10.1001/archpsyc.64.8.958</w:t>
      </w:r>
      <w:bookmarkEnd w:id="55"/>
    </w:p>
    <w:p w14:paraId="387CD5B6" w14:textId="77777777" w:rsidR="00311248" w:rsidRDefault="001660BD" w:rsidP="00F70E54">
      <w:pPr>
        <w:spacing w:line="480" w:lineRule="auto"/>
        <w:ind w:left="720" w:hanging="720"/>
        <w:rPr>
          <w:rFonts w:cs="Times New Roman"/>
          <w:noProof/>
          <w:lang w:val="en-US"/>
        </w:rPr>
      </w:pPr>
      <w:bookmarkStart w:id="56" w:name="_ENREF_57"/>
      <w:r w:rsidRPr="001660BD">
        <w:rPr>
          <w:rFonts w:cs="Times New Roman"/>
          <w:noProof/>
          <w:lang w:val="en-US"/>
        </w:rPr>
        <w:t xml:space="preserve">Kendler, K. S., Schmitt, E., Aggen, S. H., &amp; Prescott, C. A. (2008). Genetic and environmental influences on alcohol, caffeine, cannabis, and nicotine use from early adolescence to middle adulthood. </w:t>
      </w:r>
      <w:r w:rsidRPr="001660BD">
        <w:rPr>
          <w:rFonts w:cs="Times New Roman"/>
          <w:i/>
          <w:noProof/>
          <w:lang w:val="en-US"/>
        </w:rPr>
        <w:t>Archives of General Psychiatry, 65</w:t>
      </w:r>
      <w:r w:rsidRPr="001660BD">
        <w:rPr>
          <w:rFonts w:cs="Times New Roman"/>
          <w:noProof/>
          <w:lang w:val="en-US"/>
        </w:rPr>
        <w:t>(6), 674-682. doi: 10.1001/archpsyc.65.6.674</w:t>
      </w:r>
      <w:bookmarkEnd w:id="56"/>
    </w:p>
    <w:p w14:paraId="281F67A2" w14:textId="77777777" w:rsidR="00311248" w:rsidRDefault="001660BD" w:rsidP="00F70E54">
      <w:pPr>
        <w:spacing w:line="480" w:lineRule="auto"/>
        <w:ind w:left="720" w:hanging="720"/>
        <w:rPr>
          <w:rFonts w:cs="Times New Roman"/>
          <w:noProof/>
          <w:lang w:val="en-US"/>
        </w:rPr>
      </w:pPr>
      <w:bookmarkStart w:id="57" w:name="_ENREF_58"/>
      <w:r w:rsidRPr="001660BD">
        <w:rPr>
          <w:rFonts w:cs="Times New Roman"/>
          <w:noProof/>
          <w:lang w:val="en-US"/>
        </w:rPr>
        <w:t xml:space="preserve">Kim-Cohen, J., Caspi, A., Taylor, A., Williams, B., Newcombe, R., Craig, I. W., &amp; Moffitt, T. E. (2006). MAOA, maltreatment, and gene-environment interaction predicting children's mental health: new evidence and a meta-analysis. </w:t>
      </w:r>
      <w:r w:rsidRPr="001660BD">
        <w:rPr>
          <w:rFonts w:cs="Times New Roman"/>
          <w:i/>
          <w:noProof/>
          <w:lang w:val="en-US"/>
        </w:rPr>
        <w:t>Molecular Psychiatry, 11</w:t>
      </w:r>
      <w:r w:rsidRPr="001660BD">
        <w:rPr>
          <w:rFonts w:cs="Times New Roman"/>
          <w:noProof/>
          <w:lang w:val="en-US"/>
        </w:rPr>
        <w:t>(10), 903-913. doi: 10.1038/sj.mp.4001851</w:t>
      </w:r>
      <w:bookmarkEnd w:id="57"/>
    </w:p>
    <w:p w14:paraId="57D77463" w14:textId="77777777" w:rsidR="00311248" w:rsidRDefault="001660BD" w:rsidP="00F70E54">
      <w:pPr>
        <w:spacing w:line="480" w:lineRule="auto"/>
        <w:ind w:left="720" w:hanging="720"/>
        <w:rPr>
          <w:rFonts w:cs="Times New Roman"/>
          <w:noProof/>
          <w:lang w:val="en-US"/>
        </w:rPr>
      </w:pPr>
      <w:bookmarkStart w:id="58" w:name="_ENREF_59"/>
      <w:r w:rsidRPr="001660BD">
        <w:rPr>
          <w:rFonts w:cs="Times New Roman"/>
          <w:noProof/>
          <w:lang w:val="en-US"/>
        </w:rPr>
        <w:t xml:space="preserve">Kretschmer, T., Vitaro, F., &amp; Barker, E. D. (2014). The association between peer and own aggression is moderated by the BDNF val-met polymorphism. </w:t>
      </w:r>
      <w:r w:rsidRPr="001660BD">
        <w:rPr>
          <w:rFonts w:cs="Times New Roman"/>
          <w:i/>
          <w:noProof/>
          <w:lang w:val="en-US"/>
        </w:rPr>
        <w:t>Journal of Research on Adolescence, 24</w:t>
      </w:r>
      <w:r w:rsidRPr="001660BD">
        <w:rPr>
          <w:rFonts w:cs="Times New Roman"/>
          <w:noProof/>
          <w:lang w:val="en-US"/>
        </w:rPr>
        <w:t>(1), 177-185. doi: 10.1111/jora.12050</w:t>
      </w:r>
      <w:bookmarkEnd w:id="58"/>
    </w:p>
    <w:p w14:paraId="7F98DF30" w14:textId="77777777" w:rsidR="00311248" w:rsidRDefault="001660BD" w:rsidP="00F70E54">
      <w:pPr>
        <w:spacing w:line="480" w:lineRule="auto"/>
        <w:ind w:left="720" w:hanging="720"/>
        <w:rPr>
          <w:rFonts w:cs="Times New Roman"/>
          <w:noProof/>
          <w:lang w:val="en-US"/>
        </w:rPr>
      </w:pPr>
      <w:bookmarkStart w:id="59" w:name="_ENREF_60"/>
      <w:r w:rsidRPr="001660BD">
        <w:rPr>
          <w:rFonts w:cs="Times New Roman"/>
          <w:noProof/>
          <w:lang w:val="en-US"/>
        </w:rPr>
        <w:lastRenderedPageBreak/>
        <w:t xml:space="preserve">Kupersmidt, J. B., Burchinal, M., &amp; Patterson, C. J. (1995). Developmental patterns of childhood peer relations as predictors of externalizing behavior problems. </w:t>
      </w:r>
      <w:r w:rsidRPr="001660BD">
        <w:rPr>
          <w:rFonts w:cs="Times New Roman"/>
          <w:i/>
          <w:noProof/>
          <w:lang w:val="en-US"/>
        </w:rPr>
        <w:t>Development and Psychopathology, 7</w:t>
      </w:r>
      <w:r w:rsidRPr="001660BD">
        <w:rPr>
          <w:rFonts w:cs="Times New Roman"/>
          <w:noProof/>
          <w:lang w:val="en-US"/>
        </w:rPr>
        <w:t xml:space="preserve">, 825-843. </w:t>
      </w:r>
      <w:bookmarkEnd w:id="59"/>
    </w:p>
    <w:p w14:paraId="26B743DA" w14:textId="77777777" w:rsidR="00311248" w:rsidRDefault="001660BD" w:rsidP="00F70E54">
      <w:pPr>
        <w:spacing w:line="480" w:lineRule="auto"/>
        <w:ind w:left="720" w:hanging="720"/>
        <w:rPr>
          <w:rFonts w:cs="Times New Roman"/>
          <w:noProof/>
          <w:lang w:val="en-US"/>
        </w:rPr>
      </w:pPr>
      <w:bookmarkStart w:id="60" w:name="_ENREF_61"/>
      <w:r w:rsidRPr="001660BD">
        <w:rPr>
          <w:rFonts w:cs="Times New Roman"/>
          <w:noProof/>
          <w:lang w:val="en-US"/>
        </w:rPr>
        <w:t xml:space="preserve">Lacourse, E., Baillargeon, R., Dupéré, V., Vitaro, F., Romano, E., &amp; Tremblay, R. (2010). Two-year predictive validity of conduct disorder subtypes in early adolescence: A latent class analysis of a Canadian longitudinal sample. </w:t>
      </w:r>
      <w:r w:rsidRPr="001660BD">
        <w:rPr>
          <w:rFonts w:cs="Times New Roman"/>
          <w:i/>
          <w:noProof/>
          <w:lang w:val="en-US"/>
        </w:rPr>
        <w:t>Journal of Child Psychology and Psychiatry, 51</w:t>
      </w:r>
      <w:r w:rsidRPr="001660BD">
        <w:rPr>
          <w:rFonts w:cs="Times New Roman"/>
          <w:noProof/>
          <w:lang w:val="en-US"/>
        </w:rPr>
        <w:t xml:space="preserve">(12), 1386-1394. </w:t>
      </w:r>
      <w:bookmarkEnd w:id="60"/>
    </w:p>
    <w:p w14:paraId="5FB2CF25" w14:textId="77777777" w:rsidR="00311248" w:rsidRDefault="001660BD" w:rsidP="00F70E54">
      <w:pPr>
        <w:spacing w:line="480" w:lineRule="auto"/>
        <w:ind w:left="720" w:hanging="720"/>
        <w:rPr>
          <w:rFonts w:cs="Times New Roman"/>
          <w:noProof/>
          <w:lang w:val="en-US"/>
        </w:rPr>
      </w:pPr>
      <w:bookmarkStart w:id="61" w:name="_ENREF_62"/>
      <w:r w:rsidRPr="001660BD">
        <w:rPr>
          <w:rFonts w:cs="Times New Roman"/>
          <w:noProof/>
          <w:lang w:val="en-US"/>
        </w:rPr>
        <w:t xml:space="preserve">Lacourse, E., Boivin, M., Brendgen, M., Petitclerc, A., Girard, A., Vitaro, F., Paquin, S., Ouellet-Morin, I., Dionne, G., &amp; Tremblay, R. E. (sous presse). A longitudinal twin study of physical aggression during early childhood: Evidence for a developmentally dynamic genome [Epub ahead of print]. </w:t>
      </w:r>
      <w:r w:rsidRPr="001660BD">
        <w:rPr>
          <w:rFonts w:cs="Times New Roman"/>
          <w:i/>
          <w:noProof/>
          <w:lang w:val="en-US"/>
        </w:rPr>
        <w:t>Psychological Medicine</w:t>
      </w:r>
      <w:r w:rsidRPr="001660BD">
        <w:rPr>
          <w:rFonts w:cs="Times New Roman"/>
          <w:noProof/>
          <w:lang w:val="en-US"/>
        </w:rPr>
        <w:t xml:space="preserve">, 1-11. </w:t>
      </w:r>
      <w:bookmarkEnd w:id="61"/>
    </w:p>
    <w:p w14:paraId="69C1AD2F" w14:textId="77777777" w:rsidR="00311248" w:rsidRDefault="001660BD" w:rsidP="00F70E54">
      <w:pPr>
        <w:spacing w:line="480" w:lineRule="auto"/>
        <w:ind w:left="720" w:hanging="720"/>
        <w:rPr>
          <w:rFonts w:cs="Times New Roman"/>
          <w:noProof/>
          <w:lang w:val="en-US"/>
        </w:rPr>
      </w:pPr>
      <w:bookmarkStart w:id="62" w:name="_ENREF_63"/>
      <w:r w:rsidRPr="001660BD">
        <w:rPr>
          <w:rFonts w:cs="Times New Roman"/>
          <w:noProof/>
          <w:lang w:val="en-US"/>
        </w:rPr>
        <w:t xml:space="preserve">Lacourse, É., Dupéré, V., &amp; Loeber, R. (2008). Developmental trajectories of violence and theft. In R. Loeber, D. Farrington, M. Stouthamer-Loeber, &amp; H. R. White (Eds.), </w:t>
      </w:r>
      <w:r w:rsidRPr="001660BD">
        <w:rPr>
          <w:rFonts w:cs="Times New Roman"/>
          <w:i/>
          <w:noProof/>
          <w:lang w:val="en-US"/>
        </w:rPr>
        <w:t>Violence and serious theft: Development and prediction from childhood to adulthood</w:t>
      </w:r>
      <w:r w:rsidRPr="001660BD">
        <w:rPr>
          <w:rFonts w:cs="Times New Roman"/>
          <w:noProof/>
          <w:lang w:val="en-US"/>
        </w:rPr>
        <w:t xml:space="preserve"> (pp. 231-268). New York, NY: Routledge/Taylor &amp; Francis Group.</w:t>
      </w:r>
      <w:bookmarkEnd w:id="62"/>
    </w:p>
    <w:p w14:paraId="461DCFBF" w14:textId="77777777" w:rsidR="00311248" w:rsidRDefault="001660BD" w:rsidP="00F70E54">
      <w:pPr>
        <w:spacing w:line="480" w:lineRule="auto"/>
        <w:ind w:left="720" w:hanging="720"/>
        <w:rPr>
          <w:rFonts w:cs="Times New Roman"/>
          <w:noProof/>
          <w:lang w:val="en-US"/>
        </w:rPr>
      </w:pPr>
      <w:bookmarkStart w:id="63" w:name="_ENREF_64"/>
      <w:r w:rsidRPr="001660BD">
        <w:rPr>
          <w:rFonts w:cs="Times New Roman"/>
          <w:noProof/>
          <w:lang w:val="en-US"/>
        </w:rPr>
        <w:t xml:space="preserve">Lacourse, É., Nagin, D., Tremblay, R. E., Vitaro, F., &amp; Claes, M. (2003). Developmental trajectories of boys' delinquent group membership and facilitation of violent behaviors during adolescence. </w:t>
      </w:r>
      <w:r w:rsidRPr="001660BD">
        <w:rPr>
          <w:rFonts w:cs="Times New Roman"/>
          <w:i/>
          <w:noProof/>
          <w:lang w:val="en-US"/>
        </w:rPr>
        <w:t>Development and Psychopathology, 15</w:t>
      </w:r>
      <w:r w:rsidRPr="001660BD">
        <w:rPr>
          <w:rFonts w:cs="Times New Roman"/>
          <w:noProof/>
          <w:lang w:val="en-US"/>
        </w:rPr>
        <w:t xml:space="preserve">(1), 183-197. </w:t>
      </w:r>
      <w:bookmarkEnd w:id="63"/>
    </w:p>
    <w:p w14:paraId="00B7ACE7" w14:textId="77777777" w:rsidR="00311248" w:rsidRDefault="001660BD" w:rsidP="00F70E54">
      <w:pPr>
        <w:spacing w:line="480" w:lineRule="auto"/>
        <w:ind w:left="720" w:hanging="720"/>
        <w:rPr>
          <w:rFonts w:cs="Times New Roman"/>
          <w:noProof/>
          <w:lang w:val="en-US"/>
        </w:rPr>
      </w:pPr>
      <w:bookmarkStart w:id="64" w:name="_ENREF_65"/>
      <w:r w:rsidRPr="001660BD">
        <w:rPr>
          <w:rFonts w:cs="Times New Roman"/>
          <w:noProof/>
          <w:lang w:val="en-US"/>
        </w:rPr>
        <w:t xml:space="preserve">Lacourse, É., Nagin, D. S., Vitaro, F., Côté, S., Arseneault, L., &amp; Tremblay, R. E. (2006). Prediction of early-onset deviant peer group affiliation: A 12-year longitudinal study. </w:t>
      </w:r>
      <w:r w:rsidRPr="001660BD">
        <w:rPr>
          <w:rFonts w:cs="Times New Roman"/>
          <w:i/>
          <w:noProof/>
          <w:lang w:val="en-US"/>
        </w:rPr>
        <w:t>Archives of General Psychiatry, 63</w:t>
      </w:r>
      <w:r w:rsidRPr="001660BD">
        <w:rPr>
          <w:rFonts w:cs="Times New Roman"/>
          <w:noProof/>
          <w:lang w:val="en-US"/>
        </w:rPr>
        <w:t xml:space="preserve">(5), 562-568. </w:t>
      </w:r>
      <w:bookmarkEnd w:id="64"/>
    </w:p>
    <w:p w14:paraId="2170DD95" w14:textId="77777777" w:rsidR="00311248" w:rsidRDefault="001660BD" w:rsidP="00F70E54">
      <w:pPr>
        <w:spacing w:line="480" w:lineRule="auto"/>
        <w:ind w:left="720" w:hanging="720"/>
        <w:rPr>
          <w:rFonts w:cs="Times New Roman"/>
          <w:noProof/>
          <w:lang w:val="en-US"/>
        </w:rPr>
      </w:pPr>
      <w:bookmarkStart w:id="65" w:name="_ENREF_66"/>
      <w:r w:rsidRPr="001660BD">
        <w:rPr>
          <w:rFonts w:cs="Times New Roman"/>
          <w:noProof/>
          <w:lang w:val="en-US"/>
        </w:rPr>
        <w:t xml:space="preserve">Latendresse, S. J., Bates, J. E., Goodnight, J. A., Lansford, J. E., Budde, J. P., Goate, A., Dodge, K. A., Pettit, G. S., &amp; Dick, D. M. (2011). Differential Susceptibility to Adolescent </w:t>
      </w:r>
      <w:r w:rsidRPr="001660BD">
        <w:rPr>
          <w:rFonts w:cs="Times New Roman"/>
          <w:noProof/>
          <w:lang w:val="en-US"/>
        </w:rPr>
        <w:lastRenderedPageBreak/>
        <w:t xml:space="preserve">Externalizing Trajectories: Examining the Interplay Between CHRM2 and Peer Group Antisocial Behavior. </w:t>
      </w:r>
      <w:r w:rsidRPr="001660BD">
        <w:rPr>
          <w:rFonts w:cs="Times New Roman"/>
          <w:i/>
          <w:noProof/>
          <w:lang w:val="en-US"/>
        </w:rPr>
        <w:t>Child Development, 82</w:t>
      </w:r>
      <w:r w:rsidRPr="001660BD">
        <w:rPr>
          <w:rFonts w:cs="Times New Roman"/>
          <w:noProof/>
          <w:lang w:val="en-US"/>
        </w:rPr>
        <w:t>(6), 1797-1814. doi: 10.1111/j.1467-8624.2011.01640.x</w:t>
      </w:r>
      <w:bookmarkEnd w:id="65"/>
    </w:p>
    <w:p w14:paraId="01F1516F" w14:textId="77777777" w:rsidR="00311248" w:rsidRDefault="001660BD" w:rsidP="00F70E54">
      <w:pPr>
        <w:spacing w:line="480" w:lineRule="auto"/>
        <w:ind w:left="720" w:hanging="720"/>
        <w:rPr>
          <w:rFonts w:cs="Times New Roman"/>
          <w:noProof/>
          <w:lang w:val="en-US"/>
        </w:rPr>
      </w:pPr>
      <w:bookmarkStart w:id="66" w:name="_ENREF_67"/>
      <w:r w:rsidRPr="001660BD">
        <w:rPr>
          <w:rFonts w:cs="Times New Roman"/>
          <w:noProof/>
          <w:lang w:val="en-US"/>
        </w:rPr>
        <w:t xml:space="preserve">Le Foll, B., Gallo, A., Le Strat, Y., Lu, L., &amp; Gorwood, P. (2009). Genetics of dopamine receptors and drug addiction: a comprehensive review. </w:t>
      </w:r>
      <w:r w:rsidRPr="001660BD">
        <w:rPr>
          <w:rFonts w:cs="Times New Roman"/>
          <w:i/>
          <w:noProof/>
          <w:lang w:val="en-US"/>
        </w:rPr>
        <w:t>Behavioural Pharmacology, 20</w:t>
      </w:r>
      <w:r w:rsidRPr="001660BD">
        <w:rPr>
          <w:rFonts w:cs="Times New Roman"/>
          <w:noProof/>
          <w:lang w:val="en-US"/>
        </w:rPr>
        <w:t>(1), 1-17. doi: 10.1097/FBP.0b013e3283242f05</w:t>
      </w:r>
      <w:bookmarkEnd w:id="66"/>
    </w:p>
    <w:p w14:paraId="21CDC610" w14:textId="77777777" w:rsidR="00311248" w:rsidRDefault="001660BD" w:rsidP="00F70E54">
      <w:pPr>
        <w:spacing w:line="480" w:lineRule="auto"/>
        <w:ind w:left="720" w:hanging="720"/>
        <w:rPr>
          <w:rFonts w:cs="Times New Roman"/>
          <w:noProof/>
          <w:lang w:val="en-US"/>
        </w:rPr>
      </w:pPr>
      <w:bookmarkStart w:id="67" w:name="_ENREF_68"/>
      <w:r w:rsidRPr="001660BD">
        <w:rPr>
          <w:rFonts w:cs="Times New Roman"/>
          <w:noProof/>
          <w:lang w:val="en-US"/>
        </w:rPr>
        <w:t xml:space="preserve">LeBlanc, M., &amp; Loeber, R. (1998). Developmental criminology upgraded. In M. Tony (Ed.), </w:t>
      </w:r>
      <w:r w:rsidRPr="001660BD">
        <w:rPr>
          <w:rFonts w:cs="Times New Roman"/>
          <w:i/>
          <w:noProof/>
          <w:lang w:val="en-US"/>
        </w:rPr>
        <w:t>Crime and justice handbook</w:t>
      </w:r>
      <w:r w:rsidRPr="001660BD">
        <w:rPr>
          <w:rFonts w:cs="Times New Roman"/>
          <w:noProof/>
          <w:lang w:val="en-US"/>
        </w:rPr>
        <w:t xml:space="preserve"> (pp. 115-198). Chicago, IL: Chicago University Press.</w:t>
      </w:r>
      <w:bookmarkEnd w:id="67"/>
    </w:p>
    <w:p w14:paraId="6E340E85" w14:textId="77777777" w:rsidR="00311248" w:rsidRDefault="001660BD" w:rsidP="00F70E54">
      <w:pPr>
        <w:spacing w:line="480" w:lineRule="auto"/>
        <w:ind w:left="720" w:hanging="720"/>
        <w:rPr>
          <w:rFonts w:cs="Times New Roman"/>
          <w:noProof/>
          <w:lang w:val="en-US"/>
        </w:rPr>
      </w:pPr>
      <w:bookmarkStart w:id="68" w:name="_ENREF_69"/>
      <w:r w:rsidRPr="001660BD">
        <w:rPr>
          <w:rFonts w:cs="Times New Roman"/>
          <w:noProof/>
          <w:lang w:val="en-US"/>
        </w:rPr>
        <w:t xml:space="preserve">Lee, S. S. (2011). Deviant peer affiliation and antisocial behavior: Interaction with Monoamine Oxidase A (MAOA) genotype. </w:t>
      </w:r>
      <w:r w:rsidRPr="001660BD">
        <w:rPr>
          <w:rFonts w:cs="Times New Roman"/>
          <w:i/>
          <w:noProof/>
          <w:lang w:val="en-US"/>
        </w:rPr>
        <w:t>Journal of Abnormal Child Psychology, 39</w:t>
      </w:r>
      <w:r w:rsidRPr="001660BD">
        <w:rPr>
          <w:rFonts w:cs="Times New Roman"/>
          <w:noProof/>
          <w:lang w:val="en-US"/>
        </w:rPr>
        <w:t>(3), 321-332. doi: 10.1007/s10802-010-9474-2</w:t>
      </w:r>
      <w:bookmarkEnd w:id="68"/>
    </w:p>
    <w:p w14:paraId="5E1DEE14" w14:textId="77777777" w:rsidR="00311248" w:rsidRDefault="001660BD" w:rsidP="00F70E54">
      <w:pPr>
        <w:spacing w:line="480" w:lineRule="auto"/>
        <w:ind w:left="720" w:hanging="720"/>
        <w:rPr>
          <w:rFonts w:cs="Times New Roman"/>
          <w:noProof/>
          <w:lang w:val="en-US"/>
        </w:rPr>
      </w:pPr>
      <w:bookmarkStart w:id="69" w:name="_ENREF_70"/>
      <w:r w:rsidRPr="001660BD">
        <w:rPr>
          <w:rFonts w:cs="Times New Roman"/>
          <w:noProof/>
          <w:lang w:val="en-US"/>
        </w:rPr>
        <w:t xml:space="preserve">Li, D. W., Sham, P. C., Owen, M. J., &amp; He, L. (2006). Meta-analysis shows significant association between dopamine system genes and attention deficit hyperactivity disorder (ADHD). </w:t>
      </w:r>
      <w:r w:rsidRPr="001660BD">
        <w:rPr>
          <w:rFonts w:cs="Times New Roman"/>
          <w:i/>
          <w:noProof/>
          <w:lang w:val="en-US"/>
        </w:rPr>
        <w:t>Human Molecular Genetics, 15</w:t>
      </w:r>
      <w:r w:rsidRPr="001660BD">
        <w:rPr>
          <w:rFonts w:cs="Times New Roman"/>
          <w:noProof/>
          <w:lang w:val="en-US"/>
        </w:rPr>
        <w:t>(14), 2276-2284. doi: 10.1093/hmg/ddl152</w:t>
      </w:r>
      <w:bookmarkEnd w:id="69"/>
    </w:p>
    <w:p w14:paraId="3D434AC2" w14:textId="77777777" w:rsidR="00311248" w:rsidRDefault="001660BD" w:rsidP="00F70E54">
      <w:pPr>
        <w:spacing w:line="480" w:lineRule="auto"/>
        <w:ind w:left="720" w:hanging="720"/>
        <w:rPr>
          <w:rFonts w:cs="Times New Roman"/>
          <w:noProof/>
          <w:lang w:val="en-US"/>
        </w:rPr>
      </w:pPr>
      <w:bookmarkStart w:id="70" w:name="_ENREF_71"/>
      <w:r w:rsidRPr="001660BD">
        <w:rPr>
          <w:rFonts w:cs="Times New Roman"/>
          <w:noProof/>
          <w:lang w:val="en-US"/>
        </w:rPr>
        <w:t xml:space="preserve">Manke, B., McGuire, S., Reiss, D., Hetherington, E. M., &amp; Plomin, R. (1995). Genetic contributions to adolescents extrafamilial social interactions: Teachers, best friends, and peers. </w:t>
      </w:r>
      <w:r w:rsidRPr="001660BD">
        <w:rPr>
          <w:rFonts w:cs="Times New Roman"/>
          <w:i/>
          <w:noProof/>
          <w:lang w:val="en-US"/>
        </w:rPr>
        <w:t>Social Development, 4</w:t>
      </w:r>
      <w:r w:rsidRPr="001660BD">
        <w:rPr>
          <w:rFonts w:cs="Times New Roman"/>
          <w:noProof/>
          <w:lang w:val="en-US"/>
        </w:rPr>
        <w:t xml:space="preserve">, 238-256. </w:t>
      </w:r>
      <w:bookmarkEnd w:id="70"/>
    </w:p>
    <w:p w14:paraId="5997D7FB" w14:textId="77777777" w:rsidR="00311248" w:rsidRDefault="001660BD" w:rsidP="00F70E54">
      <w:pPr>
        <w:spacing w:line="480" w:lineRule="auto"/>
        <w:ind w:left="720" w:hanging="720"/>
        <w:rPr>
          <w:rFonts w:cs="Times New Roman"/>
          <w:noProof/>
          <w:lang w:val="en-US"/>
        </w:rPr>
      </w:pPr>
      <w:bookmarkStart w:id="71" w:name="_ENREF_72"/>
      <w:r w:rsidRPr="001660BD">
        <w:rPr>
          <w:rFonts w:cs="Times New Roman"/>
          <w:noProof/>
          <w:lang w:val="en-US"/>
        </w:rPr>
        <w:t xml:space="preserve">McHale, S. M., Crouter, A. C., McGuire, S., &amp; Updegraff, K. A. (1995). Congruence between mothers' and fathers' differential treatment of siblings: Links with family relations and children's well-being. </w:t>
      </w:r>
      <w:r w:rsidRPr="001660BD">
        <w:rPr>
          <w:rFonts w:cs="Times New Roman"/>
          <w:i/>
          <w:noProof/>
          <w:lang w:val="en-US"/>
        </w:rPr>
        <w:t>Child Development, 66</w:t>
      </w:r>
      <w:r w:rsidRPr="001660BD">
        <w:rPr>
          <w:rFonts w:cs="Times New Roman"/>
          <w:noProof/>
          <w:lang w:val="en-US"/>
        </w:rPr>
        <w:t xml:space="preserve">, 116-128. </w:t>
      </w:r>
      <w:bookmarkEnd w:id="71"/>
    </w:p>
    <w:p w14:paraId="31459A6A" w14:textId="77777777" w:rsidR="00311248" w:rsidRDefault="001660BD" w:rsidP="00F70E54">
      <w:pPr>
        <w:spacing w:line="480" w:lineRule="auto"/>
        <w:ind w:left="720" w:hanging="720"/>
        <w:rPr>
          <w:rFonts w:cs="Times New Roman"/>
          <w:noProof/>
          <w:lang w:val="en-US"/>
        </w:rPr>
      </w:pPr>
      <w:bookmarkStart w:id="72" w:name="_ENREF_73"/>
      <w:r w:rsidRPr="001660BD">
        <w:rPr>
          <w:rFonts w:cs="Times New Roman"/>
          <w:noProof/>
          <w:lang w:val="en-US"/>
        </w:rPr>
        <w:t xml:space="preserve">Moffitt, T. E. (1993). Adolescence-limited and life-course-persistent antisocial behavior: A developmental taxonomy. </w:t>
      </w:r>
      <w:r w:rsidRPr="001660BD">
        <w:rPr>
          <w:rFonts w:cs="Times New Roman"/>
          <w:i/>
          <w:noProof/>
          <w:lang w:val="en-US"/>
        </w:rPr>
        <w:t>Psychological Review, 100</w:t>
      </w:r>
      <w:r w:rsidRPr="001660BD">
        <w:rPr>
          <w:rFonts w:cs="Times New Roman"/>
          <w:noProof/>
          <w:lang w:val="en-US"/>
        </w:rPr>
        <w:t xml:space="preserve">(4), 674-701. </w:t>
      </w:r>
      <w:bookmarkEnd w:id="72"/>
    </w:p>
    <w:p w14:paraId="5641B35E" w14:textId="77777777" w:rsidR="00311248" w:rsidRDefault="001660BD" w:rsidP="00F70E54">
      <w:pPr>
        <w:spacing w:line="480" w:lineRule="auto"/>
        <w:ind w:left="720" w:hanging="720"/>
        <w:rPr>
          <w:rFonts w:cs="Times New Roman"/>
          <w:noProof/>
          <w:lang w:val="en-US"/>
        </w:rPr>
      </w:pPr>
      <w:bookmarkStart w:id="73" w:name="_ENREF_74"/>
      <w:r w:rsidRPr="001660BD">
        <w:rPr>
          <w:rFonts w:cs="Times New Roman"/>
          <w:noProof/>
          <w:lang w:val="en-US"/>
        </w:rPr>
        <w:lastRenderedPageBreak/>
        <w:t xml:space="preserve">Moffitt, T. E. (2005). Genetic and environmental influences on antisocial behaviors: Evidence from behavioral-genetic research. In J. Hall (Ed.), </w:t>
      </w:r>
      <w:r w:rsidRPr="001660BD">
        <w:rPr>
          <w:rFonts w:cs="Times New Roman"/>
          <w:i/>
          <w:noProof/>
          <w:lang w:val="en-US"/>
        </w:rPr>
        <w:t>Advances in genetics</w:t>
      </w:r>
      <w:r w:rsidRPr="001660BD">
        <w:rPr>
          <w:rFonts w:cs="Times New Roman"/>
          <w:noProof/>
          <w:lang w:val="en-US"/>
        </w:rPr>
        <w:t xml:space="preserve"> (vol. 55, pp. 41-104). Amsterdam, The Netherlands: Elsevier Science Publishers.</w:t>
      </w:r>
      <w:bookmarkEnd w:id="73"/>
    </w:p>
    <w:p w14:paraId="318AF557" w14:textId="77777777" w:rsidR="00311248" w:rsidRDefault="001660BD" w:rsidP="00F70E54">
      <w:pPr>
        <w:spacing w:line="480" w:lineRule="auto"/>
        <w:ind w:left="720" w:hanging="720"/>
        <w:rPr>
          <w:rFonts w:cs="Times New Roman"/>
          <w:noProof/>
          <w:lang w:val="en-US"/>
        </w:rPr>
      </w:pPr>
      <w:bookmarkStart w:id="74" w:name="_ENREF_75"/>
      <w:r w:rsidRPr="001660BD">
        <w:rPr>
          <w:rFonts w:cs="Times New Roman"/>
          <w:noProof/>
          <w:lang w:val="en-US"/>
        </w:rPr>
        <w:t xml:space="preserve">Niv, S., Tuvblad, C., Raine, A., &amp; Baker, L. A. (2013). Aggression and rule-breaking: Heritability and stability of antisocial behavior problems in childhood and adolescence. </w:t>
      </w:r>
      <w:r w:rsidRPr="001660BD">
        <w:rPr>
          <w:rFonts w:cs="Times New Roman"/>
          <w:i/>
          <w:noProof/>
          <w:lang w:val="en-US"/>
        </w:rPr>
        <w:t>Journal of Criminal Justice, 41</w:t>
      </w:r>
      <w:r w:rsidRPr="001660BD">
        <w:rPr>
          <w:rFonts w:cs="Times New Roman"/>
          <w:noProof/>
          <w:lang w:val="en-US"/>
        </w:rPr>
        <w:t>(5), 285-291. doi: 10.1016/j.jcrimjus.2013.06.014</w:t>
      </w:r>
      <w:bookmarkEnd w:id="74"/>
    </w:p>
    <w:p w14:paraId="3AF2DC6E" w14:textId="77777777" w:rsidR="00311248" w:rsidRDefault="001660BD" w:rsidP="00F70E54">
      <w:pPr>
        <w:spacing w:line="480" w:lineRule="auto"/>
        <w:ind w:left="720" w:hanging="720"/>
        <w:rPr>
          <w:rFonts w:cs="Times New Roman"/>
          <w:noProof/>
          <w:lang w:val="en-US"/>
        </w:rPr>
      </w:pPr>
      <w:bookmarkStart w:id="75" w:name="_ENREF_76"/>
      <w:r w:rsidRPr="001660BD">
        <w:rPr>
          <w:rFonts w:cs="Times New Roman"/>
          <w:noProof/>
          <w:lang w:val="en-US"/>
        </w:rPr>
        <w:t xml:space="preserve">Patterson, G. R., DeBaryshe, B. D., &amp; Ramsey, E. (1989). A developmental perspective on antisocial behavior. </w:t>
      </w:r>
      <w:r w:rsidRPr="001660BD">
        <w:rPr>
          <w:rFonts w:cs="Times New Roman"/>
          <w:i/>
          <w:noProof/>
          <w:lang w:val="en-US"/>
        </w:rPr>
        <w:t>American Psychologist, 44</w:t>
      </w:r>
      <w:r w:rsidRPr="001660BD">
        <w:rPr>
          <w:rFonts w:cs="Times New Roman"/>
          <w:noProof/>
          <w:lang w:val="en-US"/>
        </w:rPr>
        <w:t xml:space="preserve">(2), 329-335. </w:t>
      </w:r>
      <w:bookmarkEnd w:id="75"/>
    </w:p>
    <w:p w14:paraId="11FF28ED" w14:textId="77777777" w:rsidR="00311248" w:rsidRDefault="001660BD" w:rsidP="00F70E54">
      <w:pPr>
        <w:spacing w:line="480" w:lineRule="auto"/>
        <w:ind w:left="720" w:hanging="720"/>
        <w:rPr>
          <w:rFonts w:cs="Times New Roman"/>
          <w:noProof/>
          <w:lang w:val="en-US"/>
        </w:rPr>
      </w:pPr>
      <w:bookmarkStart w:id="76" w:name="_ENREF_77"/>
      <w:r w:rsidRPr="001660BD">
        <w:rPr>
          <w:rFonts w:cs="Times New Roman"/>
          <w:noProof/>
          <w:lang w:val="en-US"/>
        </w:rPr>
        <w:t xml:space="preserve">Patterson, G. R., Reid, J. B., &amp; Dishion, T. J. (1992). </w:t>
      </w:r>
      <w:r w:rsidRPr="001660BD">
        <w:rPr>
          <w:rFonts w:cs="Times New Roman"/>
          <w:i/>
          <w:noProof/>
          <w:lang w:val="en-US"/>
        </w:rPr>
        <w:t>A social learning approach: IV. Antisocial boys</w:t>
      </w:r>
      <w:r w:rsidRPr="001660BD">
        <w:rPr>
          <w:rFonts w:cs="Times New Roman"/>
          <w:noProof/>
          <w:lang w:val="en-US"/>
        </w:rPr>
        <w:t>. Eugene, OR: Castalia Publishing Co.</w:t>
      </w:r>
      <w:bookmarkEnd w:id="76"/>
    </w:p>
    <w:p w14:paraId="04D1D216" w14:textId="77777777" w:rsidR="00311248" w:rsidRDefault="001660BD" w:rsidP="00F70E54">
      <w:pPr>
        <w:spacing w:line="480" w:lineRule="auto"/>
        <w:ind w:left="720" w:hanging="720"/>
        <w:rPr>
          <w:rFonts w:cs="Times New Roman"/>
          <w:noProof/>
          <w:lang w:val="en-US"/>
        </w:rPr>
      </w:pPr>
      <w:bookmarkStart w:id="77" w:name="_ENREF_78"/>
      <w:r w:rsidRPr="001660BD">
        <w:rPr>
          <w:rFonts w:cs="Times New Roman"/>
          <w:noProof/>
          <w:lang w:val="en-US"/>
        </w:rPr>
        <w:t xml:space="preserve">Pike, A., &amp; Atzaba-Poria, N. (2003). Do sibling and friend relationships share the same temperamental origins? A twin study. </w:t>
      </w:r>
      <w:r w:rsidRPr="001660BD">
        <w:rPr>
          <w:rFonts w:cs="Times New Roman"/>
          <w:i/>
          <w:noProof/>
          <w:lang w:val="en-US"/>
        </w:rPr>
        <w:t>Journal of Child Psychology and Psychiatry and Allied Disciplines, 44</w:t>
      </w:r>
      <w:r w:rsidRPr="001660BD">
        <w:rPr>
          <w:rFonts w:cs="Times New Roman"/>
          <w:noProof/>
          <w:lang w:val="en-US"/>
        </w:rPr>
        <w:t xml:space="preserve">(4), 598-611. </w:t>
      </w:r>
      <w:bookmarkEnd w:id="77"/>
    </w:p>
    <w:p w14:paraId="00753C23" w14:textId="77777777" w:rsidR="00311248" w:rsidRDefault="001660BD" w:rsidP="00F70E54">
      <w:pPr>
        <w:spacing w:line="480" w:lineRule="auto"/>
        <w:ind w:left="720" w:hanging="720"/>
        <w:rPr>
          <w:rFonts w:cs="Times New Roman"/>
          <w:noProof/>
          <w:lang w:val="en-US"/>
        </w:rPr>
      </w:pPr>
      <w:bookmarkStart w:id="78" w:name="_ENREF_79"/>
      <w:r w:rsidRPr="001660BD">
        <w:rPr>
          <w:rFonts w:cs="Times New Roman"/>
          <w:noProof/>
          <w:lang w:val="en-US"/>
        </w:rPr>
        <w:t xml:space="preserve">Purcell, S. (2002). Variance components models for gene-environment interaction in twin analysis. </w:t>
      </w:r>
      <w:r w:rsidRPr="001660BD">
        <w:rPr>
          <w:rFonts w:cs="Times New Roman"/>
          <w:i/>
          <w:noProof/>
          <w:lang w:val="en-US"/>
        </w:rPr>
        <w:t>Twin Research, 5</w:t>
      </w:r>
      <w:r w:rsidRPr="001660BD">
        <w:rPr>
          <w:rFonts w:cs="Times New Roman"/>
          <w:noProof/>
          <w:lang w:val="en-US"/>
        </w:rPr>
        <w:t xml:space="preserve">(6), 554-571. </w:t>
      </w:r>
      <w:bookmarkEnd w:id="78"/>
    </w:p>
    <w:p w14:paraId="2C90A949" w14:textId="77777777" w:rsidR="00311248" w:rsidRDefault="001660BD" w:rsidP="00F70E54">
      <w:pPr>
        <w:spacing w:line="480" w:lineRule="auto"/>
        <w:ind w:left="720" w:hanging="720"/>
        <w:rPr>
          <w:rFonts w:cs="Times New Roman"/>
          <w:noProof/>
          <w:lang w:val="en-US"/>
        </w:rPr>
      </w:pPr>
      <w:bookmarkStart w:id="79" w:name="_ENREF_80"/>
      <w:r w:rsidRPr="001660BD">
        <w:rPr>
          <w:rFonts w:cs="Times New Roman"/>
          <w:noProof/>
          <w:lang w:val="en-US"/>
        </w:rPr>
        <w:t xml:space="preserve">Rhee, S. H., &amp; Waldman, I. D. (2002). Genetic and environmental influences on antisocial behavior: A meta-analysis of twin and adoption studies. </w:t>
      </w:r>
      <w:r w:rsidRPr="001660BD">
        <w:rPr>
          <w:rFonts w:cs="Times New Roman"/>
          <w:i/>
          <w:noProof/>
          <w:lang w:val="en-US"/>
        </w:rPr>
        <w:t>Psychological Bulletin, 128</w:t>
      </w:r>
      <w:r w:rsidRPr="001660BD">
        <w:rPr>
          <w:rFonts w:cs="Times New Roman"/>
          <w:noProof/>
          <w:lang w:val="en-US"/>
        </w:rPr>
        <w:t xml:space="preserve">, 490-529. </w:t>
      </w:r>
      <w:bookmarkEnd w:id="79"/>
    </w:p>
    <w:p w14:paraId="44BB338E" w14:textId="77777777" w:rsidR="00311248" w:rsidRDefault="001660BD" w:rsidP="00F70E54">
      <w:pPr>
        <w:spacing w:line="480" w:lineRule="auto"/>
        <w:ind w:left="720" w:hanging="720"/>
        <w:rPr>
          <w:rFonts w:cs="Times New Roman"/>
          <w:noProof/>
          <w:lang w:val="en-US"/>
        </w:rPr>
      </w:pPr>
      <w:bookmarkStart w:id="80" w:name="_ENREF_81"/>
      <w:r w:rsidRPr="001660BD">
        <w:rPr>
          <w:rFonts w:cs="Times New Roman"/>
          <w:noProof/>
          <w:lang w:val="en-US"/>
        </w:rPr>
        <w:t xml:space="preserve">Rose, R. J. (2002). How do adolescents select their friends? A behavior-genetic perspective. In L. Pulkkinen &amp; A. Caspi (Eds.), </w:t>
      </w:r>
      <w:r w:rsidRPr="001660BD">
        <w:rPr>
          <w:rFonts w:cs="Times New Roman"/>
          <w:i/>
          <w:noProof/>
          <w:lang w:val="en-US"/>
        </w:rPr>
        <w:t>Paths to successful development: Personality in the life course</w:t>
      </w:r>
      <w:r w:rsidRPr="001660BD">
        <w:rPr>
          <w:rFonts w:cs="Times New Roman"/>
          <w:noProof/>
          <w:lang w:val="en-US"/>
        </w:rPr>
        <w:t xml:space="preserve"> (pp. 106-125). New York: Cambridge University Press.</w:t>
      </w:r>
      <w:bookmarkEnd w:id="80"/>
    </w:p>
    <w:p w14:paraId="5CB5B25A" w14:textId="77777777" w:rsidR="00311248" w:rsidRDefault="001660BD" w:rsidP="00F70E54">
      <w:pPr>
        <w:spacing w:line="480" w:lineRule="auto"/>
        <w:ind w:left="720" w:hanging="720"/>
        <w:rPr>
          <w:rFonts w:cs="Times New Roman"/>
          <w:noProof/>
          <w:lang w:val="en-US"/>
        </w:rPr>
      </w:pPr>
      <w:bookmarkStart w:id="81" w:name="_ENREF_82"/>
      <w:r w:rsidRPr="001660BD">
        <w:rPr>
          <w:rFonts w:cs="Times New Roman"/>
          <w:noProof/>
          <w:lang w:val="en-US"/>
        </w:rPr>
        <w:t xml:space="preserve">Rowe, D. C., &amp; Osgood, D. W. (1984). Heredity and sociological theories of delinquency: A reconsideration. </w:t>
      </w:r>
      <w:r w:rsidRPr="001660BD">
        <w:rPr>
          <w:rFonts w:cs="Times New Roman"/>
          <w:i/>
          <w:noProof/>
          <w:lang w:val="en-US"/>
        </w:rPr>
        <w:t>American Sociological Review, 49</w:t>
      </w:r>
      <w:r w:rsidRPr="001660BD">
        <w:rPr>
          <w:rFonts w:cs="Times New Roman"/>
          <w:noProof/>
          <w:lang w:val="en-US"/>
        </w:rPr>
        <w:t xml:space="preserve">, 526-540. </w:t>
      </w:r>
      <w:bookmarkEnd w:id="81"/>
    </w:p>
    <w:p w14:paraId="41880E19" w14:textId="77777777" w:rsidR="00311248" w:rsidRDefault="001660BD" w:rsidP="00F70E54">
      <w:pPr>
        <w:spacing w:line="480" w:lineRule="auto"/>
        <w:ind w:left="720" w:hanging="720"/>
        <w:rPr>
          <w:rFonts w:cs="Times New Roman"/>
          <w:noProof/>
          <w:lang w:val="en-US"/>
        </w:rPr>
      </w:pPr>
      <w:bookmarkStart w:id="82" w:name="_ENREF_83"/>
      <w:r w:rsidRPr="001660BD">
        <w:rPr>
          <w:rFonts w:cs="Times New Roman"/>
          <w:noProof/>
          <w:lang w:val="en-US"/>
        </w:rPr>
        <w:lastRenderedPageBreak/>
        <w:t xml:space="preserve">Salvas, M.-C., Vitaro, F., Brendgen, M., Dionne, G., Tremblay, R. E., &amp; Boivin, M. (sous presse). Friendship conflict and the development of generalized physical aggression in the early school years: A genetically informed study of potential moderators [Epub ahead of print]. </w:t>
      </w:r>
      <w:r w:rsidRPr="001660BD">
        <w:rPr>
          <w:rFonts w:cs="Times New Roman"/>
          <w:i/>
          <w:noProof/>
          <w:lang w:val="en-US"/>
        </w:rPr>
        <w:t>Developmental Psychology</w:t>
      </w:r>
      <w:r w:rsidRPr="001660BD">
        <w:rPr>
          <w:rFonts w:cs="Times New Roman"/>
          <w:noProof/>
          <w:lang w:val="en-US"/>
        </w:rPr>
        <w:t xml:space="preserve">. </w:t>
      </w:r>
      <w:bookmarkEnd w:id="82"/>
    </w:p>
    <w:p w14:paraId="1B91A209" w14:textId="77777777" w:rsidR="00311248" w:rsidRDefault="001660BD" w:rsidP="00F70E54">
      <w:pPr>
        <w:spacing w:line="480" w:lineRule="auto"/>
        <w:ind w:left="720" w:hanging="720"/>
        <w:rPr>
          <w:rFonts w:cs="Times New Roman"/>
          <w:noProof/>
          <w:lang w:val="en-US"/>
        </w:rPr>
      </w:pPr>
      <w:bookmarkStart w:id="83" w:name="_ENREF_84"/>
      <w:r w:rsidRPr="001660BD">
        <w:rPr>
          <w:rFonts w:cs="Times New Roman"/>
          <w:noProof/>
          <w:lang w:val="en-US"/>
        </w:rPr>
        <w:t xml:space="preserve">Scarr, S., &amp; McCartney, K. (1983). How people make their own environments: A theory of genotype greater than environment effects. </w:t>
      </w:r>
      <w:r w:rsidRPr="001660BD">
        <w:rPr>
          <w:rFonts w:cs="Times New Roman"/>
          <w:i/>
          <w:noProof/>
          <w:lang w:val="en-US"/>
        </w:rPr>
        <w:t>Child Development, 54</w:t>
      </w:r>
      <w:r w:rsidRPr="001660BD">
        <w:rPr>
          <w:rFonts w:cs="Times New Roman"/>
          <w:noProof/>
          <w:lang w:val="en-US"/>
        </w:rPr>
        <w:t xml:space="preserve">(2), 424-435. </w:t>
      </w:r>
      <w:bookmarkEnd w:id="83"/>
    </w:p>
    <w:p w14:paraId="3D01FBA7" w14:textId="77777777" w:rsidR="00311248" w:rsidRDefault="001660BD" w:rsidP="00F70E54">
      <w:pPr>
        <w:spacing w:line="480" w:lineRule="auto"/>
        <w:ind w:left="720" w:hanging="720"/>
        <w:rPr>
          <w:rFonts w:cs="Times New Roman"/>
          <w:noProof/>
          <w:lang w:val="en-US"/>
        </w:rPr>
      </w:pPr>
      <w:bookmarkStart w:id="84" w:name="_ENREF_85"/>
      <w:r w:rsidRPr="001660BD">
        <w:rPr>
          <w:rFonts w:cs="Times New Roman"/>
          <w:noProof/>
          <w:lang w:val="en-US"/>
        </w:rPr>
        <w:t xml:space="preserve">Snyder, J., Schrepferman, L., McEachern, A., Barner, S., Johnson, K., &amp; Provines, J. (2008). Peer deviancy training and peer coercion: Dual processes associated with early-onset conduct problems. </w:t>
      </w:r>
      <w:r w:rsidRPr="001660BD">
        <w:rPr>
          <w:rFonts w:cs="Times New Roman"/>
          <w:i/>
          <w:noProof/>
          <w:lang w:val="en-US"/>
        </w:rPr>
        <w:t>Child Development, 79</w:t>
      </w:r>
      <w:r w:rsidRPr="001660BD">
        <w:rPr>
          <w:rFonts w:cs="Times New Roman"/>
          <w:noProof/>
          <w:lang w:val="en-US"/>
        </w:rPr>
        <w:t xml:space="preserve">, 252-268. </w:t>
      </w:r>
      <w:bookmarkEnd w:id="84"/>
    </w:p>
    <w:p w14:paraId="101FFAFB" w14:textId="77777777" w:rsidR="00311248" w:rsidRDefault="001660BD" w:rsidP="00F70E54">
      <w:pPr>
        <w:spacing w:line="480" w:lineRule="auto"/>
        <w:ind w:left="720" w:hanging="720"/>
        <w:rPr>
          <w:rFonts w:cs="Times New Roman"/>
          <w:noProof/>
          <w:lang w:val="en-US"/>
        </w:rPr>
      </w:pPr>
      <w:bookmarkStart w:id="85" w:name="_ENREF_86"/>
      <w:r w:rsidRPr="001660BD">
        <w:rPr>
          <w:rFonts w:cs="Times New Roman"/>
          <w:noProof/>
          <w:lang w:val="en-US"/>
        </w:rPr>
        <w:t xml:space="preserve">Snyder, J., Schrepferman, L., Oeser, J., Patterson, G., Stoolmiller, M., Johnson, K., &amp; Snyder, A. (2005). Deviancy training and association with deviant peers in young children: Occurrence and contribution to early-onset conduct problems. </w:t>
      </w:r>
      <w:r w:rsidRPr="001660BD">
        <w:rPr>
          <w:rFonts w:cs="Times New Roman"/>
          <w:i/>
          <w:noProof/>
          <w:lang w:val="en-US"/>
        </w:rPr>
        <w:t>Development and Psychopathology, 17</w:t>
      </w:r>
      <w:r w:rsidRPr="001660BD">
        <w:rPr>
          <w:rFonts w:cs="Times New Roman"/>
          <w:noProof/>
          <w:lang w:val="en-US"/>
        </w:rPr>
        <w:t xml:space="preserve">, 397-413. </w:t>
      </w:r>
      <w:bookmarkEnd w:id="85"/>
    </w:p>
    <w:p w14:paraId="35EC2356" w14:textId="77777777" w:rsidR="00311248" w:rsidRDefault="001660BD" w:rsidP="00F70E54">
      <w:pPr>
        <w:spacing w:line="480" w:lineRule="auto"/>
        <w:ind w:left="720" w:hanging="720"/>
        <w:rPr>
          <w:rFonts w:cs="Times New Roman"/>
          <w:noProof/>
          <w:lang w:val="en-US"/>
        </w:rPr>
      </w:pPr>
      <w:bookmarkStart w:id="86" w:name="_ENREF_87"/>
      <w:r w:rsidRPr="001660BD">
        <w:rPr>
          <w:rFonts w:cs="Times New Roman"/>
          <w:noProof/>
          <w:lang w:val="en-US"/>
        </w:rPr>
        <w:t xml:space="preserve">Snyder, J., Schrepferman, L., Stoolmiller, M., &amp; Brooker, M. (2007). The roles of anger, conflict with parents and peers, and social reinforcement in the early development of physical aggression. In T. A. Cavell &amp; K. T. Malcolm (Eds.), </w:t>
      </w:r>
      <w:r w:rsidRPr="001660BD">
        <w:rPr>
          <w:rFonts w:cs="Times New Roman"/>
          <w:i/>
          <w:noProof/>
          <w:lang w:val="en-US"/>
        </w:rPr>
        <w:t>Anger, aggression, and interventions for interpersonal violence</w:t>
      </w:r>
      <w:r w:rsidRPr="001660BD">
        <w:rPr>
          <w:rFonts w:cs="Times New Roman"/>
          <w:noProof/>
          <w:lang w:val="en-US"/>
        </w:rPr>
        <w:t xml:space="preserve"> (pp. 187-214). Mahwah, NJ: Erlbaum.</w:t>
      </w:r>
      <w:bookmarkEnd w:id="86"/>
    </w:p>
    <w:p w14:paraId="3F145DE7" w14:textId="77777777" w:rsidR="00311248" w:rsidRDefault="001660BD" w:rsidP="00F70E54">
      <w:pPr>
        <w:spacing w:line="480" w:lineRule="auto"/>
        <w:ind w:left="720" w:hanging="720"/>
        <w:rPr>
          <w:rFonts w:cs="Times New Roman"/>
          <w:noProof/>
          <w:lang w:val="en-US"/>
        </w:rPr>
      </w:pPr>
      <w:bookmarkStart w:id="87" w:name="_ENREF_88"/>
      <w:r w:rsidRPr="001660BD">
        <w:rPr>
          <w:rFonts w:cs="Times New Roman"/>
          <w:noProof/>
          <w:lang w:val="en-US"/>
        </w:rPr>
        <w:t xml:space="preserve">Tarantino, N., Tully, E. C., Garcia, S. E., South, S., Iacono, W. G., &amp; McGue, M. (2014). Genetic and environmental influences on affiliation with deviant peers during adolescence and early adulthood. </w:t>
      </w:r>
      <w:r w:rsidRPr="001660BD">
        <w:rPr>
          <w:rFonts w:cs="Times New Roman"/>
          <w:i/>
          <w:noProof/>
          <w:lang w:val="en-US"/>
        </w:rPr>
        <w:t>Developmental Psychology, 50</w:t>
      </w:r>
      <w:r w:rsidRPr="001660BD">
        <w:rPr>
          <w:rFonts w:cs="Times New Roman"/>
          <w:noProof/>
          <w:lang w:val="en-US"/>
        </w:rPr>
        <w:t>(3), 663-673. doi: 10.1037/a0034345</w:t>
      </w:r>
      <w:bookmarkEnd w:id="87"/>
    </w:p>
    <w:p w14:paraId="0B634196" w14:textId="77777777" w:rsidR="00311248" w:rsidRDefault="001660BD" w:rsidP="00F70E54">
      <w:pPr>
        <w:spacing w:line="480" w:lineRule="auto"/>
        <w:ind w:left="720" w:hanging="720"/>
        <w:rPr>
          <w:rFonts w:cs="Times New Roman"/>
          <w:noProof/>
          <w:lang w:val="en-US"/>
        </w:rPr>
      </w:pPr>
      <w:bookmarkStart w:id="88" w:name="_ENREF_89"/>
      <w:r w:rsidRPr="001660BD">
        <w:rPr>
          <w:rFonts w:cs="Times New Roman"/>
          <w:noProof/>
          <w:lang w:val="en-US"/>
        </w:rPr>
        <w:lastRenderedPageBreak/>
        <w:t xml:space="preserve">Thornberry, T. P., Krohn, M. D., Lizotte, A. J., &amp; Chard-Wierschem, D. (1993). The role of juvenile gangs in facilitating delinquent behavior. </w:t>
      </w:r>
      <w:r w:rsidRPr="001660BD">
        <w:rPr>
          <w:rFonts w:cs="Times New Roman"/>
          <w:i/>
          <w:noProof/>
          <w:lang w:val="en-US"/>
        </w:rPr>
        <w:t>Journal of Research in Crime and Delinquency, 30</w:t>
      </w:r>
      <w:r w:rsidRPr="001660BD">
        <w:rPr>
          <w:rFonts w:cs="Times New Roman"/>
          <w:noProof/>
          <w:lang w:val="en-US"/>
        </w:rPr>
        <w:t xml:space="preserve">, 55-87. </w:t>
      </w:r>
      <w:bookmarkEnd w:id="88"/>
    </w:p>
    <w:p w14:paraId="79D7C2B9" w14:textId="77777777" w:rsidR="00311248" w:rsidRDefault="001660BD" w:rsidP="00F70E54">
      <w:pPr>
        <w:spacing w:line="480" w:lineRule="auto"/>
        <w:ind w:left="720" w:hanging="720"/>
        <w:rPr>
          <w:rFonts w:cs="Times New Roman"/>
          <w:noProof/>
          <w:lang w:val="en-US"/>
        </w:rPr>
      </w:pPr>
      <w:bookmarkStart w:id="89" w:name="_ENREF_90"/>
      <w:r w:rsidRPr="001660BD">
        <w:rPr>
          <w:rFonts w:cs="Times New Roman"/>
          <w:noProof/>
          <w:lang w:val="en-US"/>
        </w:rPr>
        <w:t xml:space="preserve">Thorpe, K., &amp; Gardner, K. (2006). Twins and their friendships: Differences between monozygotic, dizygotic same-sex and dizygotic mixed-sex pairs. </w:t>
      </w:r>
      <w:r w:rsidRPr="001660BD">
        <w:rPr>
          <w:rFonts w:cs="Times New Roman"/>
          <w:i/>
          <w:noProof/>
          <w:lang w:val="en-US"/>
        </w:rPr>
        <w:t>Twin Research and Human Genetics, 9</w:t>
      </w:r>
      <w:r w:rsidRPr="001660BD">
        <w:rPr>
          <w:rFonts w:cs="Times New Roman"/>
          <w:noProof/>
          <w:lang w:val="en-US"/>
        </w:rPr>
        <w:t>(1), 155-164. doi: 10.1375/183242706776402984</w:t>
      </w:r>
      <w:bookmarkEnd w:id="89"/>
    </w:p>
    <w:p w14:paraId="65562BFD" w14:textId="77777777" w:rsidR="00311248" w:rsidRDefault="001660BD" w:rsidP="00F70E54">
      <w:pPr>
        <w:spacing w:line="480" w:lineRule="auto"/>
        <w:ind w:left="720" w:hanging="720"/>
        <w:rPr>
          <w:rFonts w:cs="Times New Roman"/>
          <w:noProof/>
          <w:lang w:val="en-US"/>
        </w:rPr>
      </w:pPr>
      <w:bookmarkStart w:id="90" w:name="_ENREF_91"/>
      <w:r w:rsidRPr="001660BD">
        <w:rPr>
          <w:rFonts w:cs="Times New Roman"/>
          <w:noProof/>
          <w:lang w:val="en-US"/>
        </w:rPr>
        <w:t xml:space="preserve">Tuvblad, C., &amp; Baker, L. (2011). Human aggression across the lifespan: Genetic propensities and environmental moderators (ch. 8). In R. Huber, P. Brennan, &amp; D. Bannasch (Eds.), </w:t>
      </w:r>
      <w:r w:rsidRPr="001660BD">
        <w:rPr>
          <w:rFonts w:cs="Times New Roman"/>
          <w:i/>
          <w:noProof/>
          <w:lang w:val="en-US"/>
        </w:rPr>
        <w:t>Advances in genetics: Aggression</w:t>
      </w:r>
      <w:r w:rsidRPr="001660BD">
        <w:rPr>
          <w:rFonts w:cs="Times New Roman"/>
          <w:noProof/>
          <w:lang w:val="en-US"/>
        </w:rPr>
        <w:t xml:space="preserve"> (vol. 75, pp. 171-214). Boston, MA: Elsevier Press.</w:t>
      </w:r>
      <w:bookmarkEnd w:id="90"/>
    </w:p>
    <w:p w14:paraId="35E2819F" w14:textId="77777777" w:rsidR="00311248" w:rsidRDefault="001660BD" w:rsidP="00F70E54">
      <w:pPr>
        <w:spacing w:line="480" w:lineRule="auto"/>
        <w:ind w:left="720" w:hanging="720"/>
        <w:rPr>
          <w:rFonts w:cs="Times New Roman"/>
          <w:noProof/>
          <w:lang w:val="en-US"/>
        </w:rPr>
      </w:pPr>
      <w:bookmarkStart w:id="91" w:name="_ENREF_92"/>
      <w:r w:rsidRPr="001660BD">
        <w:rPr>
          <w:rFonts w:cs="Times New Roman"/>
          <w:noProof/>
          <w:lang w:val="en-US"/>
        </w:rPr>
        <w:t xml:space="preserve">van Beijsterveldt, C. E. M., Bartels, M., Hudziak, J. J., &amp; Boomsma, D. I. (2003). Causes of stability of aggression from early childhood to adolescence: A longitudinal genetic analysis in Dutch twins. </w:t>
      </w:r>
      <w:r w:rsidRPr="001660BD">
        <w:rPr>
          <w:rFonts w:cs="Times New Roman"/>
          <w:i/>
          <w:noProof/>
          <w:lang w:val="en-US"/>
        </w:rPr>
        <w:t>Behavior Genetics, 33</w:t>
      </w:r>
      <w:r w:rsidRPr="001660BD">
        <w:rPr>
          <w:rFonts w:cs="Times New Roman"/>
          <w:noProof/>
          <w:lang w:val="en-US"/>
        </w:rPr>
        <w:t>(5), 591-605. doi: 10.1023/a:1025735002864</w:t>
      </w:r>
      <w:bookmarkEnd w:id="91"/>
    </w:p>
    <w:p w14:paraId="4D937C24" w14:textId="77777777" w:rsidR="00311248" w:rsidRDefault="001660BD" w:rsidP="00F70E54">
      <w:pPr>
        <w:spacing w:line="480" w:lineRule="auto"/>
        <w:ind w:left="720" w:hanging="720"/>
        <w:rPr>
          <w:rFonts w:cs="Times New Roman"/>
          <w:noProof/>
          <w:lang w:val="en-US"/>
        </w:rPr>
      </w:pPr>
      <w:bookmarkStart w:id="92" w:name="_ENREF_93"/>
      <w:r w:rsidRPr="001660BD">
        <w:rPr>
          <w:rFonts w:cs="Times New Roman"/>
          <w:noProof/>
          <w:lang w:val="en-US"/>
        </w:rPr>
        <w:t xml:space="preserve">van Lier, P. A. C., Wanner, B., &amp; Vitaro, F. (2007). Onset of antisocial behavior, affiliation with deviant friends, and childhood maladjustment: A test of the childhood- and adolescent-onset models. </w:t>
      </w:r>
      <w:r w:rsidRPr="001660BD">
        <w:rPr>
          <w:rFonts w:cs="Times New Roman"/>
          <w:i/>
          <w:noProof/>
          <w:lang w:val="en-US"/>
        </w:rPr>
        <w:t>Development and Psychopathology, 19</w:t>
      </w:r>
      <w:r w:rsidRPr="001660BD">
        <w:rPr>
          <w:rFonts w:cs="Times New Roman"/>
          <w:noProof/>
          <w:lang w:val="en-US"/>
        </w:rPr>
        <w:t xml:space="preserve">, 167-185. </w:t>
      </w:r>
      <w:bookmarkEnd w:id="92"/>
    </w:p>
    <w:p w14:paraId="2E0E4094" w14:textId="77777777" w:rsidR="00311248" w:rsidRDefault="001660BD" w:rsidP="00F70E54">
      <w:pPr>
        <w:spacing w:line="480" w:lineRule="auto"/>
        <w:ind w:left="720" w:hanging="720"/>
        <w:rPr>
          <w:rFonts w:cs="Times New Roman"/>
          <w:noProof/>
          <w:lang w:val="en-US"/>
        </w:rPr>
      </w:pPr>
      <w:bookmarkStart w:id="93" w:name="_ENREF_94"/>
      <w:r w:rsidRPr="001660BD">
        <w:rPr>
          <w:rFonts w:cs="Times New Roman"/>
          <w:noProof/>
          <w:lang w:val="en-US"/>
        </w:rPr>
        <w:t xml:space="preserve">Viding, E., Larsson, H., &amp; Jones, A. P. (2008). Quantitative genetic studies of antisocial behaviour. </w:t>
      </w:r>
      <w:r w:rsidRPr="001660BD">
        <w:rPr>
          <w:rFonts w:cs="Times New Roman"/>
          <w:i/>
          <w:noProof/>
          <w:lang w:val="en-US"/>
        </w:rPr>
        <w:t>Philosophical Transactions of the Royal Society B: Biological Sciences, 363</w:t>
      </w:r>
      <w:r w:rsidRPr="001660BD">
        <w:rPr>
          <w:rFonts w:cs="Times New Roman"/>
          <w:noProof/>
          <w:lang w:val="en-US"/>
        </w:rPr>
        <w:t>(1503), 2519-2527. doi: 10.1098/rstb.2008.0037</w:t>
      </w:r>
      <w:bookmarkEnd w:id="93"/>
    </w:p>
    <w:p w14:paraId="73D03CE3" w14:textId="77777777" w:rsidR="00311248" w:rsidRDefault="001660BD" w:rsidP="00F70E54">
      <w:pPr>
        <w:spacing w:line="480" w:lineRule="auto"/>
        <w:ind w:left="720" w:hanging="720"/>
        <w:rPr>
          <w:rFonts w:cs="Times New Roman"/>
          <w:noProof/>
          <w:lang w:val="en-US"/>
        </w:rPr>
      </w:pPr>
      <w:bookmarkStart w:id="94" w:name="_ENREF_95"/>
      <w:r w:rsidRPr="001660BD">
        <w:rPr>
          <w:rFonts w:cs="Times New Roman"/>
          <w:noProof/>
          <w:lang w:val="en-US"/>
        </w:rPr>
        <w:t xml:space="preserve">Vitaro, F., Boivin, M., &amp; Bukowski, W. M. (2009). The role of friendship in child and adolescent psychosocial development. In K. Rubin, W. M. Bukowski, &amp; B. Laursen (Eds.), </w:t>
      </w:r>
      <w:r w:rsidRPr="001660BD">
        <w:rPr>
          <w:rFonts w:cs="Times New Roman"/>
          <w:i/>
          <w:noProof/>
          <w:lang w:val="en-US"/>
        </w:rPr>
        <w:t>Handbook of peer interactions, relationships, and groups</w:t>
      </w:r>
      <w:r w:rsidRPr="001660BD">
        <w:rPr>
          <w:rFonts w:cs="Times New Roman"/>
          <w:noProof/>
          <w:lang w:val="en-US"/>
        </w:rPr>
        <w:t xml:space="preserve"> (pp. 568-588). New York, NY: Guilford Press.</w:t>
      </w:r>
      <w:bookmarkEnd w:id="94"/>
    </w:p>
    <w:p w14:paraId="16BCC97A" w14:textId="77777777" w:rsidR="00311248" w:rsidRDefault="001660BD" w:rsidP="00F70E54">
      <w:pPr>
        <w:spacing w:line="480" w:lineRule="auto"/>
        <w:ind w:left="720" w:hanging="720"/>
        <w:rPr>
          <w:rFonts w:cs="Times New Roman"/>
          <w:noProof/>
          <w:lang w:val="en-US"/>
        </w:rPr>
      </w:pPr>
      <w:bookmarkStart w:id="95" w:name="_ENREF_96"/>
      <w:r w:rsidRPr="001660BD">
        <w:rPr>
          <w:rFonts w:cs="Times New Roman"/>
          <w:noProof/>
          <w:lang w:val="en-US"/>
        </w:rPr>
        <w:lastRenderedPageBreak/>
        <w:t xml:space="preserve">Vitaro, F., &amp; Brendgen, M. (2012). Subtypes of aggressive behaviors: Etiologies, development, and consequences. In T. Bliesener, A. Beelmann, &amp; M. Stemmler (Eds.), </w:t>
      </w:r>
      <w:r w:rsidRPr="001660BD">
        <w:rPr>
          <w:rFonts w:cs="Times New Roman"/>
          <w:i/>
          <w:noProof/>
          <w:lang w:val="en-US"/>
        </w:rPr>
        <w:t>Antisocial behavior and crime: Contributions of developmental and evaluation research to prevention and intervention</w:t>
      </w:r>
      <w:r w:rsidRPr="001660BD">
        <w:rPr>
          <w:rFonts w:cs="Times New Roman"/>
          <w:noProof/>
          <w:lang w:val="en-US"/>
        </w:rPr>
        <w:t xml:space="preserve"> (pp. 17-38). Cambridge, MA: Hogrefe Publishing.</w:t>
      </w:r>
      <w:bookmarkEnd w:id="95"/>
    </w:p>
    <w:p w14:paraId="638A0E48" w14:textId="77777777" w:rsidR="00311248" w:rsidRDefault="001660BD" w:rsidP="00F70E54">
      <w:pPr>
        <w:spacing w:line="480" w:lineRule="auto"/>
        <w:ind w:left="720" w:hanging="720"/>
        <w:rPr>
          <w:rFonts w:cs="Times New Roman"/>
          <w:noProof/>
          <w:lang w:val="en-US"/>
        </w:rPr>
      </w:pPr>
      <w:bookmarkStart w:id="96" w:name="_ENREF_97"/>
      <w:r w:rsidRPr="001660BD">
        <w:rPr>
          <w:rFonts w:cs="Times New Roman"/>
          <w:noProof/>
          <w:lang w:val="en-US"/>
        </w:rPr>
        <w:t xml:space="preserve">Vitaro, F., Brendgen, M., &amp; Arseneault, L. (2009). The discordant MZ-twin method: One step closer to the holy grail of causality. </w:t>
      </w:r>
      <w:r w:rsidRPr="001660BD">
        <w:rPr>
          <w:rFonts w:cs="Times New Roman"/>
          <w:i/>
          <w:noProof/>
          <w:lang w:val="en-US"/>
        </w:rPr>
        <w:t>International Journal of Behavioral Development, 33</w:t>
      </w:r>
      <w:r w:rsidRPr="001660BD">
        <w:rPr>
          <w:rFonts w:cs="Times New Roman"/>
          <w:noProof/>
          <w:lang w:val="en-US"/>
        </w:rPr>
        <w:t>(4), 376-382. doi: 10.1177/0165025409340805</w:t>
      </w:r>
      <w:bookmarkEnd w:id="96"/>
    </w:p>
    <w:p w14:paraId="4252CC81" w14:textId="77777777" w:rsidR="00311248" w:rsidRDefault="001660BD" w:rsidP="00F70E54">
      <w:pPr>
        <w:spacing w:line="480" w:lineRule="auto"/>
        <w:ind w:left="720" w:hanging="720"/>
        <w:rPr>
          <w:rFonts w:cs="Times New Roman"/>
          <w:noProof/>
          <w:lang w:val="en-US"/>
        </w:rPr>
      </w:pPr>
      <w:bookmarkStart w:id="97" w:name="_ENREF_98"/>
      <w:r w:rsidRPr="001660BD">
        <w:rPr>
          <w:rFonts w:cs="Times New Roman"/>
          <w:noProof/>
          <w:lang w:val="en-US"/>
        </w:rPr>
        <w:t xml:space="preserve">Vitaro, F., Brendgen, M., Boivin, M., Cantin, S., Dionne, G., Tremblay, R. E., Girard, A., &amp; Pérusse, D. (2011). A monozygotic twin difference study of friends' aggression and children's adjustment problems. </w:t>
      </w:r>
      <w:r w:rsidRPr="001660BD">
        <w:rPr>
          <w:rFonts w:cs="Times New Roman"/>
          <w:i/>
          <w:noProof/>
          <w:lang w:val="en-US"/>
        </w:rPr>
        <w:t>Child Development, 82</w:t>
      </w:r>
      <w:r w:rsidRPr="001660BD">
        <w:rPr>
          <w:rFonts w:cs="Times New Roman"/>
          <w:noProof/>
          <w:lang w:val="en-US"/>
        </w:rPr>
        <w:t>(2), 617-632. doi: 10.1111/j.1467-8624.2010.01570.x</w:t>
      </w:r>
      <w:bookmarkEnd w:id="97"/>
    </w:p>
    <w:p w14:paraId="7D7C3D5D" w14:textId="77777777" w:rsidR="00311248" w:rsidRDefault="001660BD" w:rsidP="00F70E54">
      <w:pPr>
        <w:spacing w:line="480" w:lineRule="auto"/>
        <w:ind w:left="720" w:hanging="720"/>
        <w:rPr>
          <w:rFonts w:cs="Times New Roman"/>
          <w:noProof/>
          <w:lang w:val="en-US"/>
        </w:rPr>
      </w:pPr>
      <w:bookmarkStart w:id="98" w:name="_ENREF_99"/>
      <w:r w:rsidRPr="001660BD">
        <w:rPr>
          <w:rFonts w:cs="Times New Roman"/>
          <w:noProof/>
          <w:lang w:val="en-US"/>
        </w:rPr>
        <w:t xml:space="preserve">Vitaro, F., Brendgen, M., &amp; Tremblay, R. E. (2000). Influence of deviant friends on delinquency: Searching for moderator variables. </w:t>
      </w:r>
      <w:r w:rsidRPr="001660BD">
        <w:rPr>
          <w:rFonts w:cs="Times New Roman"/>
          <w:i/>
          <w:noProof/>
          <w:lang w:val="en-US"/>
        </w:rPr>
        <w:t>Journal of Abnormal Child Psychology, 28</w:t>
      </w:r>
      <w:r w:rsidRPr="001660BD">
        <w:rPr>
          <w:rFonts w:cs="Times New Roman"/>
          <w:noProof/>
          <w:lang w:val="en-US"/>
        </w:rPr>
        <w:t xml:space="preserve">, 313-325. </w:t>
      </w:r>
      <w:bookmarkEnd w:id="98"/>
    </w:p>
    <w:p w14:paraId="224B0416" w14:textId="77777777" w:rsidR="00311248" w:rsidRDefault="001660BD" w:rsidP="00F70E54">
      <w:pPr>
        <w:spacing w:line="480" w:lineRule="auto"/>
        <w:ind w:left="720" w:hanging="720"/>
        <w:rPr>
          <w:rFonts w:cs="Times New Roman"/>
          <w:noProof/>
          <w:lang w:val="en-US"/>
        </w:rPr>
      </w:pPr>
      <w:bookmarkStart w:id="99" w:name="_ENREF_100"/>
      <w:r w:rsidRPr="001660BD">
        <w:rPr>
          <w:rFonts w:cs="Times New Roman"/>
          <w:noProof/>
          <w:lang w:val="en-US"/>
        </w:rPr>
        <w:t xml:space="preserve">Vitaro, F., Tremblay, R. E., &amp; Bukowski, W. M. (2001). Friends, friendships, and conduct disorders. In J. Hill &amp; B. Maughan (Eds.), </w:t>
      </w:r>
      <w:r w:rsidRPr="001660BD">
        <w:rPr>
          <w:rFonts w:cs="Times New Roman"/>
          <w:i/>
          <w:noProof/>
          <w:lang w:val="en-US"/>
        </w:rPr>
        <w:t>Conduct disorder in childhood</w:t>
      </w:r>
      <w:r w:rsidRPr="001660BD">
        <w:rPr>
          <w:rFonts w:cs="Times New Roman"/>
          <w:noProof/>
          <w:lang w:val="en-US"/>
        </w:rPr>
        <w:t xml:space="preserve"> (pp. 346-378). Cambridge: Cambridge University Press.</w:t>
      </w:r>
      <w:bookmarkEnd w:id="99"/>
    </w:p>
    <w:p w14:paraId="32E877AA" w14:textId="77777777" w:rsidR="00311248" w:rsidRDefault="001660BD" w:rsidP="00F70E54">
      <w:pPr>
        <w:spacing w:line="480" w:lineRule="auto"/>
        <w:ind w:left="720" w:hanging="720"/>
        <w:rPr>
          <w:rFonts w:cs="Times New Roman"/>
          <w:noProof/>
          <w:lang w:val="en-US"/>
        </w:rPr>
      </w:pPr>
      <w:bookmarkStart w:id="100" w:name="_ENREF_101"/>
      <w:r w:rsidRPr="001660BD">
        <w:rPr>
          <w:rFonts w:cs="Times New Roman"/>
          <w:noProof/>
          <w:lang w:val="en-US"/>
        </w:rPr>
        <w:t xml:space="preserve">Vitaro, F., Tremblay, R. E., Kerr, M., Pagani, L. S., &amp; Bukowski, W. M. (1997). Disruptiveness, friends' characteristics, and delinquency: A test of two competing models of development. </w:t>
      </w:r>
      <w:r w:rsidRPr="001660BD">
        <w:rPr>
          <w:rFonts w:cs="Times New Roman"/>
          <w:i/>
          <w:noProof/>
          <w:lang w:val="en-US"/>
        </w:rPr>
        <w:t>Child Development, 68</w:t>
      </w:r>
      <w:r w:rsidRPr="001660BD">
        <w:rPr>
          <w:rFonts w:cs="Times New Roman"/>
          <w:noProof/>
          <w:lang w:val="en-US"/>
        </w:rPr>
        <w:t xml:space="preserve">(4), 676-689. </w:t>
      </w:r>
      <w:bookmarkEnd w:id="100"/>
    </w:p>
    <w:p w14:paraId="1B438D07" w14:textId="77777777" w:rsidR="00311248" w:rsidRDefault="00311248" w:rsidP="00F70E54">
      <w:pPr>
        <w:spacing w:line="480" w:lineRule="auto"/>
        <w:rPr>
          <w:rFonts w:cs="Times New Roman"/>
          <w:noProof/>
          <w:lang w:val="en-US"/>
        </w:rPr>
      </w:pPr>
    </w:p>
    <w:p w14:paraId="0985F7F9" w14:textId="77777777" w:rsidR="005E6E3F" w:rsidRPr="007A76E8" w:rsidRDefault="00536D0C">
      <w:pPr>
        <w:spacing w:line="480" w:lineRule="auto"/>
        <w:ind w:left="720" w:hanging="720"/>
        <w:rPr>
          <w:lang w:val="en-CA"/>
        </w:rPr>
      </w:pPr>
      <w:r>
        <w:rPr>
          <w:lang w:val="en-US"/>
        </w:rPr>
        <w:fldChar w:fldCharType="end"/>
      </w:r>
    </w:p>
    <w:p w14:paraId="7386C84C" w14:textId="77777777" w:rsidR="007A76E8" w:rsidRDefault="007A76E8" w:rsidP="007A76E8">
      <w:pPr>
        <w:pStyle w:val="Heading1"/>
        <w:spacing w:before="0" w:beforeAutospacing="0" w:after="0" w:afterAutospacing="0" w:line="360" w:lineRule="atLeast"/>
        <w:rPr>
          <w:rFonts w:ascii="Arial" w:hAnsi="Arial" w:cs="Arial"/>
          <w:color w:val="555555"/>
          <w:sz w:val="29"/>
          <w:szCs w:val="29"/>
        </w:rPr>
      </w:pPr>
      <w:r>
        <w:rPr>
          <w:rFonts w:ascii="Arial" w:hAnsi="Arial" w:cs="Arial"/>
          <w:color w:val="555555"/>
          <w:sz w:val="29"/>
          <w:szCs w:val="29"/>
        </w:rPr>
        <w:t xml:space="preserve">Genetic and Environmental Overlap Between Delinquent Peer Association and Delinquency in Adolescence </w:t>
      </w:r>
    </w:p>
    <w:p w14:paraId="14BEF855" w14:textId="77777777" w:rsidR="007A76E8" w:rsidRPr="007A76E8" w:rsidRDefault="007A76E8" w:rsidP="007A76E8">
      <w:pPr>
        <w:rPr>
          <w:rFonts w:ascii="Arial" w:hAnsi="Arial" w:cs="Arial"/>
          <w:color w:val="000000"/>
          <w:sz w:val="18"/>
          <w:szCs w:val="18"/>
          <w:lang w:val="en-CA"/>
        </w:rPr>
      </w:pPr>
      <w:r w:rsidRPr="007A76E8">
        <w:rPr>
          <w:rStyle w:val="expandable-author"/>
          <w:rFonts w:ascii="Arial" w:hAnsi="Arial" w:cs="Arial"/>
          <w:color w:val="006ACC"/>
          <w:sz w:val="20"/>
          <w:szCs w:val="20"/>
          <w:lang w:val="en-CA"/>
        </w:rPr>
        <w:t>Show all authors</w:t>
      </w:r>
      <w:r w:rsidRPr="007A76E8">
        <w:rPr>
          <w:rFonts w:ascii="Arial" w:hAnsi="Arial" w:cs="Arial"/>
          <w:color w:val="000000"/>
          <w:sz w:val="18"/>
          <w:szCs w:val="18"/>
          <w:lang w:val="en-CA"/>
        </w:rPr>
        <w:t xml:space="preserve"> </w:t>
      </w:r>
    </w:p>
    <w:p w14:paraId="7D499DEE" w14:textId="77777777" w:rsidR="007A76E8" w:rsidRPr="007A76E8" w:rsidRDefault="0047263E" w:rsidP="007A76E8">
      <w:pPr>
        <w:rPr>
          <w:rFonts w:ascii="Arial" w:hAnsi="Arial" w:cs="Arial"/>
          <w:color w:val="000000"/>
          <w:sz w:val="18"/>
          <w:szCs w:val="18"/>
          <w:lang w:val="en-CA"/>
        </w:rPr>
      </w:pPr>
      <w:hyperlink w:history="1">
        <w:r w:rsidR="007A76E8" w:rsidRPr="007A76E8">
          <w:rPr>
            <w:rStyle w:val="Hyperlink"/>
            <w:rFonts w:ascii="Arial" w:hAnsi="Arial" w:cs="Arial"/>
            <w:color w:val="006ACC"/>
            <w:sz w:val="21"/>
            <w:szCs w:val="21"/>
            <w:lang w:val="en-CA"/>
          </w:rPr>
          <w:t>Danielle Boisvert</w:t>
        </w:r>
      </w:hyperlink>
      <w:r w:rsidR="007A76E8" w:rsidRPr="007A76E8">
        <w:rPr>
          <w:rStyle w:val="contribdegrees"/>
          <w:rFonts w:ascii="Arial" w:hAnsi="Arial" w:cs="Arial"/>
          <w:color w:val="000000"/>
          <w:sz w:val="18"/>
          <w:szCs w:val="18"/>
          <w:lang w:val="en-CA"/>
        </w:rPr>
        <w:t xml:space="preserve">, </w:t>
      </w:r>
      <w:hyperlink w:history="1">
        <w:r w:rsidR="007A76E8" w:rsidRPr="007A76E8">
          <w:rPr>
            <w:rStyle w:val="Hyperlink"/>
            <w:rFonts w:ascii="Arial" w:hAnsi="Arial" w:cs="Arial"/>
            <w:color w:val="006ACC"/>
            <w:sz w:val="21"/>
            <w:szCs w:val="21"/>
            <w:lang w:val="en-CA"/>
          </w:rPr>
          <w:t>Brian B. Boutwell</w:t>
        </w:r>
      </w:hyperlink>
      <w:r w:rsidR="007A76E8" w:rsidRPr="007A76E8">
        <w:rPr>
          <w:rStyle w:val="contribdegrees"/>
          <w:rFonts w:ascii="Arial" w:hAnsi="Arial" w:cs="Arial"/>
          <w:color w:val="000000"/>
          <w:sz w:val="18"/>
          <w:szCs w:val="18"/>
          <w:lang w:val="en-CA"/>
        </w:rPr>
        <w:t xml:space="preserve">, </w:t>
      </w:r>
      <w:hyperlink w:history="1">
        <w:r w:rsidR="007A76E8" w:rsidRPr="007A76E8">
          <w:rPr>
            <w:rStyle w:val="Hyperlink"/>
            <w:rFonts w:ascii="Arial" w:hAnsi="Arial" w:cs="Arial"/>
            <w:color w:val="006ACC"/>
            <w:sz w:val="21"/>
            <w:szCs w:val="21"/>
            <w:lang w:val="en-CA"/>
          </w:rPr>
          <w:t>Jamie Vaske</w:t>
        </w:r>
      </w:hyperlink>
      <w:r w:rsidR="007A76E8" w:rsidRPr="007A76E8">
        <w:rPr>
          <w:rStyle w:val="contribdegrees"/>
          <w:rFonts w:ascii="Arial" w:hAnsi="Arial" w:cs="Arial"/>
          <w:color w:val="000000"/>
          <w:sz w:val="18"/>
          <w:szCs w:val="18"/>
          <w:lang w:val="en-CA"/>
        </w:rPr>
        <w:t xml:space="preserve">, </w:t>
      </w:r>
      <w:r w:rsidR="007A76E8" w:rsidRPr="007A76E8">
        <w:rPr>
          <w:rStyle w:val="more-than"/>
          <w:rFonts w:ascii="Arial" w:hAnsi="Arial" w:cs="Arial"/>
          <w:color w:val="555555"/>
          <w:sz w:val="21"/>
          <w:szCs w:val="21"/>
          <w:lang w:val="en-CA"/>
        </w:rPr>
        <w:t>...</w:t>
      </w:r>
    </w:p>
    <w:p w14:paraId="0C3CB77D" w14:textId="5127931E" w:rsidR="007A76E8" w:rsidRPr="007A76E8" w:rsidRDefault="007A76E8" w:rsidP="007A76E8">
      <w:pPr>
        <w:rPr>
          <w:rFonts w:ascii="Arial" w:hAnsi="Arial" w:cs="Arial"/>
          <w:color w:val="000000"/>
          <w:sz w:val="18"/>
          <w:szCs w:val="18"/>
          <w:lang w:val="en-CA"/>
        </w:rPr>
      </w:pPr>
      <w:r w:rsidRPr="007A76E8">
        <w:rPr>
          <w:rStyle w:val="publicationcontentepubdate"/>
          <w:rFonts w:ascii="Arial" w:hAnsi="Arial" w:cs="Arial"/>
          <w:color w:val="555555"/>
          <w:sz w:val="21"/>
          <w:szCs w:val="21"/>
          <w:lang w:val="en-CA"/>
        </w:rPr>
        <w:lastRenderedPageBreak/>
        <w:t xml:space="preserve">First Published July 28, 2013 </w:t>
      </w:r>
      <w:r w:rsidRPr="007A76E8">
        <w:rPr>
          <w:rStyle w:val="articletype"/>
          <w:rFonts w:ascii="Arial" w:hAnsi="Arial" w:cs="Arial"/>
          <w:color w:val="555555"/>
          <w:sz w:val="21"/>
          <w:szCs w:val="21"/>
          <w:lang w:val="en-CA"/>
        </w:rPr>
        <w:t xml:space="preserve">Research Article </w:t>
      </w:r>
      <w:r w:rsidR="00A251D7">
        <w:rPr>
          <w:rFonts w:ascii="Arial" w:hAnsi="Arial" w:cs="Arial"/>
          <w:noProof/>
          <w:color w:val="006ACC"/>
          <w:sz w:val="21"/>
          <w:szCs w:val="21"/>
        </w:rPr>
        <mc:AlternateContent>
          <mc:Choice Requires="wps">
            <w:drawing>
              <wp:inline distT="0" distB="0" distL="0" distR="0" wp14:anchorId="49F5ADD4" wp14:editId="47E90312">
                <wp:extent cx="952500" cy="952500"/>
                <wp:effectExtent l="0" t="0" r="0" b="0"/>
                <wp:docPr id="3" name="AutoShape 1">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2500" cy="952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3ACF278" id="AutoShape 1" o:spid="_x0000_s1026" href="https://crossmark.crossref.org/dialog?doi=10.1177%2F0093854813495022&amp;domain=journals.sagepub.com&amp;uri_scheme=https%3A&amp;cm_version=v2.0" style="width:75pt;height: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" o:button="t" filled="f" stroked="f">
                <v:fill o:detectmouseclick="t"/>
                <o:lock v:ext="edit" aspectratio="t"/>
                <w10:anchorlock/>
              </v:rect>
            </w:pict>
          </mc:Fallback>
        </mc:AlternateContent>
      </w:r>
    </w:p>
    <w:p w14:paraId="1057EBFD" w14:textId="77777777" w:rsidR="007A76E8" w:rsidRDefault="0047263E" w:rsidP="007A76E8">
      <w:pPr>
        <w:rPr>
          <w:rFonts w:ascii="Arial" w:hAnsi="Arial" w:cs="Arial"/>
          <w:color w:val="000000"/>
          <w:sz w:val="18"/>
          <w:szCs w:val="18"/>
        </w:rPr>
      </w:pPr>
      <w:hyperlink r:id="rId11" w:history="1">
        <w:r w:rsidR="007A76E8">
          <w:rPr>
            <w:rStyle w:val="Hyperlink"/>
            <w:rFonts w:ascii="Arial" w:hAnsi="Arial" w:cs="Arial"/>
            <w:color w:val="006ACC"/>
            <w:sz w:val="21"/>
            <w:szCs w:val="21"/>
          </w:rPr>
          <w:t>https://doi.org/10.1177/0093854813495022</w:t>
        </w:r>
      </w:hyperlink>
      <w:r w:rsidR="007A76E8">
        <w:rPr>
          <w:rFonts w:ascii="Arial" w:hAnsi="Arial" w:cs="Arial"/>
          <w:color w:val="000000"/>
          <w:sz w:val="18"/>
          <w:szCs w:val="18"/>
        </w:rPr>
        <w:t xml:space="preserve"> </w:t>
      </w:r>
    </w:p>
    <w:tbl>
      <w:tblPr>
        <w:tblW w:w="0" w:type="auto"/>
        <w:tblCellSpacing w:w="15" w:type="dxa"/>
        <w:tblCellMar>
          <w:top w:w="150" w:type="dxa"/>
          <w:left w:w="15" w:type="dxa"/>
          <w:bottom w:w="30" w:type="dxa"/>
          <w:right w:w="15" w:type="dxa"/>
        </w:tblCellMar>
        <w:tblLook w:val="04A0" w:firstRow="1" w:lastRow="0" w:firstColumn="1" w:lastColumn="0" w:noHBand="0" w:noVBand="1"/>
      </w:tblPr>
      <w:tblGrid>
        <w:gridCol w:w="1770"/>
      </w:tblGrid>
      <w:tr w:rsidR="007A76E8" w14:paraId="11985C0C" w14:textId="77777777" w:rsidTr="007A76E8">
        <w:trPr>
          <w:tblCellSpacing w:w="15" w:type="dxa"/>
        </w:trPr>
        <w:tc>
          <w:tcPr>
            <w:tcW w:w="0" w:type="auto"/>
            <w:vAlign w:val="center"/>
            <w:hideMark/>
          </w:tcPr>
          <w:p w14:paraId="1804F785" w14:textId="77777777" w:rsidR="007A76E8" w:rsidRDefault="0047263E">
            <w:pPr>
              <w:rPr>
                <w:rFonts w:cs="Times New Roman"/>
                <w:szCs w:val="24"/>
              </w:rPr>
            </w:pPr>
            <w:hyperlink r:id="rId12" w:history="1">
              <w:r w:rsidR="007A76E8">
                <w:rPr>
                  <w:rStyle w:val="Hyperlink"/>
                  <w:color w:val="006ACC"/>
                  <w:sz w:val="21"/>
                  <w:szCs w:val="21"/>
                </w:rPr>
                <w:t xml:space="preserve">Article information  </w:t>
              </w:r>
            </w:hyperlink>
          </w:p>
        </w:tc>
      </w:tr>
      <w:tr w:rsidR="007A76E8" w14:paraId="06AC245C" w14:textId="77777777" w:rsidTr="007A76E8">
        <w:trPr>
          <w:tblCellSpacing w:w="15" w:type="dxa"/>
        </w:trPr>
        <w:tc>
          <w:tcPr>
            <w:tcW w:w="0" w:type="auto"/>
            <w:vAlign w:val="center"/>
            <w:hideMark/>
          </w:tcPr>
          <w:p w14:paraId="1D0FEAB7" w14:textId="77777777" w:rsidR="007A76E8" w:rsidRDefault="007A76E8"/>
        </w:tc>
      </w:tr>
    </w:tbl>
    <w:p w14:paraId="14FB818A" w14:textId="77777777" w:rsidR="007A76E8" w:rsidRDefault="007A76E8" w:rsidP="007A76E8">
      <w:pPr>
        <w:rPr>
          <w:rFonts w:ascii="Arial" w:hAnsi="Arial" w:cs="Arial"/>
          <w:color w:val="000000"/>
          <w:sz w:val="18"/>
          <w:szCs w:val="18"/>
        </w:rPr>
      </w:pPr>
      <w:r>
        <w:rPr>
          <w:rFonts w:ascii="Arial" w:hAnsi="Arial" w:cs="Arial"/>
          <w:noProof/>
          <w:color w:val="006ACC"/>
          <w:sz w:val="18"/>
          <w:szCs w:val="18"/>
        </w:rPr>
        <w:drawing>
          <wp:inline distT="0" distB="0" distL="0" distR="0" wp14:anchorId="711A6E1C" wp14:editId="1DFF2F0C">
            <wp:extent cx="838200" cy="171450"/>
            <wp:effectExtent l="0" t="0" r="0" b="0"/>
            <wp:docPr id="2" name="Picture 2" descr="Article has an altmetric score of 4">
              <a:hlinkClick xmlns:a="http://schemas.openxmlformats.org/drawingml/2006/main" r:id="rId13" tgtFrame="&quot;_blank&quot;" tooltip="&quot;Altmetric Scor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ticle has an altmetric score of 4">
                      <a:hlinkClick r:id="rId13" tgtFrame="&quot;_blank&quot;" tooltip="&quot;Altmetric Score&quo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8200" cy="171450"/>
                    </a:xfrm>
                    <a:prstGeom prst="rect">
                      <a:avLst/>
                    </a:prstGeom>
                    <a:noFill/>
                    <a:ln>
                      <a:noFill/>
                    </a:ln>
                  </pic:spPr>
                </pic:pic>
              </a:graphicData>
            </a:graphic>
          </wp:inline>
        </w:drawing>
      </w:r>
      <w:r>
        <w:rPr>
          <w:rFonts w:ascii="Arial" w:hAnsi="Arial" w:cs="Arial"/>
          <w:noProof/>
          <w:color w:val="000000"/>
          <w:sz w:val="18"/>
          <w:szCs w:val="18"/>
        </w:rPr>
        <w:drawing>
          <wp:inline distT="0" distB="0" distL="0" distR="0" wp14:anchorId="61BC9109" wp14:editId="1A14F085">
            <wp:extent cx="361950" cy="361950"/>
            <wp:effectExtent l="0" t="0" r="0" b="0"/>
            <wp:docPr id="1" name="Picture 1" descr="No 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Acce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inline>
        </w:drawing>
      </w:r>
    </w:p>
    <w:p w14:paraId="0FA553BE" w14:textId="77777777" w:rsidR="007A76E8" w:rsidRDefault="007A76E8" w:rsidP="007A76E8">
      <w:pPr>
        <w:pStyle w:val="Heading2"/>
        <w:shd w:val="clear" w:color="auto" w:fill="FFFFFF"/>
        <w:spacing w:before="0" w:beforeAutospacing="0" w:after="0" w:afterAutospacing="0"/>
        <w:rPr>
          <w:rFonts w:ascii="Arial" w:hAnsi="Arial" w:cs="Arial"/>
          <w:b w:val="0"/>
          <w:bCs w:val="0"/>
          <w:color w:val="555555"/>
          <w:sz w:val="33"/>
          <w:szCs w:val="33"/>
        </w:rPr>
      </w:pPr>
      <w:bookmarkStart w:id="101" w:name="abstract"/>
      <w:bookmarkEnd w:id="101"/>
      <w:r>
        <w:rPr>
          <w:rFonts w:ascii="Arial" w:hAnsi="Arial" w:cs="Arial"/>
          <w:b w:val="0"/>
          <w:bCs w:val="0"/>
          <w:color w:val="555555"/>
          <w:sz w:val="33"/>
          <w:szCs w:val="33"/>
        </w:rPr>
        <w:t>Abstract</w:t>
      </w:r>
    </w:p>
    <w:p w14:paraId="548A53DF" w14:textId="77777777" w:rsidR="007A76E8" w:rsidRDefault="007A76E8" w:rsidP="007A76E8">
      <w:pPr>
        <w:pStyle w:val="NormalWeb"/>
        <w:shd w:val="clear" w:color="auto" w:fill="FFFFFF"/>
        <w:spacing w:line="390" w:lineRule="atLeast"/>
        <w:ind w:left="300"/>
        <w:rPr>
          <w:rFonts w:ascii="Arial" w:hAnsi="Arial" w:cs="Arial"/>
          <w:color w:val="333333"/>
        </w:rPr>
      </w:pPr>
      <w:r>
        <w:rPr>
          <w:rFonts w:ascii="Arial" w:hAnsi="Arial" w:cs="Arial"/>
          <w:color w:val="333333"/>
        </w:rPr>
        <w:t>Delinquent peer association and criminal/delinquent behaviors are highly intertwined. The directionality and mechanisms underlying this relationship, however, have been debated in the literature for decades. The current study seeks to further inform this debate by examining whether individual differences at the level of the genome can help to explain the association between delinquent peer affiliation and delinquency. Using the twin and full-sibling subsample from the National Longitudinal Study of Adolescent Health (Add Health), behavioral genetic methodology is used to examine whether delinquent peer affiliation and delinquency in adolescence covary as the result of common genetic factors. Results indicate that delinquent peer association and delinquency are moderately influenced by additive genetic factors, and that common genes are in fact influencing the covariance between the two outcomes. The importance of incorporating genetic explanations into traditional theories of delinquency is discussed.</w:t>
      </w:r>
    </w:p>
    <w:p w14:paraId="59C08686" w14:textId="44789AEE" w:rsidR="0025404F" w:rsidRPr="007A76E8" w:rsidRDefault="0025404F">
      <w:pPr>
        <w:spacing w:line="480" w:lineRule="auto"/>
        <w:ind w:left="720" w:hanging="720"/>
        <w:rPr>
          <w:lang w:val="en-CA"/>
        </w:rPr>
      </w:pPr>
    </w:p>
    <w:sectPr w:rsidR="0025404F" w:rsidRPr="007A76E8" w:rsidSect="00113F7D">
      <w:footerReference w:type="default" r:id="rId16"/>
      <w:pgSz w:w="12240" w:h="15840" w:code="1"/>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C16586" w14:textId="77777777" w:rsidR="0047263E" w:rsidRDefault="0047263E" w:rsidP="007D288B">
      <w:r>
        <w:separator/>
      </w:r>
    </w:p>
  </w:endnote>
  <w:endnote w:type="continuationSeparator" w:id="0">
    <w:p w14:paraId="0B252AE1" w14:textId="77777777" w:rsidR="0047263E" w:rsidRDefault="0047263E" w:rsidP="007D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Cooper Black"/>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Times-Italic">
    <w:altName w:val="MS Mincho"/>
    <w:panose1 w:val="00000000000000000000"/>
    <w:charset w:val="80"/>
    <w:family w:val="auto"/>
    <w:notTrueType/>
    <w:pitch w:val="default"/>
    <w:sig w:usb0="00000003" w:usb1="08070000" w:usb2="00000010" w:usb3="00000000" w:csb0="00020001" w:csb1="00000000"/>
  </w:font>
  <w:font w:name="OTNEJMQuadraat">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B30A4" w14:textId="77777777" w:rsidR="00130770" w:rsidRDefault="0047263E">
    <w:pPr>
      <w:pStyle w:val="Footer"/>
      <w:jc w:val="center"/>
    </w:pPr>
    <w:sdt>
      <w:sdtPr>
        <w:id w:val="-1892811340"/>
        <w:docPartObj>
          <w:docPartGallery w:val="Page Numbers (Bottom of Page)"/>
          <w:docPartUnique/>
        </w:docPartObj>
      </w:sdtPr>
      <w:sdtEndPr/>
      <w:sdtContent>
        <w:r w:rsidR="00130770">
          <w:t xml:space="preserve">- </w:t>
        </w:r>
        <w:r w:rsidR="00130770">
          <w:fldChar w:fldCharType="begin"/>
        </w:r>
        <w:r w:rsidR="00130770">
          <w:instrText>PAGE   \* MERGEFORMAT</w:instrText>
        </w:r>
        <w:r w:rsidR="00130770">
          <w:fldChar w:fldCharType="separate"/>
        </w:r>
        <w:r w:rsidR="009B362C" w:rsidRPr="009B362C">
          <w:rPr>
            <w:noProof/>
            <w:lang w:val="fr-FR"/>
          </w:rPr>
          <w:t>24</w:t>
        </w:r>
        <w:r w:rsidR="00130770">
          <w:rPr>
            <w:noProof/>
            <w:lang w:val="fr-FR"/>
          </w:rPr>
          <w:fldChar w:fldCharType="end"/>
        </w:r>
      </w:sdtContent>
    </w:sdt>
    <w:r w:rsidR="00130770">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D1EF0C" w14:textId="77777777" w:rsidR="0047263E" w:rsidRDefault="0047263E" w:rsidP="007D288B">
      <w:r>
        <w:separator/>
      </w:r>
    </w:p>
  </w:footnote>
  <w:footnote w:type="continuationSeparator" w:id="0">
    <w:p w14:paraId="19155FE1" w14:textId="77777777" w:rsidR="0047263E" w:rsidRDefault="0047263E" w:rsidP="007D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D79FD"/>
    <w:multiLevelType w:val="hybridMultilevel"/>
    <w:tmpl w:val="48A65AF6"/>
    <w:lvl w:ilvl="0" w:tplc="10090001">
      <w:start w:val="1"/>
      <w:numFmt w:val="bullet"/>
      <w:lvlText w:val=""/>
      <w:lvlJc w:val="left"/>
      <w:pPr>
        <w:ind w:left="360" w:hanging="360"/>
      </w:pPr>
      <w:rPr>
        <w:rFonts w:ascii="Symbol" w:hAnsi="Symbol"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 w15:restartNumberingAfterBreak="0">
    <w:nsid w:val="1E03030D"/>
    <w:multiLevelType w:val="hybridMultilevel"/>
    <w:tmpl w:val="9508E71C"/>
    <w:lvl w:ilvl="0" w:tplc="2D78CF76">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8CB29AE"/>
    <w:multiLevelType w:val="hybridMultilevel"/>
    <w:tmpl w:val="1F3A4F04"/>
    <w:lvl w:ilvl="0" w:tplc="33B4F378">
      <w:start w:val="1"/>
      <w:numFmt w:val="decimal"/>
      <w:lvlText w:val="%1."/>
      <w:lvlJc w:val="left"/>
      <w:pPr>
        <w:tabs>
          <w:tab w:val="num" w:pos="720"/>
        </w:tabs>
        <w:ind w:left="720" w:hanging="360"/>
      </w:pPr>
      <w:rPr>
        <w:rFonts w:cs="Times New Roman" w:hint="default"/>
      </w:rPr>
    </w:lvl>
    <w:lvl w:ilvl="1" w:tplc="10090019" w:tentative="1">
      <w:start w:val="1"/>
      <w:numFmt w:val="lowerLetter"/>
      <w:lvlText w:val="%2."/>
      <w:lvlJc w:val="left"/>
      <w:pPr>
        <w:tabs>
          <w:tab w:val="num" w:pos="1440"/>
        </w:tabs>
        <w:ind w:left="1440" w:hanging="360"/>
      </w:pPr>
      <w:rPr>
        <w:rFonts w:cs="Times New Roman"/>
      </w:rPr>
    </w:lvl>
    <w:lvl w:ilvl="2" w:tplc="1009001B" w:tentative="1">
      <w:start w:val="1"/>
      <w:numFmt w:val="lowerRoman"/>
      <w:lvlText w:val="%3."/>
      <w:lvlJc w:val="right"/>
      <w:pPr>
        <w:tabs>
          <w:tab w:val="num" w:pos="2160"/>
        </w:tabs>
        <w:ind w:left="2160" w:hanging="180"/>
      </w:pPr>
      <w:rPr>
        <w:rFonts w:cs="Times New Roman"/>
      </w:rPr>
    </w:lvl>
    <w:lvl w:ilvl="3" w:tplc="1009000F" w:tentative="1">
      <w:start w:val="1"/>
      <w:numFmt w:val="decimal"/>
      <w:lvlText w:val="%4."/>
      <w:lvlJc w:val="left"/>
      <w:pPr>
        <w:tabs>
          <w:tab w:val="num" w:pos="2880"/>
        </w:tabs>
        <w:ind w:left="2880" w:hanging="360"/>
      </w:pPr>
      <w:rPr>
        <w:rFonts w:cs="Times New Roman"/>
      </w:rPr>
    </w:lvl>
    <w:lvl w:ilvl="4" w:tplc="10090019" w:tentative="1">
      <w:start w:val="1"/>
      <w:numFmt w:val="lowerLetter"/>
      <w:lvlText w:val="%5."/>
      <w:lvlJc w:val="left"/>
      <w:pPr>
        <w:tabs>
          <w:tab w:val="num" w:pos="3600"/>
        </w:tabs>
        <w:ind w:left="3600" w:hanging="360"/>
      </w:pPr>
      <w:rPr>
        <w:rFonts w:cs="Times New Roman"/>
      </w:rPr>
    </w:lvl>
    <w:lvl w:ilvl="5" w:tplc="1009001B" w:tentative="1">
      <w:start w:val="1"/>
      <w:numFmt w:val="lowerRoman"/>
      <w:lvlText w:val="%6."/>
      <w:lvlJc w:val="right"/>
      <w:pPr>
        <w:tabs>
          <w:tab w:val="num" w:pos="4320"/>
        </w:tabs>
        <w:ind w:left="4320" w:hanging="180"/>
      </w:pPr>
      <w:rPr>
        <w:rFonts w:cs="Times New Roman"/>
      </w:rPr>
    </w:lvl>
    <w:lvl w:ilvl="6" w:tplc="1009000F" w:tentative="1">
      <w:start w:val="1"/>
      <w:numFmt w:val="decimal"/>
      <w:lvlText w:val="%7."/>
      <w:lvlJc w:val="left"/>
      <w:pPr>
        <w:tabs>
          <w:tab w:val="num" w:pos="5040"/>
        </w:tabs>
        <w:ind w:left="5040" w:hanging="360"/>
      </w:pPr>
      <w:rPr>
        <w:rFonts w:cs="Times New Roman"/>
      </w:rPr>
    </w:lvl>
    <w:lvl w:ilvl="7" w:tplc="10090019" w:tentative="1">
      <w:start w:val="1"/>
      <w:numFmt w:val="lowerLetter"/>
      <w:lvlText w:val="%8."/>
      <w:lvlJc w:val="left"/>
      <w:pPr>
        <w:tabs>
          <w:tab w:val="num" w:pos="5760"/>
        </w:tabs>
        <w:ind w:left="5760" w:hanging="360"/>
      </w:pPr>
      <w:rPr>
        <w:rFonts w:cs="Times New Roman"/>
      </w:rPr>
    </w:lvl>
    <w:lvl w:ilvl="8" w:tplc="10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2CBF53FF"/>
    <w:multiLevelType w:val="hybridMultilevel"/>
    <w:tmpl w:val="57142C90"/>
    <w:lvl w:ilvl="0" w:tplc="2D78CF76">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4" w15:restartNumberingAfterBreak="0">
    <w:nsid w:val="455509DD"/>
    <w:multiLevelType w:val="hybridMultilevel"/>
    <w:tmpl w:val="C78E12D8"/>
    <w:lvl w:ilvl="0" w:tplc="78A4B72C">
      <w:start w:val="1"/>
      <w:numFmt w:val="decimal"/>
      <w:lvlText w:val="%1-"/>
      <w:lvlJc w:val="left"/>
      <w:pPr>
        <w:ind w:left="1800" w:hanging="360"/>
      </w:pPr>
      <w:rPr>
        <w:rFonts w:hint="default"/>
      </w:rPr>
    </w:lvl>
    <w:lvl w:ilvl="1" w:tplc="0C0C0019" w:tentative="1">
      <w:start w:val="1"/>
      <w:numFmt w:val="lowerLetter"/>
      <w:lvlText w:val="%2."/>
      <w:lvlJc w:val="left"/>
      <w:pPr>
        <w:ind w:left="2520" w:hanging="360"/>
      </w:pPr>
    </w:lvl>
    <w:lvl w:ilvl="2" w:tplc="0C0C001B" w:tentative="1">
      <w:start w:val="1"/>
      <w:numFmt w:val="lowerRoman"/>
      <w:lvlText w:val="%3."/>
      <w:lvlJc w:val="right"/>
      <w:pPr>
        <w:ind w:left="3240" w:hanging="180"/>
      </w:pPr>
    </w:lvl>
    <w:lvl w:ilvl="3" w:tplc="0C0C000F" w:tentative="1">
      <w:start w:val="1"/>
      <w:numFmt w:val="decimal"/>
      <w:lvlText w:val="%4."/>
      <w:lvlJc w:val="left"/>
      <w:pPr>
        <w:ind w:left="3960" w:hanging="360"/>
      </w:pPr>
    </w:lvl>
    <w:lvl w:ilvl="4" w:tplc="0C0C0019" w:tentative="1">
      <w:start w:val="1"/>
      <w:numFmt w:val="lowerLetter"/>
      <w:lvlText w:val="%5."/>
      <w:lvlJc w:val="left"/>
      <w:pPr>
        <w:ind w:left="4680" w:hanging="360"/>
      </w:pPr>
    </w:lvl>
    <w:lvl w:ilvl="5" w:tplc="0C0C001B" w:tentative="1">
      <w:start w:val="1"/>
      <w:numFmt w:val="lowerRoman"/>
      <w:lvlText w:val="%6."/>
      <w:lvlJc w:val="right"/>
      <w:pPr>
        <w:ind w:left="5400" w:hanging="180"/>
      </w:pPr>
    </w:lvl>
    <w:lvl w:ilvl="6" w:tplc="0C0C000F" w:tentative="1">
      <w:start w:val="1"/>
      <w:numFmt w:val="decimal"/>
      <w:lvlText w:val="%7."/>
      <w:lvlJc w:val="left"/>
      <w:pPr>
        <w:ind w:left="6120" w:hanging="360"/>
      </w:pPr>
    </w:lvl>
    <w:lvl w:ilvl="7" w:tplc="0C0C0019" w:tentative="1">
      <w:start w:val="1"/>
      <w:numFmt w:val="lowerLetter"/>
      <w:lvlText w:val="%8."/>
      <w:lvlJc w:val="left"/>
      <w:pPr>
        <w:ind w:left="6840" w:hanging="360"/>
      </w:pPr>
    </w:lvl>
    <w:lvl w:ilvl="8" w:tplc="0C0C001B" w:tentative="1">
      <w:start w:val="1"/>
      <w:numFmt w:val="lowerRoman"/>
      <w:lvlText w:val="%9."/>
      <w:lvlJc w:val="right"/>
      <w:pPr>
        <w:ind w:left="7560" w:hanging="180"/>
      </w:pPr>
    </w:lvl>
  </w:abstractNum>
  <w:abstractNum w:abstractNumId="5" w15:restartNumberingAfterBreak="0">
    <w:nsid w:val="457C5F09"/>
    <w:multiLevelType w:val="hybridMultilevel"/>
    <w:tmpl w:val="9508E71C"/>
    <w:lvl w:ilvl="0" w:tplc="2D78CF76">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6" w15:restartNumberingAfterBreak="0">
    <w:nsid w:val="6041590E"/>
    <w:multiLevelType w:val="hybridMultilevel"/>
    <w:tmpl w:val="59FC9556"/>
    <w:lvl w:ilvl="0" w:tplc="10090001">
      <w:start w:val="1"/>
      <w:numFmt w:val="bullet"/>
      <w:lvlText w:val=""/>
      <w:lvlJc w:val="left"/>
      <w:pPr>
        <w:ind w:left="360" w:hanging="360"/>
      </w:pPr>
      <w:rPr>
        <w:rFonts w:ascii="Symbol" w:hAnsi="Symbol"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num w:numId="1">
    <w:abstractNumId w:val="5"/>
  </w:num>
  <w:num w:numId="2">
    <w:abstractNumId w:val="1"/>
  </w:num>
  <w:num w:numId="3">
    <w:abstractNumId w:val="4"/>
  </w:num>
  <w:num w:numId="4">
    <w:abstractNumId w:val="3"/>
  </w:num>
  <w:num w:numId="5">
    <w:abstractNumId w:val="6"/>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fdvpvldr29ne0z24pvw9tserwwrxxrpta&quot;&gt;End Notes Frank - line-Converted&lt;record-ids&gt;&lt;item&gt;484&lt;/item&gt;&lt;item&gt;914&lt;/item&gt;&lt;item&gt;1312&lt;/item&gt;&lt;item&gt;1337&lt;/item&gt;&lt;item&gt;1607&lt;/item&gt;&lt;item&gt;1617&lt;/item&gt;&lt;item&gt;1897&lt;/item&gt;&lt;item&gt;1899&lt;/item&gt;&lt;item&gt;1901&lt;/item&gt;&lt;item&gt;3677&lt;/item&gt;&lt;item&gt;3680&lt;/item&gt;&lt;item&gt;3856&lt;/item&gt;&lt;item&gt;4123&lt;/item&gt;&lt;item&gt;4310&lt;/item&gt;&lt;item&gt;5223&lt;/item&gt;&lt;item&gt;5301&lt;/item&gt;&lt;item&gt;5426&lt;/item&gt;&lt;item&gt;5469&lt;/item&gt;&lt;item&gt;5676&lt;/item&gt;&lt;item&gt;5785&lt;/item&gt;&lt;item&gt;5813&lt;/item&gt;&lt;item&gt;6062&lt;/item&gt;&lt;item&gt;6238&lt;/item&gt;&lt;item&gt;6326&lt;/item&gt;&lt;item&gt;6567&lt;/item&gt;&lt;item&gt;6869&lt;/item&gt;&lt;item&gt;6983&lt;/item&gt;&lt;item&gt;7033&lt;/item&gt;&lt;item&gt;7034&lt;/item&gt;&lt;item&gt;7036&lt;/item&gt;&lt;item&gt;7049&lt;/item&gt;&lt;item&gt;7053&lt;/item&gt;&lt;item&gt;7093&lt;/item&gt;&lt;item&gt;7097&lt;/item&gt;&lt;item&gt;7102&lt;/item&gt;&lt;item&gt;7119&lt;/item&gt;&lt;item&gt;7182&lt;/item&gt;&lt;item&gt;7190&lt;/item&gt;&lt;item&gt;7201&lt;/item&gt;&lt;item&gt;7282&lt;/item&gt;&lt;item&gt;7356&lt;/item&gt;&lt;item&gt;7471&lt;/item&gt;&lt;item&gt;7486&lt;/item&gt;&lt;item&gt;7514&lt;/item&gt;&lt;item&gt;7536&lt;/item&gt;&lt;item&gt;7546&lt;/item&gt;&lt;item&gt;7628&lt;/item&gt;&lt;item&gt;7707&lt;/item&gt;&lt;item&gt;7722&lt;/item&gt;&lt;item&gt;7741&lt;/item&gt;&lt;item&gt;7862&lt;/item&gt;&lt;item&gt;7894&lt;/item&gt;&lt;item&gt;8026&lt;/item&gt;&lt;item&gt;8101&lt;/item&gt;&lt;item&gt;8107&lt;/item&gt;&lt;item&gt;8108&lt;/item&gt;&lt;item&gt;8109&lt;/item&gt;&lt;item&gt;8111&lt;/item&gt;&lt;item&gt;8125&lt;/item&gt;&lt;item&gt;8126&lt;/item&gt;&lt;item&gt;8127&lt;/item&gt;&lt;item&gt;8128&lt;/item&gt;&lt;item&gt;8145&lt;/item&gt;&lt;item&gt;8162&lt;/item&gt;&lt;item&gt;8163&lt;/item&gt;&lt;item&gt;8164&lt;/item&gt;&lt;item&gt;8165&lt;/item&gt;&lt;item&gt;8166&lt;/item&gt;&lt;item&gt;8167&lt;/item&gt;&lt;item&gt;8168&lt;/item&gt;&lt;item&gt;8170&lt;/item&gt;&lt;item&gt;8171&lt;/item&gt;&lt;item&gt;8172&lt;/item&gt;&lt;item&gt;8173&lt;/item&gt;&lt;item&gt;8174&lt;/item&gt;&lt;item&gt;8175&lt;/item&gt;&lt;item&gt;8176&lt;/item&gt;&lt;item&gt;8177&lt;/item&gt;&lt;item&gt;8178&lt;/item&gt;&lt;item&gt;8179&lt;/item&gt;&lt;item&gt;8180&lt;/item&gt;&lt;item&gt;8181&lt;/item&gt;&lt;item&gt;8182&lt;/item&gt;&lt;item&gt;8183&lt;/item&gt;&lt;item&gt;8184&lt;/item&gt;&lt;item&gt;8185&lt;/item&gt;&lt;item&gt;8186&lt;/item&gt;&lt;item&gt;8187&lt;/item&gt;&lt;item&gt;8188&lt;/item&gt;&lt;item&gt;8189&lt;/item&gt;&lt;item&gt;8190&lt;/item&gt;&lt;item&gt;8191&lt;/item&gt;&lt;item&gt;8193&lt;/item&gt;&lt;item&gt;8208&lt;/item&gt;&lt;item&gt;8209&lt;/item&gt;&lt;item&gt;8252&lt;/item&gt;&lt;item&gt;8254&lt;/item&gt;&lt;/record-ids&gt;&lt;/item&gt;&lt;/Libraries&gt;"/>
  </w:docVars>
  <w:rsids>
    <w:rsidRoot w:val="007D288B"/>
    <w:rsid w:val="000018D6"/>
    <w:rsid w:val="00001AF4"/>
    <w:rsid w:val="000054EE"/>
    <w:rsid w:val="00005CB0"/>
    <w:rsid w:val="000109BA"/>
    <w:rsid w:val="0001123A"/>
    <w:rsid w:val="000156A2"/>
    <w:rsid w:val="00015944"/>
    <w:rsid w:val="00017139"/>
    <w:rsid w:val="000171B9"/>
    <w:rsid w:val="00017B94"/>
    <w:rsid w:val="0002290C"/>
    <w:rsid w:val="00023CD0"/>
    <w:rsid w:val="00023D0E"/>
    <w:rsid w:val="00027941"/>
    <w:rsid w:val="00044B3C"/>
    <w:rsid w:val="00044DA4"/>
    <w:rsid w:val="000526B4"/>
    <w:rsid w:val="00053702"/>
    <w:rsid w:val="000551A1"/>
    <w:rsid w:val="000604CD"/>
    <w:rsid w:val="000609D3"/>
    <w:rsid w:val="00060B5C"/>
    <w:rsid w:val="00063025"/>
    <w:rsid w:val="000640CC"/>
    <w:rsid w:val="0006457F"/>
    <w:rsid w:val="000649DC"/>
    <w:rsid w:val="00064E14"/>
    <w:rsid w:val="00073621"/>
    <w:rsid w:val="00074598"/>
    <w:rsid w:val="000746E4"/>
    <w:rsid w:val="00082727"/>
    <w:rsid w:val="00086A05"/>
    <w:rsid w:val="00087E56"/>
    <w:rsid w:val="00092588"/>
    <w:rsid w:val="000A12D9"/>
    <w:rsid w:val="000A1CFC"/>
    <w:rsid w:val="000A6260"/>
    <w:rsid w:val="000A70A7"/>
    <w:rsid w:val="000A70C7"/>
    <w:rsid w:val="000B00A2"/>
    <w:rsid w:val="000B5649"/>
    <w:rsid w:val="000B7227"/>
    <w:rsid w:val="000C05F5"/>
    <w:rsid w:val="000C1ADB"/>
    <w:rsid w:val="000C23D6"/>
    <w:rsid w:val="000C7C85"/>
    <w:rsid w:val="000D003F"/>
    <w:rsid w:val="000D1F12"/>
    <w:rsid w:val="000D2254"/>
    <w:rsid w:val="000D2A3C"/>
    <w:rsid w:val="000D403C"/>
    <w:rsid w:val="000D6D34"/>
    <w:rsid w:val="000E03AE"/>
    <w:rsid w:val="000E1800"/>
    <w:rsid w:val="000E763F"/>
    <w:rsid w:val="000F0937"/>
    <w:rsid w:val="000F3F15"/>
    <w:rsid w:val="000F5335"/>
    <w:rsid w:val="000F64AA"/>
    <w:rsid w:val="000F6FDE"/>
    <w:rsid w:val="000F74C3"/>
    <w:rsid w:val="00100906"/>
    <w:rsid w:val="00103A89"/>
    <w:rsid w:val="00104014"/>
    <w:rsid w:val="00113F7D"/>
    <w:rsid w:val="00114F08"/>
    <w:rsid w:val="0011644B"/>
    <w:rsid w:val="00120AAF"/>
    <w:rsid w:val="00120BE5"/>
    <w:rsid w:val="00123E97"/>
    <w:rsid w:val="00130770"/>
    <w:rsid w:val="00130834"/>
    <w:rsid w:val="001327F5"/>
    <w:rsid w:val="00133EB1"/>
    <w:rsid w:val="00134989"/>
    <w:rsid w:val="00136B40"/>
    <w:rsid w:val="00140B80"/>
    <w:rsid w:val="001421D6"/>
    <w:rsid w:val="00153DBF"/>
    <w:rsid w:val="001556C0"/>
    <w:rsid w:val="00156592"/>
    <w:rsid w:val="001632DD"/>
    <w:rsid w:val="00164380"/>
    <w:rsid w:val="001660BD"/>
    <w:rsid w:val="001661B0"/>
    <w:rsid w:val="00167830"/>
    <w:rsid w:val="00170380"/>
    <w:rsid w:val="0017124C"/>
    <w:rsid w:val="001751EF"/>
    <w:rsid w:val="00175A8F"/>
    <w:rsid w:val="00175CE4"/>
    <w:rsid w:val="00176AF5"/>
    <w:rsid w:val="0017738C"/>
    <w:rsid w:val="001778A4"/>
    <w:rsid w:val="00177E86"/>
    <w:rsid w:val="00180607"/>
    <w:rsid w:val="001814A5"/>
    <w:rsid w:val="00185F41"/>
    <w:rsid w:val="0018754C"/>
    <w:rsid w:val="00187BBB"/>
    <w:rsid w:val="0019116C"/>
    <w:rsid w:val="001948A3"/>
    <w:rsid w:val="00196E4E"/>
    <w:rsid w:val="001A071A"/>
    <w:rsid w:val="001A1865"/>
    <w:rsid w:val="001B209B"/>
    <w:rsid w:val="001B2E45"/>
    <w:rsid w:val="001B4BBB"/>
    <w:rsid w:val="001C1014"/>
    <w:rsid w:val="001C2451"/>
    <w:rsid w:val="001C290E"/>
    <w:rsid w:val="001C4DEA"/>
    <w:rsid w:val="001C6C06"/>
    <w:rsid w:val="001D20E5"/>
    <w:rsid w:val="001D2AAE"/>
    <w:rsid w:val="001D4137"/>
    <w:rsid w:val="001D42D4"/>
    <w:rsid w:val="001D7FA3"/>
    <w:rsid w:val="001E234D"/>
    <w:rsid w:val="001E29EE"/>
    <w:rsid w:val="001E5808"/>
    <w:rsid w:val="001E69C9"/>
    <w:rsid w:val="001F5B79"/>
    <w:rsid w:val="001F6FF5"/>
    <w:rsid w:val="00201965"/>
    <w:rsid w:val="0020511F"/>
    <w:rsid w:val="00216DFB"/>
    <w:rsid w:val="002236A2"/>
    <w:rsid w:val="00226741"/>
    <w:rsid w:val="00227698"/>
    <w:rsid w:val="002300B1"/>
    <w:rsid w:val="00233E0C"/>
    <w:rsid w:val="002361B1"/>
    <w:rsid w:val="00236B68"/>
    <w:rsid w:val="00245C2C"/>
    <w:rsid w:val="00246223"/>
    <w:rsid w:val="00253E48"/>
    <w:rsid w:val="0025404F"/>
    <w:rsid w:val="00260EC3"/>
    <w:rsid w:val="0026468B"/>
    <w:rsid w:val="00266605"/>
    <w:rsid w:val="0026698C"/>
    <w:rsid w:val="00267654"/>
    <w:rsid w:val="0027308D"/>
    <w:rsid w:val="002741C1"/>
    <w:rsid w:val="00274CC3"/>
    <w:rsid w:val="00274CE8"/>
    <w:rsid w:val="00276805"/>
    <w:rsid w:val="0027788E"/>
    <w:rsid w:val="0029087E"/>
    <w:rsid w:val="00292A89"/>
    <w:rsid w:val="00293CCF"/>
    <w:rsid w:val="002941B1"/>
    <w:rsid w:val="002A0217"/>
    <w:rsid w:val="002A0CD1"/>
    <w:rsid w:val="002A339B"/>
    <w:rsid w:val="002A45FE"/>
    <w:rsid w:val="002A7605"/>
    <w:rsid w:val="002B020C"/>
    <w:rsid w:val="002B320D"/>
    <w:rsid w:val="002B3813"/>
    <w:rsid w:val="002B48AD"/>
    <w:rsid w:val="002C062B"/>
    <w:rsid w:val="002C13DA"/>
    <w:rsid w:val="002C2171"/>
    <w:rsid w:val="002C2534"/>
    <w:rsid w:val="002C7423"/>
    <w:rsid w:val="002D0ADA"/>
    <w:rsid w:val="002D1472"/>
    <w:rsid w:val="002D1B26"/>
    <w:rsid w:val="002D4468"/>
    <w:rsid w:val="002D7016"/>
    <w:rsid w:val="002E32FC"/>
    <w:rsid w:val="002E3D8D"/>
    <w:rsid w:val="002E50DF"/>
    <w:rsid w:val="002E7716"/>
    <w:rsid w:val="002F00E0"/>
    <w:rsid w:val="002F1A54"/>
    <w:rsid w:val="002F4395"/>
    <w:rsid w:val="002F4CAF"/>
    <w:rsid w:val="002F714D"/>
    <w:rsid w:val="00300B9D"/>
    <w:rsid w:val="003048F5"/>
    <w:rsid w:val="003057CC"/>
    <w:rsid w:val="00311248"/>
    <w:rsid w:val="00314F12"/>
    <w:rsid w:val="00317258"/>
    <w:rsid w:val="00320CBD"/>
    <w:rsid w:val="00322292"/>
    <w:rsid w:val="003264A2"/>
    <w:rsid w:val="00326ECB"/>
    <w:rsid w:val="003312E1"/>
    <w:rsid w:val="00333766"/>
    <w:rsid w:val="00333F32"/>
    <w:rsid w:val="00334699"/>
    <w:rsid w:val="00335740"/>
    <w:rsid w:val="0034047F"/>
    <w:rsid w:val="00342B5F"/>
    <w:rsid w:val="00342E5E"/>
    <w:rsid w:val="00343133"/>
    <w:rsid w:val="0034334B"/>
    <w:rsid w:val="00345ED0"/>
    <w:rsid w:val="003469F1"/>
    <w:rsid w:val="00352BFE"/>
    <w:rsid w:val="00357D90"/>
    <w:rsid w:val="0036018B"/>
    <w:rsid w:val="00364623"/>
    <w:rsid w:val="0037018D"/>
    <w:rsid w:val="003731DE"/>
    <w:rsid w:val="003737EF"/>
    <w:rsid w:val="0037731E"/>
    <w:rsid w:val="00377BEE"/>
    <w:rsid w:val="0038025E"/>
    <w:rsid w:val="003808BD"/>
    <w:rsid w:val="0038304C"/>
    <w:rsid w:val="00384583"/>
    <w:rsid w:val="003857BC"/>
    <w:rsid w:val="00387D30"/>
    <w:rsid w:val="003924F2"/>
    <w:rsid w:val="00396A9D"/>
    <w:rsid w:val="003A4B27"/>
    <w:rsid w:val="003A5776"/>
    <w:rsid w:val="003A75EE"/>
    <w:rsid w:val="003B02CC"/>
    <w:rsid w:val="003B0924"/>
    <w:rsid w:val="003B0EBE"/>
    <w:rsid w:val="003B3730"/>
    <w:rsid w:val="003B41A0"/>
    <w:rsid w:val="003B5F4C"/>
    <w:rsid w:val="003B7E55"/>
    <w:rsid w:val="003C009B"/>
    <w:rsid w:val="003C57FF"/>
    <w:rsid w:val="003C752F"/>
    <w:rsid w:val="003D37B2"/>
    <w:rsid w:val="003D388C"/>
    <w:rsid w:val="003D4541"/>
    <w:rsid w:val="003D6CEB"/>
    <w:rsid w:val="003E0844"/>
    <w:rsid w:val="003E1430"/>
    <w:rsid w:val="003E3DB8"/>
    <w:rsid w:val="003E4FAE"/>
    <w:rsid w:val="003F0236"/>
    <w:rsid w:val="003F0397"/>
    <w:rsid w:val="003F3C18"/>
    <w:rsid w:val="003F4562"/>
    <w:rsid w:val="003F4D0D"/>
    <w:rsid w:val="003F527F"/>
    <w:rsid w:val="003F7918"/>
    <w:rsid w:val="00401C7F"/>
    <w:rsid w:val="004020DE"/>
    <w:rsid w:val="00402973"/>
    <w:rsid w:val="00403E36"/>
    <w:rsid w:val="00404524"/>
    <w:rsid w:val="00404F15"/>
    <w:rsid w:val="00404F93"/>
    <w:rsid w:val="00410AE1"/>
    <w:rsid w:val="004131DD"/>
    <w:rsid w:val="004140B4"/>
    <w:rsid w:val="00421974"/>
    <w:rsid w:val="00422692"/>
    <w:rsid w:val="0042289E"/>
    <w:rsid w:val="0042497F"/>
    <w:rsid w:val="004251FA"/>
    <w:rsid w:val="004276EF"/>
    <w:rsid w:val="004317B8"/>
    <w:rsid w:val="004417E4"/>
    <w:rsid w:val="00446A3D"/>
    <w:rsid w:val="00455032"/>
    <w:rsid w:val="00456B28"/>
    <w:rsid w:val="004570E9"/>
    <w:rsid w:val="00463274"/>
    <w:rsid w:val="00463C4D"/>
    <w:rsid w:val="00464862"/>
    <w:rsid w:val="00466801"/>
    <w:rsid w:val="00467F2E"/>
    <w:rsid w:val="004705FA"/>
    <w:rsid w:val="00470BD7"/>
    <w:rsid w:val="00471D76"/>
    <w:rsid w:val="004724F4"/>
    <w:rsid w:val="0047263E"/>
    <w:rsid w:val="0047486C"/>
    <w:rsid w:val="00483848"/>
    <w:rsid w:val="00484C99"/>
    <w:rsid w:val="004913B4"/>
    <w:rsid w:val="00492DD7"/>
    <w:rsid w:val="0049365D"/>
    <w:rsid w:val="004942D9"/>
    <w:rsid w:val="00495B96"/>
    <w:rsid w:val="00495B9A"/>
    <w:rsid w:val="00495D5E"/>
    <w:rsid w:val="004A0030"/>
    <w:rsid w:val="004A17BC"/>
    <w:rsid w:val="004A2308"/>
    <w:rsid w:val="004A50A4"/>
    <w:rsid w:val="004A73FC"/>
    <w:rsid w:val="004B0F4F"/>
    <w:rsid w:val="004B0F6A"/>
    <w:rsid w:val="004B3A4A"/>
    <w:rsid w:val="004B7DA1"/>
    <w:rsid w:val="004C340D"/>
    <w:rsid w:val="004C498E"/>
    <w:rsid w:val="004C57F3"/>
    <w:rsid w:val="004C77F0"/>
    <w:rsid w:val="004D00E1"/>
    <w:rsid w:val="004D0C35"/>
    <w:rsid w:val="004D5048"/>
    <w:rsid w:val="004D79C9"/>
    <w:rsid w:val="004E09E3"/>
    <w:rsid w:val="004E535B"/>
    <w:rsid w:val="004E6407"/>
    <w:rsid w:val="004E71A4"/>
    <w:rsid w:val="004F027E"/>
    <w:rsid w:val="004F2DD5"/>
    <w:rsid w:val="00505DB8"/>
    <w:rsid w:val="0050745D"/>
    <w:rsid w:val="00511567"/>
    <w:rsid w:val="005123FF"/>
    <w:rsid w:val="00514C85"/>
    <w:rsid w:val="00516233"/>
    <w:rsid w:val="00517ED6"/>
    <w:rsid w:val="00522274"/>
    <w:rsid w:val="005241A7"/>
    <w:rsid w:val="00526514"/>
    <w:rsid w:val="00534E3A"/>
    <w:rsid w:val="005367B3"/>
    <w:rsid w:val="00536D0C"/>
    <w:rsid w:val="005411CE"/>
    <w:rsid w:val="005453E6"/>
    <w:rsid w:val="00546B72"/>
    <w:rsid w:val="00550BEB"/>
    <w:rsid w:val="00552A7E"/>
    <w:rsid w:val="00557461"/>
    <w:rsid w:val="005614D2"/>
    <w:rsid w:val="00561DE8"/>
    <w:rsid w:val="0056321C"/>
    <w:rsid w:val="00564585"/>
    <w:rsid w:val="00573A72"/>
    <w:rsid w:val="005749BC"/>
    <w:rsid w:val="005761BF"/>
    <w:rsid w:val="00576421"/>
    <w:rsid w:val="00577924"/>
    <w:rsid w:val="00577F84"/>
    <w:rsid w:val="005856D9"/>
    <w:rsid w:val="005906CE"/>
    <w:rsid w:val="00590804"/>
    <w:rsid w:val="005A1557"/>
    <w:rsid w:val="005A389D"/>
    <w:rsid w:val="005A75AE"/>
    <w:rsid w:val="005A788D"/>
    <w:rsid w:val="005B10BD"/>
    <w:rsid w:val="005B3B08"/>
    <w:rsid w:val="005B5FE5"/>
    <w:rsid w:val="005B63BE"/>
    <w:rsid w:val="005B7778"/>
    <w:rsid w:val="005C0803"/>
    <w:rsid w:val="005D02CB"/>
    <w:rsid w:val="005D14C9"/>
    <w:rsid w:val="005D21DE"/>
    <w:rsid w:val="005D61BA"/>
    <w:rsid w:val="005D6727"/>
    <w:rsid w:val="005D7891"/>
    <w:rsid w:val="005E01A9"/>
    <w:rsid w:val="005E0DC3"/>
    <w:rsid w:val="005E0EB9"/>
    <w:rsid w:val="005E2075"/>
    <w:rsid w:val="005E2CEA"/>
    <w:rsid w:val="005E350F"/>
    <w:rsid w:val="005E35E1"/>
    <w:rsid w:val="005E4B21"/>
    <w:rsid w:val="005E50E5"/>
    <w:rsid w:val="005E5889"/>
    <w:rsid w:val="005E6E3F"/>
    <w:rsid w:val="005F39CC"/>
    <w:rsid w:val="005F5531"/>
    <w:rsid w:val="005F6B6A"/>
    <w:rsid w:val="005F6D03"/>
    <w:rsid w:val="005F739C"/>
    <w:rsid w:val="00601B0C"/>
    <w:rsid w:val="00602869"/>
    <w:rsid w:val="0060342A"/>
    <w:rsid w:val="006047D3"/>
    <w:rsid w:val="00607CE7"/>
    <w:rsid w:val="00613402"/>
    <w:rsid w:val="00614683"/>
    <w:rsid w:val="006150D6"/>
    <w:rsid w:val="00615898"/>
    <w:rsid w:val="00617A64"/>
    <w:rsid w:val="006200B8"/>
    <w:rsid w:val="006231B9"/>
    <w:rsid w:val="006231C6"/>
    <w:rsid w:val="00625F43"/>
    <w:rsid w:val="006266DE"/>
    <w:rsid w:val="00631DDF"/>
    <w:rsid w:val="00631F0A"/>
    <w:rsid w:val="006328F7"/>
    <w:rsid w:val="006336BA"/>
    <w:rsid w:val="00634DD4"/>
    <w:rsid w:val="00637E36"/>
    <w:rsid w:val="006421AE"/>
    <w:rsid w:val="00643C1E"/>
    <w:rsid w:val="006449D0"/>
    <w:rsid w:val="006503D3"/>
    <w:rsid w:val="00650902"/>
    <w:rsid w:val="00651B3F"/>
    <w:rsid w:val="006557B5"/>
    <w:rsid w:val="00656558"/>
    <w:rsid w:val="0066216D"/>
    <w:rsid w:val="00663902"/>
    <w:rsid w:val="00665DFA"/>
    <w:rsid w:val="00670C1C"/>
    <w:rsid w:val="0067346F"/>
    <w:rsid w:val="00674F13"/>
    <w:rsid w:val="00675BC1"/>
    <w:rsid w:val="006761CC"/>
    <w:rsid w:val="00677AF0"/>
    <w:rsid w:val="00681B9D"/>
    <w:rsid w:val="0068722B"/>
    <w:rsid w:val="00687F17"/>
    <w:rsid w:val="00691515"/>
    <w:rsid w:val="0069244B"/>
    <w:rsid w:val="00694A4B"/>
    <w:rsid w:val="006B0EF3"/>
    <w:rsid w:val="006B3343"/>
    <w:rsid w:val="006B35EA"/>
    <w:rsid w:val="006B5C8A"/>
    <w:rsid w:val="006B62C9"/>
    <w:rsid w:val="006B7FE2"/>
    <w:rsid w:val="006C0805"/>
    <w:rsid w:val="006C0C38"/>
    <w:rsid w:val="006C2F32"/>
    <w:rsid w:val="006C4335"/>
    <w:rsid w:val="006C784B"/>
    <w:rsid w:val="006D52BE"/>
    <w:rsid w:val="006D582D"/>
    <w:rsid w:val="006D6C6D"/>
    <w:rsid w:val="006E222F"/>
    <w:rsid w:val="006E36B3"/>
    <w:rsid w:val="006F0A22"/>
    <w:rsid w:val="006F6C14"/>
    <w:rsid w:val="006F6F98"/>
    <w:rsid w:val="00702B2F"/>
    <w:rsid w:val="00703A5A"/>
    <w:rsid w:val="00706A91"/>
    <w:rsid w:val="007071CE"/>
    <w:rsid w:val="0071511B"/>
    <w:rsid w:val="0071572D"/>
    <w:rsid w:val="00715F0A"/>
    <w:rsid w:val="00716A4A"/>
    <w:rsid w:val="00717AEB"/>
    <w:rsid w:val="0072067E"/>
    <w:rsid w:val="007216B2"/>
    <w:rsid w:val="00724D06"/>
    <w:rsid w:val="00734CB3"/>
    <w:rsid w:val="007365CC"/>
    <w:rsid w:val="00736D29"/>
    <w:rsid w:val="00741592"/>
    <w:rsid w:val="00742930"/>
    <w:rsid w:val="00756764"/>
    <w:rsid w:val="0076308F"/>
    <w:rsid w:val="0076447D"/>
    <w:rsid w:val="00764C0D"/>
    <w:rsid w:val="00765112"/>
    <w:rsid w:val="007652D0"/>
    <w:rsid w:val="00765DB5"/>
    <w:rsid w:val="00766AFF"/>
    <w:rsid w:val="00766F1A"/>
    <w:rsid w:val="00771942"/>
    <w:rsid w:val="007738B7"/>
    <w:rsid w:val="00774D26"/>
    <w:rsid w:val="00775A38"/>
    <w:rsid w:val="0078225E"/>
    <w:rsid w:val="00784283"/>
    <w:rsid w:val="00786A42"/>
    <w:rsid w:val="00787483"/>
    <w:rsid w:val="00790851"/>
    <w:rsid w:val="00794224"/>
    <w:rsid w:val="007949C1"/>
    <w:rsid w:val="00795AA1"/>
    <w:rsid w:val="00796B64"/>
    <w:rsid w:val="007A112C"/>
    <w:rsid w:val="007A3152"/>
    <w:rsid w:val="007A37DC"/>
    <w:rsid w:val="007A3FD8"/>
    <w:rsid w:val="007A461F"/>
    <w:rsid w:val="007A76E8"/>
    <w:rsid w:val="007B04A1"/>
    <w:rsid w:val="007B13DC"/>
    <w:rsid w:val="007B18B9"/>
    <w:rsid w:val="007B1BC8"/>
    <w:rsid w:val="007B7A1B"/>
    <w:rsid w:val="007C26D2"/>
    <w:rsid w:val="007C2723"/>
    <w:rsid w:val="007D04CB"/>
    <w:rsid w:val="007D096E"/>
    <w:rsid w:val="007D288B"/>
    <w:rsid w:val="007D312E"/>
    <w:rsid w:val="007D4938"/>
    <w:rsid w:val="007D4C6D"/>
    <w:rsid w:val="007D5D48"/>
    <w:rsid w:val="007D7771"/>
    <w:rsid w:val="00802C26"/>
    <w:rsid w:val="00803423"/>
    <w:rsid w:val="008051A0"/>
    <w:rsid w:val="00805D97"/>
    <w:rsid w:val="008061A9"/>
    <w:rsid w:val="00813716"/>
    <w:rsid w:val="008151D9"/>
    <w:rsid w:val="00817758"/>
    <w:rsid w:val="008228A1"/>
    <w:rsid w:val="00823E24"/>
    <w:rsid w:val="008250A7"/>
    <w:rsid w:val="0082577A"/>
    <w:rsid w:val="00826C3E"/>
    <w:rsid w:val="0082778D"/>
    <w:rsid w:val="008312A7"/>
    <w:rsid w:val="00831E06"/>
    <w:rsid w:val="00832A32"/>
    <w:rsid w:val="00840FD2"/>
    <w:rsid w:val="00841F2E"/>
    <w:rsid w:val="0084263D"/>
    <w:rsid w:val="00842641"/>
    <w:rsid w:val="00846845"/>
    <w:rsid w:val="00851622"/>
    <w:rsid w:val="0085534D"/>
    <w:rsid w:val="00856B65"/>
    <w:rsid w:val="00860222"/>
    <w:rsid w:val="00860959"/>
    <w:rsid w:val="00873223"/>
    <w:rsid w:val="00874E60"/>
    <w:rsid w:val="00876C73"/>
    <w:rsid w:val="008779F6"/>
    <w:rsid w:val="008816BA"/>
    <w:rsid w:val="00882E2A"/>
    <w:rsid w:val="00883AF3"/>
    <w:rsid w:val="0088493E"/>
    <w:rsid w:val="008905FE"/>
    <w:rsid w:val="00896F69"/>
    <w:rsid w:val="00897C63"/>
    <w:rsid w:val="00897D05"/>
    <w:rsid w:val="008A2DA4"/>
    <w:rsid w:val="008A6507"/>
    <w:rsid w:val="008B01D8"/>
    <w:rsid w:val="008B31FD"/>
    <w:rsid w:val="008B3DE9"/>
    <w:rsid w:val="008B52E1"/>
    <w:rsid w:val="008C08E1"/>
    <w:rsid w:val="008C737C"/>
    <w:rsid w:val="008D3203"/>
    <w:rsid w:val="008E311B"/>
    <w:rsid w:val="008E6E1D"/>
    <w:rsid w:val="008F0340"/>
    <w:rsid w:val="008F0A4C"/>
    <w:rsid w:val="008F63EF"/>
    <w:rsid w:val="00900FE6"/>
    <w:rsid w:val="0090493E"/>
    <w:rsid w:val="00904FC0"/>
    <w:rsid w:val="0090596F"/>
    <w:rsid w:val="00905FCB"/>
    <w:rsid w:val="00906DDA"/>
    <w:rsid w:val="0091171E"/>
    <w:rsid w:val="009131C0"/>
    <w:rsid w:val="009141F1"/>
    <w:rsid w:val="00916F2F"/>
    <w:rsid w:val="009177EC"/>
    <w:rsid w:val="009205D3"/>
    <w:rsid w:val="00923157"/>
    <w:rsid w:val="00925136"/>
    <w:rsid w:val="00930E87"/>
    <w:rsid w:val="00932DE7"/>
    <w:rsid w:val="00933F8C"/>
    <w:rsid w:val="00935090"/>
    <w:rsid w:val="009350BA"/>
    <w:rsid w:val="0093596D"/>
    <w:rsid w:val="00935A56"/>
    <w:rsid w:val="00940969"/>
    <w:rsid w:val="009421D9"/>
    <w:rsid w:val="00942FC4"/>
    <w:rsid w:val="0094792B"/>
    <w:rsid w:val="00951A75"/>
    <w:rsid w:val="00953808"/>
    <w:rsid w:val="00954FC5"/>
    <w:rsid w:val="00957935"/>
    <w:rsid w:val="00962E95"/>
    <w:rsid w:val="00966192"/>
    <w:rsid w:val="00966DAC"/>
    <w:rsid w:val="00971A37"/>
    <w:rsid w:val="009720A4"/>
    <w:rsid w:val="00972903"/>
    <w:rsid w:val="00974477"/>
    <w:rsid w:val="009750B7"/>
    <w:rsid w:val="00975A53"/>
    <w:rsid w:val="00977D93"/>
    <w:rsid w:val="0098167D"/>
    <w:rsid w:val="0098654F"/>
    <w:rsid w:val="00987BBC"/>
    <w:rsid w:val="00991F41"/>
    <w:rsid w:val="00995281"/>
    <w:rsid w:val="00996602"/>
    <w:rsid w:val="009A2ED5"/>
    <w:rsid w:val="009A7BA8"/>
    <w:rsid w:val="009B0E9A"/>
    <w:rsid w:val="009B362C"/>
    <w:rsid w:val="009B5DC7"/>
    <w:rsid w:val="009C1656"/>
    <w:rsid w:val="009C16F9"/>
    <w:rsid w:val="009C31C6"/>
    <w:rsid w:val="009C455E"/>
    <w:rsid w:val="009C66E8"/>
    <w:rsid w:val="009C6DDD"/>
    <w:rsid w:val="009D4D22"/>
    <w:rsid w:val="009E2508"/>
    <w:rsid w:val="009E2C1E"/>
    <w:rsid w:val="009E5ABF"/>
    <w:rsid w:val="009E755C"/>
    <w:rsid w:val="009F0C8C"/>
    <w:rsid w:val="009F2A9A"/>
    <w:rsid w:val="009F7361"/>
    <w:rsid w:val="00A0175C"/>
    <w:rsid w:val="00A018BD"/>
    <w:rsid w:val="00A055CD"/>
    <w:rsid w:val="00A11EEE"/>
    <w:rsid w:val="00A14B21"/>
    <w:rsid w:val="00A150B1"/>
    <w:rsid w:val="00A15757"/>
    <w:rsid w:val="00A15BF0"/>
    <w:rsid w:val="00A1764D"/>
    <w:rsid w:val="00A2104C"/>
    <w:rsid w:val="00A22B76"/>
    <w:rsid w:val="00A251D7"/>
    <w:rsid w:val="00A30C3B"/>
    <w:rsid w:val="00A3168A"/>
    <w:rsid w:val="00A323D6"/>
    <w:rsid w:val="00A36833"/>
    <w:rsid w:val="00A40E8C"/>
    <w:rsid w:val="00A5012E"/>
    <w:rsid w:val="00A50E9D"/>
    <w:rsid w:val="00A51A06"/>
    <w:rsid w:val="00A54E55"/>
    <w:rsid w:val="00A563C2"/>
    <w:rsid w:val="00A613FA"/>
    <w:rsid w:val="00A61815"/>
    <w:rsid w:val="00A622CD"/>
    <w:rsid w:val="00A64F7C"/>
    <w:rsid w:val="00A65A16"/>
    <w:rsid w:val="00A70D23"/>
    <w:rsid w:val="00A7263E"/>
    <w:rsid w:val="00A80DB2"/>
    <w:rsid w:val="00A8173E"/>
    <w:rsid w:val="00A835DD"/>
    <w:rsid w:val="00A866C2"/>
    <w:rsid w:val="00A87724"/>
    <w:rsid w:val="00A92121"/>
    <w:rsid w:val="00A92B30"/>
    <w:rsid w:val="00A93320"/>
    <w:rsid w:val="00A9425A"/>
    <w:rsid w:val="00AA351F"/>
    <w:rsid w:val="00AA5D3A"/>
    <w:rsid w:val="00AA7DD0"/>
    <w:rsid w:val="00AB22FC"/>
    <w:rsid w:val="00AB54E3"/>
    <w:rsid w:val="00AB674E"/>
    <w:rsid w:val="00AB7293"/>
    <w:rsid w:val="00AC67A4"/>
    <w:rsid w:val="00AD0018"/>
    <w:rsid w:val="00AD1C65"/>
    <w:rsid w:val="00AD2C81"/>
    <w:rsid w:val="00AD4AC2"/>
    <w:rsid w:val="00AD6AC0"/>
    <w:rsid w:val="00AD79D0"/>
    <w:rsid w:val="00AE28EE"/>
    <w:rsid w:val="00AE2C70"/>
    <w:rsid w:val="00AE4283"/>
    <w:rsid w:val="00AF341E"/>
    <w:rsid w:val="00AF3705"/>
    <w:rsid w:val="00AF674A"/>
    <w:rsid w:val="00B030E6"/>
    <w:rsid w:val="00B0394F"/>
    <w:rsid w:val="00B076A8"/>
    <w:rsid w:val="00B136AA"/>
    <w:rsid w:val="00B21346"/>
    <w:rsid w:val="00B21F9D"/>
    <w:rsid w:val="00B266CF"/>
    <w:rsid w:val="00B268B3"/>
    <w:rsid w:val="00B30ECB"/>
    <w:rsid w:val="00B34BD7"/>
    <w:rsid w:val="00B355DA"/>
    <w:rsid w:val="00B35B8C"/>
    <w:rsid w:val="00B40821"/>
    <w:rsid w:val="00B4313B"/>
    <w:rsid w:val="00B43A74"/>
    <w:rsid w:val="00B43C4D"/>
    <w:rsid w:val="00B45A6B"/>
    <w:rsid w:val="00B46006"/>
    <w:rsid w:val="00B5139F"/>
    <w:rsid w:val="00B52CE0"/>
    <w:rsid w:val="00B53B03"/>
    <w:rsid w:val="00B54386"/>
    <w:rsid w:val="00B55E86"/>
    <w:rsid w:val="00B56A75"/>
    <w:rsid w:val="00B57C56"/>
    <w:rsid w:val="00B609E1"/>
    <w:rsid w:val="00B62BE1"/>
    <w:rsid w:val="00B66E2A"/>
    <w:rsid w:val="00B735CC"/>
    <w:rsid w:val="00B736EF"/>
    <w:rsid w:val="00B73F1C"/>
    <w:rsid w:val="00B7417C"/>
    <w:rsid w:val="00B750EE"/>
    <w:rsid w:val="00B77AB5"/>
    <w:rsid w:val="00B802DD"/>
    <w:rsid w:val="00B82233"/>
    <w:rsid w:val="00B828A7"/>
    <w:rsid w:val="00B82B62"/>
    <w:rsid w:val="00B83FDF"/>
    <w:rsid w:val="00B8526A"/>
    <w:rsid w:val="00B8546D"/>
    <w:rsid w:val="00B87BD5"/>
    <w:rsid w:val="00B928C2"/>
    <w:rsid w:val="00B92935"/>
    <w:rsid w:val="00B94022"/>
    <w:rsid w:val="00B96C61"/>
    <w:rsid w:val="00B96E7F"/>
    <w:rsid w:val="00B97570"/>
    <w:rsid w:val="00BA1C41"/>
    <w:rsid w:val="00BA2E71"/>
    <w:rsid w:val="00BA3367"/>
    <w:rsid w:val="00BA3740"/>
    <w:rsid w:val="00BA692C"/>
    <w:rsid w:val="00BA7D92"/>
    <w:rsid w:val="00BB0470"/>
    <w:rsid w:val="00BB05BD"/>
    <w:rsid w:val="00BB216B"/>
    <w:rsid w:val="00BB5F06"/>
    <w:rsid w:val="00BC4E05"/>
    <w:rsid w:val="00BC4F48"/>
    <w:rsid w:val="00BC62B6"/>
    <w:rsid w:val="00BC65BB"/>
    <w:rsid w:val="00BC6BF8"/>
    <w:rsid w:val="00BE0C1B"/>
    <w:rsid w:val="00BE0C48"/>
    <w:rsid w:val="00BE22E2"/>
    <w:rsid w:val="00BE7870"/>
    <w:rsid w:val="00BE7E4C"/>
    <w:rsid w:val="00BF0B03"/>
    <w:rsid w:val="00BF1134"/>
    <w:rsid w:val="00BF2013"/>
    <w:rsid w:val="00BF31EF"/>
    <w:rsid w:val="00BF57C6"/>
    <w:rsid w:val="00BF6009"/>
    <w:rsid w:val="00C04C07"/>
    <w:rsid w:val="00C06415"/>
    <w:rsid w:val="00C07247"/>
    <w:rsid w:val="00C07DDD"/>
    <w:rsid w:val="00C10203"/>
    <w:rsid w:val="00C108A7"/>
    <w:rsid w:val="00C14BE7"/>
    <w:rsid w:val="00C15FFA"/>
    <w:rsid w:val="00C16EE2"/>
    <w:rsid w:val="00C17EBD"/>
    <w:rsid w:val="00C25998"/>
    <w:rsid w:val="00C26931"/>
    <w:rsid w:val="00C26CB3"/>
    <w:rsid w:val="00C323DD"/>
    <w:rsid w:val="00C41CA4"/>
    <w:rsid w:val="00C47389"/>
    <w:rsid w:val="00C51982"/>
    <w:rsid w:val="00C51C6C"/>
    <w:rsid w:val="00C57702"/>
    <w:rsid w:val="00C60059"/>
    <w:rsid w:val="00C61C9C"/>
    <w:rsid w:val="00C63A40"/>
    <w:rsid w:val="00C64B90"/>
    <w:rsid w:val="00C65E54"/>
    <w:rsid w:val="00C65F93"/>
    <w:rsid w:val="00C72242"/>
    <w:rsid w:val="00C757FF"/>
    <w:rsid w:val="00C75F29"/>
    <w:rsid w:val="00C7611A"/>
    <w:rsid w:val="00C7636B"/>
    <w:rsid w:val="00C833C0"/>
    <w:rsid w:val="00CB0492"/>
    <w:rsid w:val="00CB6BAC"/>
    <w:rsid w:val="00CB7FEA"/>
    <w:rsid w:val="00CC0158"/>
    <w:rsid w:val="00CC0367"/>
    <w:rsid w:val="00CC0A34"/>
    <w:rsid w:val="00CC442A"/>
    <w:rsid w:val="00CC5438"/>
    <w:rsid w:val="00CC646D"/>
    <w:rsid w:val="00CC6C12"/>
    <w:rsid w:val="00CD220F"/>
    <w:rsid w:val="00CD2457"/>
    <w:rsid w:val="00CD2DCA"/>
    <w:rsid w:val="00CD3001"/>
    <w:rsid w:val="00CD5498"/>
    <w:rsid w:val="00CE16C8"/>
    <w:rsid w:val="00CE306F"/>
    <w:rsid w:val="00CE349B"/>
    <w:rsid w:val="00CE3660"/>
    <w:rsid w:val="00CE508F"/>
    <w:rsid w:val="00CE63D0"/>
    <w:rsid w:val="00CE64DC"/>
    <w:rsid w:val="00CE6A78"/>
    <w:rsid w:val="00CF2479"/>
    <w:rsid w:val="00CF36B4"/>
    <w:rsid w:val="00CF546B"/>
    <w:rsid w:val="00CF6928"/>
    <w:rsid w:val="00CF6A84"/>
    <w:rsid w:val="00D04D12"/>
    <w:rsid w:val="00D05EC6"/>
    <w:rsid w:val="00D12B05"/>
    <w:rsid w:val="00D12C9D"/>
    <w:rsid w:val="00D13524"/>
    <w:rsid w:val="00D13C58"/>
    <w:rsid w:val="00D15D42"/>
    <w:rsid w:val="00D15EEB"/>
    <w:rsid w:val="00D21898"/>
    <w:rsid w:val="00D23E87"/>
    <w:rsid w:val="00D2793C"/>
    <w:rsid w:val="00D30699"/>
    <w:rsid w:val="00D415EE"/>
    <w:rsid w:val="00D4179B"/>
    <w:rsid w:val="00D42CF6"/>
    <w:rsid w:val="00D43CEF"/>
    <w:rsid w:val="00D45389"/>
    <w:rsid w:val="00D45404"/>
    <w:rsid w:val="00D4590B"/>
    <w:rsid w:val="00D4640E"/>
    <w:rsid w:val="00D46481"/>
    <w:rsid w:val="00D47005"/>
    <w:rsid w:val="00D4795A"/>
    <w:rsid w:val="00D5060B"/>
    <w:rsid w:val="00D50B06"/>
    <w:rsid w:val="00D50D99"/>
    <w:rsid w:val="00D515A5"/>
    <w:rsid w:val="00D52A70"/>
    <w:rsid w:val="00D6269F"/>
    <w:rsid w:val="00D6451F"/>
    <w:rsid w:val="00D66988"/>
    <w:rsid w:val="00D70936"/>
    <w:rsid w:val="00D70EF0"/>
    <w:rsid w:val="00D722E0"/>
    <w:rsid w:val="00D726D0"/>
    <w:rsid w:val="00D8045A"/>
    <w:rsid w:val="00D80F0F"/>
    <w:rsid w:val="00D81894"/>
    <w:rsid w:val="00D83757"/>
    <w:rsid w:val="00D85A46"/>
    <w:rsid w:val="00D874A2"/>
    <w:rsid w:val="00D92E18"/>
    <w:rsid w:val="00D93661"/>
    <w:rsid w:val="00D9594B"/>
    <w:rsid w:val="00DA3F7A"/>
    <w:rsid w:val="00DA45DF"/>
    <w:rsid w:val="00DA5116"/>
    <w:rsid w:val="00DA7A54"/>
    <w:rsid w:val="00DB11CF"/>
    <w:rsid w:val="00DB3B04"/>
    <w:rsid w:val="00DB6753"/>
    <w:rsid w:val="00DC2941"/>
    <w:rsid w:val="00DC44DA"/>
    <w:rsid w:val="00DC7924"/>
    <w:rsid w:val="00DC7AA1"/>
    <w:rsid w:val="00DD0CAD"/>
    <w:rsid w:val="00DD0CB3"/>
    <w:rsid w:val="00DD2573"/>
    <w:rsid w:val="00DD2B97"/>
    <w:rsid w:val="00DD55C3"/>
    <w:rsid w:val="00DD638F"/>
    <w:rsid w:val="00DD7E5C"/>
    <w:rsid w:val="00DE4D07"/>
    <w:rsid w:val="00DF65AA"/>
    <w:rsid w:val="00DF7CBA"/>
    <w:rsid w:val="00E04E17"/>
    <w:rsid w:val="00E05ED5"/>
    <w:rsid w:val="00E119EB"/>
    <w:rsid w:val="00E13EEB"/>
    <w:rsid w:val="00E1420C"/>
    <w:rsid w:val="00E15EE1"/>
    <w:rsid w:val="00E23047"/>
    <w:rsid w:val="00E232E2"/>
    <w:rsid w:val="00E24C3D"/>
    <w:rsid w:val="00E25E93"/>
    <w:rsid w:val="00E26CB7"/>
    <w:rsid w:val="00E279E0"/>
    <w:rsid w:val="00E27B7D"/>
    <w:rsid w:val="00E3245C"/>
    <w:rsid w:val="00E34140"/>
    <w:rsid w:val="00E34B74"/>
    <w:rsid w:val="00E3772F"/>
    <w:rsid w:val="00E3799F"/>
    <w:rsid w:val="00E42C05"/>
    <w:rsid w:val="00E52298"/>
    <w:rsid w:val="00E54223"/>
    <w:rsid w:val="00E57347"/>
    <w:rsid w:val="00E60924"/>
    <w:rsid w:val="00E62ADC"/>
    <w:rsid w:val="00E63847"/>
    <w:rsid w:val="00E63EC2"/>
    <w:rsid w:val="00E66AF9"/>
    <w:rsid w:val="00E67C9C"/>
    <w:rsid w:val="00E80C0A"/>
    <w:rsid w:val="00E81F45"/>
    <w:rsid w:val="00E82C6B"/>
    <w:rsid w:val="00E92292"/>
    <w:rsid w:val="00E97BBE"/>
    <w:rsid w:val="00EA0DA6"/>
    <w:rsid w:val="00EA2366"/>
    <w:rsid w:val="00EA4FEB"/>
    <w:rsid w:val="00EA7538"/>
    <w:rsid w:val="00EA7E0B"/>
    <w:rsid w:val="00EB489A"/>
    <w:rsid w:val="00EB4DD0"/>
    <w:rsid w:val="00EB5C5E"/>
    <w:rsid w:val="00EC057E"/>
    <w:rsid w:val="00EC2054"/>
    <w:rsid w:val="00EC2E43"/>
    <w:rsid w:val="00EC381D"/>
    <w:rsid w:val="00EC6625"/>
    <w:rsid w:val="00ED01B7"/>
    <w:rsid w:val="00ED06F7"/>
    <w:rsid w:val="00ED0CAF"/>
    <w:rsid w:val="00ED3080"/>
    <w:rsid w:val="00ED3771"/>
    <w:rsid w:val="00ED5E51"/>
    <w:rsid w:val="00ED6250"/>
    <w:rsid w:val="00ED6716"/>
    <w:rsid w:val="00EE1243"/>
    <w:rsid w:val="00EE1447"/>
    <w:rsid w:val="00EE1D8A"/>
    <w:rsid w:val="00EE1EF5"/>
    <w:rsid w:val="00EE41E8"/>
    <w:rsid w:val="00EE7217"/>
    <w:rsid w:val="00EE778A"/>
    <w:rsid w:val="00EF4A37"/>
    <w:rsid w:val="00EF67A3"/>
    <w:rsid w:val="00F02E11"/>
    <w:rsid w:val="00F04DF1"/>
    <w:rsid w:val="00F10440"/>
    <w:rsid w:val="00F12E78"/>
    <w:rsid w:val="00F139CE"/>
    <w:rsid w:val="00F1455F"/>
    <w:rsid w:val="00F15937"/>
    <w:rsid w:val="00F20AB7"/>
    <w:rsid w:val="00F2178D"/>
    <w:rsid w:val="00F22180"/>
    <w:rsid w:val="00F224B6"/>
    <w:rsid w:val="00F24FAC"/>
    <w:rsid w:val="00F30237"/>
    <w:rsid w:val="00F3071F"/>
    <w:rsid w:val="00F30F2A"/>
    <w:rsid w:val="00F3537F"/>
    <w:rsid w:val="00F37C0E"/>
    <w:rsid w:val="00F42622"/>
    <w:rsid w:val="00F427F6"/>
    <w:rsid w:val="00F43030"/>
    <w:rsid w:val="00F445B9"/>
    <w:rsid w:val="00F461B6"/>
    <w:rsid w:val="00F473AC"/>
    <w:rsid w:val="00F474B5"/>
    <w:rsid w:val="00F50794"/>
    <w:rsid w:val="00F521C4"/>
    <w:rsid w:val="00F60179"/>
    <w:rsid w:val="00F60C47"/>
    <w:rsid w:val="00F6483D"/>
    <w:rsid w:val="00F664DD"/>
    <w:rsid w:val="00F70E54"/>
    <w:rsid w:val="00F714C6"/>
    <w:rsid w:val="00F72549"/>
    <w:rsid w:val="00F74631"/>
    <w:rsid w:val="00F74A4B"/>
    <w:rsid w:val="00F7593A"/>
    <w:rsid w:val="00F75F39"/>
    <w:rsid w:val="00F7678C"/>
    <w:rsid w:val="00F7784D"/>
    <w:rsid w:val="00F82A77"/>
    <w:rsid w:val="00F837BF"/>
    <w:rsid w:val="00F92CE1"/>
    <w:rsid w:val="00F9418D"/>
    <w:rsid w:val="00F94218"/>
    <w:rsid w:val="00F94C74"/>
    <w:rsid w:val="00F9643F"/>
    <w:rsid w:val="00FA0D27"/>
    <w:rsid w:val="00FA1405"/>
    <w:rsid w:val="00FA48F5"/>
    <w:rsid w:val="00FA733A"/>
    <w:rsid w:val="00FA7651"/>
    <w:rsid w:val="00FB1C8E"/>
    <w:rsid w:val="00FB4BA6"/>
    <w:rsid w:val="00FC14FB"/>
    <w:rsid w:val="00FC24B2"/>
    <w:rsid w:val="00FC3225"/>
    <w:rsid w:val="00FC6864"/>
    <w:rsid w:val="00FC6D2E"/>
    <w:rsid w:val="00FD533D"/>
    <w:rsid w:val="00FD7797"/>
    <w:rsid w:val="00FE0397"/>
    <w:rsid w:val="00FE3F2D"/>
    <w:rsid w:val="00FE5372"/>
    <w:rsid w:val="00FE5B95"/>
    <w:rsid w:val="00FE6478"/>
    <w:rsid w:val="00FE692F"/>
    <w:rsid w:val="00FE70F4"/>
    <w:rsid w:val="00FF18E4"/>
    <w:rsid w:val="00FF67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E0F1D7"/>
  <w15:docId w15:val="{E716737F-41C8-4260-9B7F-4BDAFECC6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fr-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D0C"/>
  </w:style>
  <w:style w:type="paragraph" w:styleId="Heading1">
    <w:name w:val="heading 1"/>
    <w:basedOn w:val="Normal"/>
    <w:link w:val="Heading1Char"/>
    <w:uiPriority w:val="9"/>
    <w:qFormat/>
    <w:rsid w:val="007A76E8"/>
    <w:pPr>
      <w:spacing w:before="100" w:beforeAutospacing="1" w:after="100" w:afterAutospacing="1"/>
      <w:outlineLvl w:val="0"/>
    </w:pPr>
    <w:rPr>
      <w:rFonts w:eastAsia="Times New Roman" w:cs="Times New Roman"/>
      <w:b/>
      <w:bCs/>
      <w:kern w:val="36"/>
      <w:sz w:val="48"/>
      <w:szCs w:val="48"/>
      <w:lang w:val="en-CA" w:eastAsia="en-CA"/>
    </w:rPr>
  </w:style>
  <w:style w:type="paragraph" w:styleId="Heading2">
    <w:name w:val="heading 2"/>
    <w:basedOn w:val="Normal"/>
    <w:link w:val="Heading2Char"/>
    <w:uiPriority w:val="9"/>
    <w:qFormat/>
    <w:rsid w:val="007A76E8"/>
    <w:pPr>
      <w:spacing w:before="100" w:beforeAutospacing="1" w:after="100" w:afterAutospacing="1"/>
      <w:outlineLvl w:val="1"/>
    </w:pPr>
    <w:rPr>
      <w:rFonts w:eastAsia="Times New Roman" w:cs="Times New Roman"/>
      <w:b/>
      <w:bCs/>
      <w:sz w:val="36"/>
      <w:szCs w:val="36"/>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D288B"/>
    <w:pPr>
      <w:tabs>
        <w:tab w:val="center" w:pos="4320"/>
        <w:tab w:val="right" w:pos="8640"/>
      </w:tabs>
    </w:pPr>
  </w:style>
  <w:style w:type="character" w:customStyle="1" w:styleId="HeaderChar">
    <w:name w:val="Header Char"/>
    <w:basedOn w:val="DefaultParagraphFont"/>
    <w:link w:val="Header"/>
    <w:rsid w:val="007D288B"/>
  </w:style>
  <w:style w:type="paragraph" w:styleId="Footer">
    <w:name w:val="footer"/>
    <w:basedOn w:val="Normal"/>
    <w:link w:val="FooterChar"/>
    <w:uiPriority w:val="99"/>
    <w:unhideWhenUsed/>
    <w:rsid w:val="007D288B"/>
    <w:pPr>
      <w:tabs>
        <w:tab w:val="center" w:pos="4320"/>
        <w:tab w:val="right" w:pos="8640"/>
      </w:tabs>
    </w:pPr>
  </w:style>
  <w:style w:type="character" w:customStyle="1" w:styleId="FooterChar">
    <w:name w:val="Footer Char"/>
    <w:basedOn w:val="DefaultParagraphFont"/>
    <w:link w:val="Footer"/>
    <w:uiPriority w:val="99"/>
    <w:rsid w:val="007D288B"/>
  </w:style>
  <w:style w:type="character" w:styleId="Hyperlink">
    <w:name w:val="Hyperlink"/>
    <w:basedOn w:val="DefaultParagraphFont"/>
    <w:uiPriority w:val="99"/>
    <w:unhideWhenUsed/>
    <w:rsid w:val="00C60059"/>
    <w:rPr>
      <w:color w:val="0000FF" w:themeColor="hyperlink"/>
      <w:u w:val="single"/>
    </w:rPr>
  </w:style>
  <w:style w:type="paragraph" w:styleId="ListParagraph">
    <w:name w:val="List Paragraph"/>
    <w:basedOn w:val="Normal"/>
    <w:uiPriority w:val="34"/>
    <w:qFormat/>
    <w:rsid w:val="00BA692C"/>
    <w:pPr>
      <w:ind w:left="720"/>
      <w:contextualSpacing/>
    </w:pPr>
  </w:style>
  <w:style w:type="paragraph" w:styleId="BalloonText">
    <w:name w:val="Balloon Text"/>
    <w:basedOn w:val="Normal"/>
    <w:link w:val="BalloonTextChar"/>
    <w:uiPriority w:val="99"/>
    <w:semiHidden/>
    <w:unhideWhenUsed/>
    <w:rsid w:val="000D2254"/>
    <w:rPr>
      <w:rFonts w:ascii="Lucida Grande" w:hAnsi="Lucida Grande"/>
      <w:sz w:val="18"/>
      <w:szCs w:val="18"/>
    </w:rPr>
  </w:style>
  <w:style w:type="character" w:customStyle="1" w:styleId="BalloonTextChar">
    <w:name w:val="Balloon Text Char"/>
    <w:basedOn w:val="DefaultParagraphFont"/>
    <w:link w:val="BalloonText"/>
    <w:uiPriority w:val="99"/>
    <w:semiHidden/>
    <w:rsid w:val="000D2254"/>
    <w:rPr>
      <w:rFonts w:ascii="Lucida Grande" w:hAnsi="Lucida Grande"/>
      <w:sz w:val="18"/>
      <w:szCs w:val="18"/>
    </w:rPr>
  </w:style>
  <w:style w:type="character" w:styleId="CommentReference">
    <w:name w:val="annotation reference"/>
    <w:basedOn w:val="DefaultParagraphFont"/>
    <w:uiPriority w:val="99"/>
    <w:semiHidden/>
    <w:unhideWhenUsed/>
    <w:rsid w:val="00334699"/>
    <w:rPr>
      <w:sz w:val="18"/>
      <w:szCs w:val="18"/>
    </w:rPr>
  </w:style>
  <w:style w:type="paragraph" w:styleId="CommentText">
    <w:name w:val="annotation text"/>
    <w:basedOn w:val="Normal"/>
    <w:link w:val="CommentTextChar"/>
    <w:uiPriority w:val="99"/>
    <w:semiHidden/>
    <w:unhideWhenUsed/>
    <w:rsid w:val="00334699"/>
    <w:rPr>
      <w:szCs w:val="24"/>
    </w:rPr>
  </w:style>
  <w:style w:type="character" w:customStyle="1" w:styleId="CommentTextChar">
    <w:name w:val="Comment Text Char"/>
    <w:basedOn w:val="DefaultParagraphFont"/>
    <w:link w:val="CommentText"/>
    <w:uiPriority w:val="99"/>
    <w:semiHidden/>
    <w:rsid w:val="00334699"/>
    <w:rPr>
      <w:szCs w:val="24"/>
    </w:rPr>
  </w:style>
  <w:style w:type="paragraph" w:styleId="CommentSubject">
    <w:name w:val="annotation subject"/>
    <w:basedOn w:val="CommentText"/>
    <w:next w:val="CommentText"/>
    <w:link w:val="CommentSubjectChar"/>
    <w:uiPriority w:val="99"/>
    <w:semiHidden/>
    <w:unhideWhenUsed/>
    <w:rsid w:val="00334699"/>
    <w:rPr>
      <w:b/>
      <w:bCs/>
      <w:sz w:val="20"/>
      <w:szCs w:val="20"/>
    </w:rPr>
  </w:style>
  <w:style w:type="character" w:customStyle="1" w:styleId="CommentSubjectChar">
    <w:name w:val="Comment Subject Char"/>
    <w:basedOn w:val="CommentTextChar"/>
    <w:link w:val="CommentSubject"/>
    <w:uiPriority w:val="99"/>
    <w:semiHidden/>
    <w:rsid w:val="00334699"/>
    <w:rPr>
      <w:b/>
      <w:bCs/>
      <w:sz w:val="20"/>
      <w:szCs w:val="20"/>
    </w:rPr>
  </w:style>
  <w:style w:type="paragraph" w:styleId="BodyText2">
    <w:name w:val="Body Text 2"/>
    <w:basedOn w:val="Normal"/>
    <w:link w:val="BodyText2Char"/>
    <w:rsid w:val="005A1557"/>
    <w:pPr>
      <w:spacing w:after="120" w:line="480" w:lineRule="auto"/>
    </w:pPr>
    <w:rPr>
      <w:rFonts w:eastAsia="Times New Roman" w:cs="Times New Roman"/>
      <w:spacing w:val="-2"/>
      <w:szCs w:val="20"/>
      <w:lang w:val="en-US"/>
    </w:rPr>
  </w:style>
  <w:style w:type="character" w:customStyle="1" w:styleId="BodyText2Char">
    <w:name w:val="Body Text 2 Char"/>
    <w:basedOn w:val="DefaultParagraphFont"/>
    <w:link w:val="BodyText2"/>
    <w:rsid w:val="005A1557"/>
    <w:rPr>
      <w:rFonts w:eastAsia="Times New Roman" w:cs="Times New Roman"/>
      <w:spacing w:val="-2"/>
      <w:szCs w:val="20"/>
      <w:lang w:val="en-US"/>
    </w:rPr>
  </w:style>
  <w:style w:type="character" w:customStyle="1" w:styleId="txt">
    <w:name w:val="txt"/>
    <w:rsid w:val="005A1557"/>
  </w:style>
  <w:style w:type="paragraph" w:styleId="Revision">
    <w:name w:val="Revision"/>
    <w:hidden/>
    <w:uiPriority w:val="99"/>
    <w:semiHidden/>
    <w:rsid w:val="00602869"/>
  </w:style>
  <w:style w:type="paragraph" w:customStyle="1" w:styleId="BodyText21">
    <w:name w:val="Body Text 21"/>
    <w:basedOn w:val="Normal"/>
    <w:rsid w:val="00130770"/>
    <w:pPr>
      <w:overflowPunct w:val="0"/>
      <w:autoSpaceDE w:val="0"/>
      <w:autoSpaceDN w:val="0"/>
      <w:adjustRightInd w:val="0"/>
      <w:spacing w:line="480" w:lineRule="auto"/>
    </w:pPr>
    <w:rPr>
      <w:rFonts w:eastAsia="Times New Roman" w:cs="Times New Roman"/>
      <w:szCs w:val="20"/>
      <w:lang w:val="en-US" w:eastAsia="fr-FR"/>
    </w:rPr>
  </w:style>
  <w:style w:type="character" w:customStyle="1" w:styleId="Heading1Char">
    <w:name w:val="Heading 1 Char"/>
    <w:basedOn w:val="DefaultParagraphFont"/>
    <w:link w:val="Heading1"/>
    <w:uiPriority w:val="9"/>
    <w:rsid w:val="007A76E8"/>
    <w:rPr>
      <w:rFonts w:eastAsia="Times New Roman" w:cs="Times New Roman"/>
      <w:b/>
      <w:bCs/>
      <w:kern w:val="36"/>
      <w:sz w:val="48"/>
      <w:szCs w:val="48"/>
      <w:lang w:val="en-CA" w:eastAsia="en-CA"/>
    </w:rPr>
  </w:style>
  <w:style w:type="character" w:customStyle="1" w:styleId="Heading2Char">
    <w:name w:val="Heading 2 Char"/>
    <w:basedOn w:val="DefaultParagraphFont"/>
    <w:link w:val="Heading2"/>
    <w:uiPriority w:val="9"/>
    <w:rsid w:val="007A76E8"/>
    <w:rPr>
      <w:rFonts w:eastAsia="Times New Roman" w:cs="Times New Roman"/>
      <w:b/>
      <w:bCs/>
      <w:sz w:val="36"/>
      <w:szCs w:val="36"/>
      <w:lang w:val="en-CA" w:eastAsia="en-CA"/>
    </w:rPr>
  </w:style>
  <w:style w:type="character" w:customStyle="1" w:styleId="expandable-author">
    <w:name w:val="expandable-author"/>
    <w:basedOn w:val="DefaultParagraphFont"/>
    <w:rsid w:val="007A76E8"/>
  </w:style>
  <w:style w:type="character" w:customStyle="1" w:styleId="contribdegrees">
    <w:name w:val="contribdegrees"/>
    <w:basedOn w:val="DefaultParagraphFont"/>
    <w:rsid w:val="007A76E8"/>
  </w:style>
  <w:style w:type="character" w:customStyle="1" w:styleId="more-than">
    <w:name w:val="more-than"/>
    <w:basedOn w:val="DefaultParagraphFont"/>
    <w:rsid w:val="007A76E8"/>
  </w:style>
  <w:style w:type="character" w:customStyle="1" w:styleId="publicationcontentepubdate">
    <w:name w:val="publicationcontentepubdate"/>
    <w:basedOn w:val="DefaultParagraphFont"/>
    <w:rsid w:val="007A76E8"/>
  </w:style>
  <w:style w:type="character" w:customStyle="1" w:styleId="articletype">
    <w:name w:val="articletype"/>
    <w:basedOn w:val="DefaultParagraphFont"/>
    <w:rsid w:val="007A76E8"/>
  </w:style>
  <w:style w:type="character" w:customStyle="1" w:styleId="crossmark">
    <w:name w:val="crossmark"/>
    <w:basedOn w:val="DefaultParagraphFont"/>
    <w:rsid w:val="007A76E8"/>
  </w:style>
  <w:style w:type="character" w:customStyle="1" w:styleId="altmetric-embed">
    <w:name w:val="altmetric-embed"/>
    <w:basedOn w:val="DefaultParagraphFont"/>
    <w:rsid w:val="007A76E8"/>
  </w:style>
  <w:style w:type="paragraph" w:styleId="NormalWeb">
    <w:name w:val="Normal (Web)"/>
    <w:basedOn w:val="Normal"/>
    <w:uiPriority w:val="99"/>
    <w:semiHidden/>
    <w:unhideWhenUsed/>
    <w:rsid w:val="007A76E8"/>
    <w:pPr>
      <w:spacing w:before="100" w:beforeAutospacing="1" w:after="100" w:afterAutospacing="1"/>
    </w:pPr>
    <w:rPr>
      <w:rFonts w:eastAsia="Times New Roman" w:cs="Times New Roman"/>
      <w:szCs w:val="24"/>
      <w:lang w:val="en-CA" w:eastAsia="en-CA"/>
    </w:rPr>
  </w:style>
  <w:style w:type="paragraph" w:styleId="NoSpacing">
    <w:name w:val="No Spacing"/>
    <w:aliases w:val="centré"/>
    <w:link w:val="NoSpacingChar"/>
    <w:uiPriority w:val="1"/>
    <w:qFormat/>
    <w:rsid w:val="00A251D7"/>
    <w:rPr>
      <w:rFonts w:ascii="Calibri" w:eastAsia="Times New Roman" w:hAnsi="Calibri" w:cs="Times New Roman"/>
      <w:sz w:val="22"/>
      <w:lang w:val="en-US"/>
    </w:rPr>
  </w:style>
  <w:style w:type="character" w:customStyle="1" w:styleId="NoSpacingChar">
    <w:name w:val="No Spacing Char"/>
    <w:aliases w:val="centré Char"/>
    <w:basedOn w:val="DefaultParagraphFont"/>
    <w:link w:val="NoSpacing"/>
    <w:uiPriority w:val="1"/>
    <w:locked/>
    <w:rsid w:val="00A251D7"/>
    <w:rPr>
      <w:rFonts w:ascii="Calibri" w:eastAsia="Times New Roman" w:hAnsi="Calibri" w:cs="Times New Roman"/>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004085">
      <w:bodyDiv w:val="1"/>
      <w:marLeft w:val="0"/>
      <w:marRight w:val="0"/>
      <w:marTop w:val="0"/>
      <w:marBottom w:val="0"/>
      <w:divBdr>
        <w:top w:val="none" w:sz="0" w:space="0" w:color="auto"/>
        <w:left w:val="none" w:sz="0" w:space="0" w:color="auto"/>
        <w:bottom w:val="none" w:sz="0" w:space="0" w:color="auto"/>
        <w:right w:val="none" w:sz="0" w:space="0" w:color="auto"/>
      </w:divBdr>
    </w:div>
    <w:div w:id="1928540301">
      <w:bodyDiv w:val="1"/>
      <w:marLeft w:val="0"/>
      <w:marRight w:val="0"/>
      <w:marTop w:val="0"/>
      <w:marBottom w:val="0"/>
      <w:divBdr>
        <w:top w:val="none" w:sz="0" w:space="0" w:color="auto"/>
        <w:left w:val="none" w:sz="0" w:space="0" w:color="auto"/>
        <w:bottom w:val="none" w:sz="0" w:space="0" w:color="auto"/>
        <w:right w:val="none" w:sz="0" w:space="0" w:color="auto"/>
      </w:divBdr>
      <w:divsChild>
        <w:div w:id="188376735">
          <w:marLeft w:val="0"/>
          <w:marRight w:val="0"/>
          <w:marTop w:val="0"/>
          <w:marBottom w:val="0"/>
          <w:divBdr>
            <w:top w:val="none" w:sz="0" w:space="0" w:color="auto"/>
            <w:left w:val="none" w:sz="0" w:space="0" w:color="auto"/>
            <w:bottom w:val="single" w:sz="6" w:space="0" w:color="CCCCCC"/>
            <w:right w:val="none" w:sz="0" w:space="0" w:color="auto"/>
          </w:divBdr>
          <w:divsChild>
            <w:div w:id="1079861066">
              <w:marLeft w:val="0"/>
              <w:marRight w:val="0"/>
              <w:marTop w:val="0"/>
              <w:marBottom w:val="0"/>
              <w:divBdr>
                <w:top w:val="none" w:sz="0" w:space="0" w:color="auto"/>
                <w:left w:val="none" w:sz="0" w:space="0" w:color="auto"/>
                <w:bottom w:val="none" w:sz="0" w:space="0" w:color="auto"/>
                <w:right w:val="none" w:sz="0" w:space="0" w:color="auto"/>
              </w:divBdr>
              <w:divsChild>
                <w:div w:id="602686450">
                  <w:marLeft w:val="0"/>
                  <w:marRight w:val="0"/>
                  <w:marTop w:val="0"/>
                  <w:marBottom w:val="0"/>
                  <w:divBdr>
                    <w:top w:val="none" w:sz="0" w:space="0" w:color="auto"/>
                    <w:left w:val="none" w:sz="0" w:space="0" w:color="auto"/>
                    <w:bottom w:val="none" w:sz="0" w:space="0" w:color="auto"/>
                    <w:right w:val="none" w:sz="0" w:space="0" w:color="auto"/>
                  </w:divBdr>
                </w:div>
              </w:divsChild>
            </w:div>
            <w:div w:id="1136605795">
              <w:marLeft w:val="0"/>
              <w:marRight w:val="0"/>
              <w:marTop w:val="0"/>
              <w:marBottom w:val="150"/>
              <w:divBdr>
                <w:top w:val="none" w:sz="0" w:space="0" w:color="auto"/>
                <w:left w:val="none" w:sz="0" w:space="0" w:color="auto"/>
                <w:bottom w:val="none" w:sz="0" w:space="0" w:color="auto"/>
                <w:right w:val="none" w:sz="0" w:space="0" w:color="auto"/>
              </w:divBdr>
              <w:divsChild>
                <w:div w:id="1871842363">
                  <w:marLeft w:val="0"/>
                  <w:marRight w:val="0"/>
                  <w:marTop w:val="0"/>
                  <w:marBottom w:val="0"/>
                  <w:divBdr>
                    <w:top w:val="none" w:sz="0" w:space="0" w:color="auto"/>
                    <w:left w:val="none" w:sz="0" w:space="0" w:color="auto"/>
                    <w:bottom w:val="none" w:sz="0" w:space="0" w:color="auto"/>
                    <w:right w:val="none" w:sz="0" w:space="0" w:color="auto"/>
                  </w:divBdr>
                  <w:divsChild>
                    <w:div w:id="1321343845">
                      <w:marLeft w:val="0"/>
                      <w:marRight w:val="0"/>
                      <w:marTop w:val="0"/>
                      <w:marBottom w:val="0"/>
                      <w:divBdr>
                        <w:top w:val="none" w:sz="0" w:space="0" w:color="auto"/>
                        <w:left w:val="none" w:sz="0" w:space="0" w:color="auto"/>
                        <w:bottom w:val="none" w:sz="0" w:space="0" w:color="auto"/>
                        <w:right w:val="none" w:sz="0" w:space="0" w:color="auto"/>
                      </w:divBdr>
                      <w:divsChild>
                        <w:div w:id="86753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150554">
              <w:marLeft w:val="0"/>
              <w:marRight w:val="0"/>
              <w:marTop w:val="30"/>
              <w:marBottom w:val="105"/>
              <w:divBdr>
                <w:top w:val="none" w:sz="0" w:space="0" w:color="auto"/>
                <w:left w:val="none" w:sz="0" w:space="0" w:color="auto"/>
                <w:bottom w:val="none" w:sz="0" w:space="0" w:color="auto"/>
                <w:right w:val="none" w:sz="0" w:space="0" w:color="auto"/>
              </w:divBdr>
              <w:divsChild>
                <w:div w:id="390007252">
                  <w:marLeft w:val="0"/>
                  <w:marRight w:val="0"/>
                  <w:marTop w:val="0"/>
                  <w:marBottom w:val="0"/>
                  <w:divBdr>
                    <w:top w:val="none" w:sz="0" w:space="0" w:color="auto"/>
                    <w:left w:val="none" w:sz="0" w:space="0" w:color="auto"/>
                    <w:bottom w:val="none" w:sz="0" w:space="0" w:color="auto"/>
                    <w:right w:val="none" w:sz="0" w:space="0" w:color="auto"/>
                  </w:divBdr>
                  <w:divsChild>
                    <w:div w:id="1405181125">
                      <w:marLeft w:val="0"/>
                      <w:marRight w:val="0"/>
                      <w:marTop w:val="0"/>
                      <w:marBottom w:val="0"/>
                      <w:divBdr>
                        <w:top w:val="none" w:sz="0" w:space="0" w:color="auto"/>
                        <w:left w:val="none" w:sz="0" w:space="0" w:color="auto"/>
                        <w:bottom w:val="none" w:sz="0" w:space="0" w:color="auto"/>
                        <w:right w:val="none" w:sz="0" w:space="0" w:color="auto"/>
                      </w:divBdr>
                      <w:divsChild>
                        <w:div w:id="569585256">
                          <w:marLeft w:val="0"/>
                          <w:marRight w:val="0"/>
                          <w:marTop w:val="0"/>
                          <w:marBottom w:val="0"/>
                          <w:divBdr>
                            <w:top w:val="none" w:sz="0" w:space="0" w:color="auto"/>
                            <w:left w:val="none" w:sz="0" w:space="0" w:color="auto"/>
                            <w:bottom w:val="none" w:sz="0" w:space="0" w:color="auto"/>
                            <w:right w:val="none" w:sz="0" w:space="0" w:color="auto"/>
                          </w:divBdr>
                          <w:divsChild>
                            <w:div w:id="231819323">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835535132">
                  <w:marLeft w:val="0"/>
                  <w:marRight w:val="0"/>
                  <w:marTop w:val="0"/>
                  <w:marBottom w:val="0"/>
                  <w:divBdr>
                    <w:top w:val="none" w:sz="0" w:space="0" w:color="auto"/>
                    <w:left w:val="none" w:sz="0" w:space="0" w:color="auto"/>
                    <w:bottom w:val="none" w:sz="0" w:space="0" w:color="auto"/>
                    <w:right w:val="none" w:sz="0" w:space="0" w:color="auto"/>
                  </w:divBdr>
                  <w:divsChild>
                    <w:div w:id="2014871505">
                      <w:marLeft w:val="0"/>
                      <w:marRight w:val="0"/>
                      <w:marTop w:val="0"/>
                      <w:marBottom w:val="0"/>
                      <w:divBdr>
                        <w:top w:val="none" w:sz="0" w:space="0" w:color="auto"/>
                        <w:left w:val="none" w:sz="0" w:space="0" w:color="auto"/>
                        <w:bottom w:val="none" w:sz="0" w:space="0" w:color="auto"/>
                        <w:right w:val="none" w:sz="0" w:space="0" w:color="auto"/>
                      </w:divBdr>
                      <w:divsChild>
                        <w:div w:id="528417175">
                          <w:marLeft w:val="0"/>
                          <w:marRight w:val="0"/>
                          <w:marTop w:val="0"/>
                          <w:marBottom w:val="0"/>
                          <w:divBdr>
                            <w:top w:val="none" w:sz="0" w:space="0" w:color="auto"/>
                            <w:left w:val="none" w:sz="0" w:space="0" w:color="auto"/>
                            <w:bottom w:val="none" w:sz="0" w:space="0" w:color="auto"/>
                            <w:right w:val="none" w:sz="0" w:space="0" w:color="auto"/>
                          </w:divBdr>
                          <w:divsChild>
                            <w:div w:id="1418671569">
                              <w:marLeft w:val="0"/>
                              <w:marRight w:val="0"/>
                              <w:marTop w:val="0"/>
                              <w:marBottom w:val="0"/>
                              <w:divBdr>
                                <w:top w:val="none" w:sz="0" w:space="0" w:color="auto"/>
                                <w:left w:val="none" w:sz="0" w:space="0" w:color="auto"/>
                                <w:bottom w:val="none" w:sz="0" w:space="0" w:color="auto"/>
                                <w:right w:val="none" w:sz="0" w:space="0" w:color="auto"/>
                              </w:divBdr>
                              <w:divsChild>
                                <w:div w:id="1673607908">
                                  <w:marLeft w:val="0"/>
                                  <w:marRight w:val="0"/>
                                  <w:marTop w:val="0"/>
                                  <w:marBottom w:val="0"/>
                                  <w:divBdr>
                                    <w:top w:val="none" w:sz="0" w:space="0" w:color="auto"/>
                                    <w:left w:val="none" w:sz="0" w:space="0" w:color="auto"/>
                                    <w:bottom w:val="none" w:sz="0" w:space="0" w:color="auto"/>
                                    <w:right w:val="none" w:sz="0" w:space="0" w:color="auto"/>
                                  </w:divBdr>
                                  <w:divsChild>
                                    <w:div w:id="369574776">
                                      <w:marLeft w:val="0"/>
                                      <w:marRight w:val="0"/>
                                      <w:marTop w:val="0"/>
                                      <w:marBottom w:val="0"/>
                                      <w:divBdr>
                                        <w:top w:val="none" w:sz="0" w:space="0" w:color="auto"/>
                                        <w:left w:val="none" w:sz="0" w:space="0" w:color="auto"/>
                                        <w:bottom w:val="none" w:sz="0" w:space="0" w:color="auto"/>
                                        <w:right w:val="none" w:sz="0" w:space="0" w:color="auto"/>
                                      </w:divBdr>
                                      <w:divsChild>
                                        <w:div w:id="98573725">
                                          <w:marLeft w:val="0"/>
                                          <w:marRight w:val="0"/>
                                          <w:marTop w:val="0"/>
                                          <w:marBottom w:val="0"/>
                                          <w:divBdr>
                                            <w:top w:val="none" w:sz="0" w:space="0" w:color="auto"/>
                                            <w:left w:val="none" w:sz="0" w:space="0" w:color="auto"/>
                                            <w:bottom w:val="none" w:sz="0" w:space="0" w:color="auto"/>
                                            <w:right w:val="none" w:sz="0" w:space="0" w:color="auto"/>
                                          </w:divBdr>
                                          <w:divsChild>
                                            <w:div w:id="1229455747">
                                              <w:marLeft w:val="0"/>
                                              <w:marRight w:val="0"/>
                                              <w:marTop w:val="0"/>
                                              <w:marBottom w:val="0"/>
                                              <w:divBdr>
                                                <w:top w:val="none" w:sz="0" w:space="0" w:color="auto"/>
                                                <w:left w:val="none" w:sz="0" w:space="0" w:color="auto"/>
                                                <w:bottom w:val="none" w:sz="0" w:space="0" w:color="auto"/>
                                                <w:right w:val="none" w:sz="0" w:space="0" w:color="auto"/>
                                              </w:divBdr>
                                              <w:divsChild>
                                                <w:div w:id="1993097269">
                                                  <w:marLeft w:val="0"/>
                                                  <w:marRight w:val="0"/>
                                                  <w:marTop w:val="0"/>
                                                  <w:marBottom w:val="0"/>
                                                  <w:divBdr>
                                                    <w:top w:val="none" w:sz="0" w:space="0" w:color="auto"/>
                                                    <w:left w:val="none" w:sz="0" w:space="0" w:color="auto"/>
                                                    <w:bottom w:val="none" w:sz="0" w:space="0" w:color="auto"/>
                                                    <w:right w:val="none" w:sz="0" w:space="0" w:color="auto"/>
                                                  </w:divBdr>
                                                  <w:divsChild>
                                                    <w:div w:id="1506551383">
                                                      <w:marLeft w:val="0"/>
                                                      <w:marRight w:val="0"/>
                                                      <w:marTop w:val="0"/>
                                                      <w:marBottom w:val="0"/>
                                                      <w:divBdr>
                                                        <w:top w:val="none" w:sz="0" w:space="0" w:color="auto"/>
                                                        <w:left w:val="none" w:sz="0" w:space="0" w:color="auto"/>
                                                        <w:bottom w:val="none" w:sz="0" w:space="0" w:color="auto"/>
                                                        <w:right w:val="none" w:sz="0" w:space="0" w:color="auto"/>
                                                      </w:divBdr>
                                                      <w:divsChild>
                                                        <w:div w:id="1387726474">
                                                          <w:marLeft w:val="0"/>
                                                          <w:marRight w:val="0"/>
                                                          <w:marTop w:val="0"/>
                                                          <w:marBottom w:val="0"/>
                                                          <w:divBdr>
                                                            <w:top w:val="none" w:sz="0" w:space="0" w:color="auto"/>
                                                            <w:left w:val="none" w:sz="0" w:space="0" w:color="auto"/>
                                                            <w:bottom w:val="none" w:sz="0" w:space="0" w:color="auto"/>
                                                            <w:right w:val="none" w:sz="0" w:space="0" w:color="auto"/>
                                                          </w:divBdr>
                                                          <w:divsChild>
                                                            <w:div w:id="478499284">
                                                              <w:marLeft w:val="0"/>
                                                              <w:marRight w:val="0"/>
                                                              <w:marTop w:val="0"/>
                                                              <w:marBottom w:val="0"/>
                                                              <w:divBdr>
                                                                <w:top w:val="none" w:sz="0" w:space="0" w:color="auto"/>
                                                                <w:left w:val="none" w:sz="0" w:space="0" w:color="auto"/>
                                                                <w:bottom w:val="none" w:sz="0" w:space="0" w:color="auto"/>
                                                                <w:right w:val="none" w:sz="0" w:space="0" w:color="auto"/>
                                                              </w:divBdr>
                                                              <w:divsChild>
                                                                <w:div w:id="116420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93792">
                                                          <w:marLeft w:val="0"/>
                                                          <w:marRight w:val="0"/>
                                                          <w:marTop w:val="75"/>
                                                          <w:marBottom w:val="75"/>
                                                          <w:divBdr>
                                                            <w:top w:val="none" w:sz="0" w:space="0" w:color="auto"/>
                                                            <w:left w:val="none" w:sz="0" w:space="0" w:color="auto"/>
                                                            <w:bottom w:val="none" w:sz="0" w:space="0" w:color="auto"/>
                                                            <w:right w:val="none" w:sz="0" w:space="0" w:color="auto"/>
                                                          </w:divBdr>
                                                          <w:divsChild>
                                                            <w:div w:id="1755472082">
                                                              <w:marLeft w:val="0"/>
                                                              <w:marRight w:val="0"/>
                                                              <w:marTop w:val="0"/>
                                                              <w:marBottom w:val="0"/>
                                                              <w:divBdr>
                                                                <w:top w:val="none" w:sz="0" w:space="0" w:color="auto"/>
                                                                <w:left w:val="none" w:sz="0" w:space="0" w:color="auto"/>
                                                                <w:bottom w:val="none" w:sz="0" w:space="0" w:color="auto"/>
                                                                <w:right w:val="none" w:sz="0" w:space="0" w:color="auto"/>
                                                              </w:divBdr>
                                                              <w:divsChild>
                                                                <w:div w:id="923493419">
                                                                  <w:marLeft w:val="0"/>
                                                                  <w:marRight w:val="0"/>
                                                                  <w:marTop w:val="0"/>
                                                                  <w:marBottom w:val="0"/>
                                                                  <w:divBdr>
                                                                    <w:top w:val="none" w:sz="0" w:space="0" w:color="auto"/>
                                                                    <w:left w:val="none" w:sz="0" w:space="0" w:color="auto"/>
                                                                    <w:bottom w:val="none" w:sz="0" w:space="0" w:color="auto"/>
                                                                    <w:right w:val="none" w:sz="0" w:space="0" w:color="auto"/>
                                                                  </w:divBdr>
                                                                  <w:divsChild>
                                                                    <w:div w:id="147745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20241834">
          <w:marLeft w:val="0"/>
          <w:marRight w:val="0"/>
          <w:marTop w:val="0"/>
          <w:marBottom w:val="0"/>
          <w:divBdr>
            <w:top w:val="none" w:sz="0" w:space="0" w:color="auto"/>
            <w:left w:val="none" w:sz="0" w:space="0" w:color="auto"/>
            <w:bottom w:val="none" w:sz="0" w:space="0" w:color="auto"/>
            <w:right w:val="none" w:sz="0" w:space="0" w:color="auto"/>
          </w:divBdr>
          <w:divsChild>
            <w:div w:id="798188863">
              <w:marLeft w:val="0"/>
              <w:marRight w:val="0"/>
              <w:marTop w:val="0"/>
              <w:marBottom w:val="0"/>
              <w:divBdr>
                <w:top w:val="none" w:sz="0" w:space="0" w:color="auto"/>
                <w:left w:val="none" w:sz="0" w:space="0" w:color="auto"/>
                <w:bottom w:val="none" w:sz="0" w:space="0" w:color="auto"/>
                <w:right w:val="none" w:sz="0" w:space="0" w:color="auto"/>
              </w:divBdr>
              <w:divsChild>
                <w:div w:id="502859644">
                  <w:marLeft w:val="0"/>
                  <w:marRight w:val="0"/>
                  <w:marTop w:val="0"/>
                  <w:marBottom w:val="0"/>
                  <w:divBdr>
                    <w:top w:val="none" w:sz="0" w:space="0" w:color="auto"/>
                    <w:left w:val="none" w:sz="0" w:space="0" w:color="auto"/>
                    <w:bottom w:val="none" w:sz="0" w:space="0" w:color="auto"/>
                    <w:right w:val="none" w:sz="0" w:space="0" w:color="auto"/>
                  </w:divBdr>
                  <w:divsChild>
                    <w:div w:id="1019426380">
                      <w:marLeft w:val="0"/>
                      <w:marRight w:val="0"/>
                      <w:marTop w:val="75"/>
                      <w:marBottom w:val="0"/>
                      <w:divBdr>
                        <w:top w:val="none" w:sz="0" w:space="0" w:color="auto"/>
                        <w:left w:val="none" w:sz="0" w:space="0" w:color="auto"/>
                        <w:bottom w:val="none" w:sz="0" w:space="0" w:color="auto"/>
                        <w:right w:val="none" w:sz="0" w:space="0" w:color="auto"/>
                      </w:divBdr>
                      <w:divsChild>
                        <w:div w:id="2038004265">
                          <w:marLeft w:val="0"/>
                          <w:marRight w:val="0"/>
                          <w:marTop w:val="0"/>
                          <w:marBottom w:val="0"/>
                          <w:divBdr>
                            <w:top w:val="none" w:sz="0" w:space="0" w:color="auto"/>
                            <w:left w:val="none" w:sz="0" w:space="0" w:color="auto"/>
                            <w:bottom w:val="none" w:sz="0" w:space="0" w:color="auto"/>
                            <w:right w:val="none" w:sz="0" w:space="0" w:color="auto"/>
                          </w:divBdr>
                        </w:div>
                        <w:div w:id="52155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gen.mara@uqam.ca" TargetMode="External"/><Relationship Id="rId13" Type="http://schemas.openxmlformats.org/officeDocument/2006/relationships/hyperlink" Target="https://www.altmetric.com/details.php?domain=journals.sagepub.com&amp;citation_id=166532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rank.vitaro@umontreal.ca" TargetMode="External"/><Relationship Id="rId12" Type="http://schemas.openxmlformats.org/officeDocument/2006/relationships/hyperlink" Target="https://journals.sagepub.com/doi/abs/10.1177/0093854813495022"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77%2F0093854813495022" TargetMode="External"/><Relationship Id="rId5" Type="http://schemas.openxmlformats.org/officeDocument/2006/relationships/footnotes" Target="footnotes.xml"/><Relationship Id="rId15" Type="http://schemas.openxmlformats.org/officeDocument/2006/relationships/image" Target="media/image2.gif"/><Relationship Id="rId10" Type="http://schemas.openxmlformats.org/officeDocument/2006/relationships/hyperlink" Target="https://crossmark.crossref.org/dialog?doi=10.1177%2F0093854813495022&amp;domain=journals.sagepub.com&amp;uri_scheme=https%3A&amp;cm_version=v2.0" TargetMode="External"/><Relationship Id="rId4" Type="http://schemas.openxmlformats.org/officeDocument/2006/relationships/webSettings" Target="webSettings.xml"/><Relationship Id="rId9" Type="http://schemas.openxmlformats.org/officeDocument/2006/relationships/hyperlink" Target="mailto:eric.lacourse@umontreal.ca" TargetMode="External"/><Relationship Id="rId14"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9</Pages>
  <Words>19228</Words>
  <Characters>109604</Characters>
  <Application>Microsoft Office Word</Application>
  <DocSecurity>0</DocSecurity>
  <Lines>913</Lines>
  <Paragraphs>2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U Sainte-Justine</Company>
  <LinksUpToDate>false</LinksUpToDate>
  <CharactersWithSpaces>128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e Ares</dc:creator>
  <cp:lastModifiedBy>Brendgen, Mara Rosemarie</cp:lastModifiedBy>
  <cp:revision>2</cp:revision>
  <cp:lastPrinted>2014-01-04T21:33:00Z</cp:lastPrinted>
  <dcterms:created xsi:type="dcterms:W3CDTF">2021-03-26T19:45:00Z</dcterms:created>
  <dcterms:modified xsi:type="dcterms:W3CDTF">2021-03-26T19:45:00Z</dcterms:modified>
</cp:coreProperties>
</file>